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D1B" w:rsidRPr="000B59E1" w:rsidRDefault="00DB7D1B" w:rsidP="00D617BA">
      <w:pPr>
        <w:adjustRightInd w:val="0"/>
        <w:snapToGrid w:val="0"/>
        <w:spacing w:line="360" w:lineRule="auto"/>
        <w:rPr>
          <w:rFonts w:ascii="Book Antiqua" w:hAnsi="Book Antiqua"/>
          <w:sz w:val="24"/>
          <w:szCs w:val="24"/>
        </w:rPr>
      </w:pPr>
      <w:bookmarkStart w:id="0" w:name="OLE_LINK8"/>
      <w:bookmarkStart w:id="1" w:name="OLE_LINK11"/>
      <w:r w:rsidRPr="000B59E1">
        <w:rPr>
          <w:rFonts w:ascii="Book Antiqua" w:hAnsi="Book Antiqua" w:cs="宋体"/>
          <w:b/>
          <w:sz w:val="24"/>
          <w:szCs w:val="24"/>
        </w:rPr>
        <w:t xml:space="preserve">Name of journal: </w:t>
      </w:r>
      <w:bookmarkStart w:id="2" w:name="OLE_LINK718"/>
      <w:bookmarkStart w:id="3" w:name="OLE_LINK719"/>
      <w:r w:rsidRPr="000B59E1">
        <w:rPr>
          <w:rFonts w:ascii="Book Antiqua" w:hAnsi="Book Antiqua" w:cs="宋体"/>
          <w:b/>
          <w:sz w:val="24"/>
          <w:szCs w:val="24"/>
        </w:rPr>
        <w:t xml:space="preserve">World Journal of </w:t>
      </w:r>
      <w:bookmarkEnd w:id="2"/>
      <w:bookmarkEnd w:id="3"/>
      <w:r w:rsidRPr="000B59E1">
        <w:rPr>
          <w:rFonts w:ascii="Book Antiqua" w:hAnsi="Book Antiqua"/>
          <w:b/>
          <w:sz w:val="24"/>
          <w:szCs w:val="24"/>
        </w:rPr>
        <w:t xml:space="preserve">Gastroenterology </w:t>
      </w:r>
    </w:p>
    <w:p w:rsidR="00DB7D1B" w:rsidRPr="000B59E1" w:rsidRDefault="00DB7D1B" w:rsidP="00D617BA">
      <w:pPr>
        <w:adjustRightInd w:val="0"/>
        <w:snapToGrid w:val="0"/>
        <w:spacing w:line="360" w:lineRule="auto"/>
        <w:rPr>
          <w:rFonts w:ascii="Book Antiqua" w:hAnsi="Book Antiqua" w:cs="宋体"/>
          <w:b/>
          <w:sz w:val="24"/>
          <w:szCs w:val="24"/>
        </w:rPr>
      </w:pPr>
      <w:r w:rsidRPr="000B59E1">
        <w:rPr>
          <w:rFonts w:ascii="Book Antiqua" w:hAnsi="Book Antiqua" w:cs="Arial"/>
          <w:b/>
          <w:sz w:val="24"/>
          <w:szCs w:val="24"/>
        </w:rPr>
        <w:t>ESPS Manuscript NO: 7885</w:t>
      </w:r>
    </w:p>
    <w:p w:rsidR="00DB7D1B" w:rsidRPr="000B59E1" w:rsidRDefault="00DB7D1B" w:rsidP="00D617BA">
      <w:pPr>
        <w:suppressAutoHyphens/>
        <w:autoSpaceDE w:val="0"/>
        <w:autoSpaceDN w:val="0"/>
        <w:adjustRightInd w:val="0"/>
        <w:snapToGrid w:val="0"/>
        <w:spacing w:line="360" w:lineRule="auto"/>
        <w:rPr>
          <w:rFonts w:ascii="Book Antiqua" w:hAnsi="Book Antiqua"/>
          <w:b/>
          <w:sz w:val="24"/>
          <w:szCs w:val="24"/>
        </w:rPr>
      </w:pPr>
      <w:bookmarkStart w:id="4" w:name="OLE_LINK1617"/>
      <w:bookmarkStart w:id="5" w:name="OLE_LINK1618"/>
      <w:r w:rsidRPr="000B59E1">
        <w:rPr>
          <w:rFonts w:ascii="Book Antiqua" w:hAnsi="Book Antiqua"/>
          <w:b/>
          <w:sz w:val="24"/>
          <w:szCs w:val="24"/>
        </w:rPr>
        <w:t xml:space="preserve">Columns: </w:t>
      </w:r>
      <w:r>
        <w:rPr>
          <w:rFonts w:ascii="Book Antiqua" w:hAnsi="Book Antiqua"/>
          <w:b/>
          <w:caps/>
          <w:color w:val="000000"/>
          <w:sz w:val="24"/>
          <w:szCs w:val="24"/>
        </w:rPr>
        <w:t>Origianl Article</w:t>
      </w:r>
    </w:p>
    <w:bookmarkEnd w:id="0"/>
    <w:bookmarkEnd w:id="1"/>
    <w:bookmarkEnd w:id="4"/>
    <w:bookmarkEnd w:id="5"/>
    <w:p w:rsidR="00DB7D1B" w:rsidRPr="000B59E1" w:rsidRDefault="00DB7D1B" w:rsidP="00D617BA">
      <w:pPr>
        <w:spacing w:line="360" w:lineRule="auto"/>
        <w:rPr>
          <w:rFonts w:ascii="Book Antiqua" w:hAnsi="Book Antiqua"/>
          <w:b/>
          <w:sz w:val="24"/>
          <w:szCs w:val="24"/>
        </w:rPr>
      </w:pPr>
    </w:p>
    <w:p w:rsidR="00DB7D1B" w:rsidRPr="000B59E1" w:rsidRDefault="00DB7D1B" w:rsidP="00D617BA">
      <w:pPr>
        <w:spacing w:line="360" w:lineRule="auto"/>
        <w:rPr>
          <w:rFonts w:ascii="Book Antiqua" w:hAnsi="Book Antiqua"/>
          <w:b/>
          <w:color w:val="131313"/>
          <w:kern w:val="0"/>
          <w:sz w:val="24"/>
          <w:szCs w:val="24"/>
        </w:rPr>
      </w:pPr>
      <w:r w:rsidRPr="000B59E1">
        <w:rPr>
          <w:rFonts w:ascii="Book Antiqua" w:hAnsi="Book Antiqua"/>
          <w:b/>
          <w:kern w:val="0"/>
          <w:sz w:val="24"/>
          <w:szCs w:val="24"/>
        </w:rPr>
        <w:t>Viral infection parameters</w:t>
      </w:r>
      <w:r w:rsidRPr="000B59E1">
        <w:rPr>
          <w:rFonts w:ascii="Book Antiqua" w:hAnsi="Book Antiqua"/>
          <w:b/>
          <w:sz w:val="24"/>
          <w:szCs w:val="24"/>
        </w:rPr>
        <w:t xml:space="preserve"> not nucleoside analogue itself correlates with host immunity in </w:t>
      </w:r>
      <w:r w:rsidRPr="000B59E1">
        <w:rPr>
          <w:rFonts w:ascii="Book Antiqua" w:hAnsi="Book Antiqua"/>
          <w:b/>
          <w:color w:val="131313"/>
          <w:kern w:val="0"/>
          <w:sz w:val="24"/>
          <w:szCs w:val="24"/>
        </w:rPr>
        <w:t>nucleoside analogue therapy for chronic hepatitis B</w:t>
      </w:r>
    </w:p>
    <w:p w:rsidR="00DB7D1B" w:rsidRPr="000B59E1" w:rsidRDefault="00DB7D1B" w:rsidP="00D617BA">
      <w:pPr>
        <w:spacing w:line="360" w:lineRule="auto"/>
        <w:rPr>
          <w:rFonts w:ascii="Book Antiqua" w:hAnsi="Book Antiqua"/>
          <w:color w:val="131313"/>
          <w:kern w:val="0"/>
          <w:sz w:val="24"/>
          <w:szCs w:val="24"/>
        </w:rPr>
      </w:pPr>
    </w:p>
    <w:p w:rsidR="00DB7D1B" w:rsidRPr="000B59E1" w:rsidRDefault="00DB7D1B" w:rsidP="00D617BA">
      <w:pPr>
        <w:spacing w:line="360" w:lineRule="auto"/>
        <w:rPr>
          <w:rFonts w:ascii="Book Antiqua" w:hAnsi="Book Antiqua"/>
          <w:color w:val="131313"/>
          <w:kern w:val="0"/>
          <w:sz w:val="24"/>
          <w:szCs w:val="24"/>
        </w:rPr>
      </w:pPr>
      <w:r w:rsidRPr="00B87110">
        <w:rPr>
          <w:rFonts w:ascii="Book Antiqua" w:hAnsi="Book Antiqua"/>
          <w:color w:val="131313"/>
          <w:kern w:val="0"/>
          <w:sz w:val="24"/>
          <w:szCs w:val="24"/>
        </w:rPr>
        <w:t xml:space="preserve">Li CZ </w:t>
      </w:r>
      <w:r w:rsidRPr="00E76F29">
        <w:rPr>
          <w:rFonts w:ascii="Book Antiqua" w:hAnsi="Book Antiqua"/>
          <w:i/>
          <w:color w:val="131313"/>
          <w:kern w:val="0"/>
          <w:sz w:val="24"/>
          <w:szCs w:val="24"/>
        </w:rPr>
        <w:t>et al</w:t>
      </w:r>
      <w:r>
        <w:rPr>
          <w:rFonts w:ascii="Book Antiqua" w:hAnsi="Book Antiqua"/>
          <w:color w:val="131313"/>
          <w:kern w:val="0"/>
          <w:sz w:val="24"/>
          <w:szCs w:val="24"/>
        </w:rPr>
        <w:t>.</w:t>
      </w:r>
      <w:r w:rsidRPr="00B87110">
        <w:rPr>
          <w:rFonts w:ascii="Book Antiqua" w:hAnsi="Book Antiqua"/>
          <w:color w:val="131313"/>
          <w:kern w:val="0"/>
          <w:sz w:val="24"/>
          <w:szCs w:val="24"/>
        </w:rPr>
        <w:t xml:space="preserve"> </w:t>
      </w:r>
      <w:r w:rsidRPr="000B59E1">
        <w:rPr>
          <w:rFonts w:ascii="Book Antiqua" w:hAnsi="Book Antiqua"/>
          <w:color w:val="131313"/>
          <w:kern w:val="0"/>
          <w:sz w:val="24"/>
          <w:szCs w:val="24"/>
        </w:rPr>
        <w:t xml:space="preserve">Nucleoside analogues and immune modulation in CHB </w:t>
      </w:r>
    </w:p>
    <w:p w:rsidR="00DB7D1B" w:rsidRDefault="00DB7D1B" w:rsidP="00D617BA">
      <w:pPr>
        <w:spacing w:line="360" w:lineRule="auto"/>
        <w:rPr>
          <w:rFonts w:ascii="Book Antiqua" w:hAnsi="Book Antiqua"/>
          <w:color w:val="131313"/>
          <w:kern w:val="0"/>
          <w:sz w:val="24"/>
          <w:szCs w:val="24"/>
        </w:rPr>
      </w:pPr>
    </w:p>
    <w:p w:rsidR="00DB7D1B" w:rsidRPr="00B87110" w:rsidRDefault="00DB7D1B" w:rsidP="00D617BA">
      <w:pPr>
        <w:spacing w:line="360" w:lineRule="auto"/>
        <w:rPr>
          <w:rFonts w:ascii="Book Antiqua" w:hAnsi="Book Antiqua"/>
          <w:color w:val="131313"/>
          <w:kern w:val="0"/>
          <w:sz w:val="24"/>
          <w:szCs w:val="24"/>
        </w:rPr>
      </w:pPr>
      <w:r w:rsidRPr="00B87110">
        <w:rPr>
          <w:rFonts w:ascii="Book Antiqua" w:hAnsi="Book Antiqua"/>
          <w:color w:val="131313"/>
          <w:kern w:val="0"/>
          <w:sz w:val="24"/>
          <w:szCs w:val="24"/>
        </w:rPr>
        <w:t>Cheng-Zhong Li, Jing-Jing Hu, Jian-Ya Xue, Wei Yin, Ya-Yun Liu, Wen-Han Fan, Xu Hao, Xue-Song Liang</w:t>
      </w:r>
    </w:p>
    <w:p w:rsidR="00DB7D1B" w:rsidRDefault="00DB7D1B" w:rsidP="00D617BA">
      <w:pPr>
        <w:spacing w:line="360" w:lineRule="auto"/>
        <w:rPr>
          <w:rFonts w:ascii="Book Antiqua" w:hAnsi="Book Antiqua"/>
          <w:color w:val="131313"/>
          <w:kern w:val="0"/>
          <w:sz w:val="24"/>
          <w:szCs w:val="24"/>
        </w:rPr>
      </w:pPr>
    </w:p>
    <w:p w:rsidR="00DB7D1B" w:rsidRPr="00B87110" w:rsidRDefault="00DB7D1B" w:rsidP="00D617BA">
      <w:pPr>
        <w:spacing w:line="360" w:lineRule="auto"/>
      </w:pPr>
      <w:r w:rsidRPr="00B87110">
        <w:rPr>
          <w:rFonts w:ascii="Book Antiqua" w:hAnsi="Book Antiqua"/>
          <w:b/>
          <w:color w:val="131313"/>
          <w:kern w:val="0"/>
          <w:sz w:val="24"/>
          <w:szCs w:val="24"/>
        </w:rPr>
        <w:t>Cheng-Zhong Li, Jian-Ya Xue, Wei Yin, Ya-Yun Liu, Wen-Han Fan, Xu Hao, Xue-Song Liang,</w:t>
      </w:r>
      <w:r>
        <w:rPr>
          <w:rFonts w:ascii="Book Antiqua" w:hAnsi="Book Antiqua"/>
          <w:color w:val="131313"/>
          <w:kern w:val="0"/>
          <w:sz w:val="24"/>
          <w:szCs w:val="24"/>
        </w:rPr>
        <w:t xml:space="preserve"> </w:t>
      </w:r>
      <w:r w:rsidRPr="000B59E1">
        <w:rPr>
          <w:rFonts w:ascii="Book Antiqua" w:hAnsi="Book Antiqua"/>
          <w:sz w:val="24"/>
          <w:szCs w:val="24"/>
        </w:rPr>
        <w:t>Department of Infectious Diseases, Changhai Hospital, Second Military Medical University, Shanghai 200433, China</w:t>
      </w:r>
    </w:p>
    <w:p w:rsidR="00DB7D1B" w:rsidRPr="000B59E1" w:rsidRDefault="00DB7D1B" w:rsidP="00D617BA">
      <w:pPr>
        <w:pStyle w:val="a9"/>
        <w:spacing w:before="0" w:beforeAutospacing="0" w:after="0" w:afterAutospacing="0" w:line="360" w:lineRule="auto"/>
        <w:jc w:val="both"/>
        <w:rPr>
          <w:rFonts w:ascii="Book Antiqua" w:hAnsi="Book Antiqua"/>
          <w:vertAlign w:val="superscript"/>
          <w:lang w:eastAsia="zh-CN"/>
        </w:rPr>
      </w:pPr>
    </w:p>
    <w:p w:rsidR="00DB7D1B" w:rsidRPr="000B59E1" w:rsidRDefault="00DB7D1B" w:rsidP="00D617BA">
      <w:pPr>
        <w:pStyle w:val="a9"/>
        <w:spacing w:before="0" w:beforeAutospacing="0" w:after="0" w:afterAutospacing="0" w:line="360" w:lineRule="auto"/>
        <w:jc w:val="both"/>
        <w:rPr>
          <w:rFonts w:ascii="Book Antiqua" w:hAnsi="Book Antiqua"/>
          <w:lang w:eastAsia="zh-CN"/>
        </w:rPr>
      </w:pPr>
      <w:r w:rsidRPr="00B87110">
        <w:rPr>
          <w:rFonts w:ascii="Book Antiqua" w:hAnsi="Book Antiqua"/>
          <w:b/>
          <w:color w:val="131313"/>
        </w:rPr>
        <w:t>Jing-Jing Hu,</w:t>
      </w:r>
      <w:r>
        <w:rPr>
          <w:rFonts w:ascii="Book Antiqua" w:hAnsi="Book Antiqua"/>
          <w:color w:val="131313"/>
          <w:lang w:eastAsia="zh-CN"/>
        </w:rPr>
        <w:t xml:space="preserve"> </w:t>
      </w:r>
      <w:r w:rsidRPr="000B59E1">
        <w:rPr>
          <w:rFonts w:ascii="Book Antiqua" w:hAnsi="Book Antiqua"/>
          <w:lang w:eastAsia="zh-CN"/>
        </w:rPr>
        <w:t>Central laboratory</w:t>
      </w:r>
      <w:r w:rsidRPr="000B59E1">
        <w:rPr>
          <w:rFonts w:ascii="Book Antiqua" w:hAnsi="Book Antiqua"/>
        </w:rPr>
        <w:t xml:space="preserve">, </w:t>
      </w:r>
      <w:r w:rsidRPr="000B59E1">
        <w:rPr>
          <w:rFonts w:ascii="Book Antiqua" w:hAnsi="Book Antiqua"/>
          <w:lang w:eastAsia="zh-CN"/>
        </w:rPr>
        <w:t>Changhai Hospital,</w:t>
      </w:r>
      <w:r w:rsidRPr="000B59E1">
        <w:rPr>
          <w:rFonts w:ascii="Book Antiqua" w:hAnsi="Book Antiqua"/>
        </w:rPr>
        <w:t xml:space="preserve"> Second Military Medical University, Shanghai 200433, China</w:t>
      </w:r>
    </w:p>
    <w:p w:rsidR="00DB7D1B" w:rsidRPr="000B59E1" w:rsidRDefault="00DB7D1B" w:rsidP="00D617BA">
      <w:pPr>
        <w:pStyle w:val="a9"/>
        <w:spacing w:before="0" w:beforeAutospacing="0" w:after="0" w:afterAutospacing="0" w:line="360" w:lineRule="auto"/>
        <w:jc w:val="both"/>
        <w:rPr>
          <w:rFonts w:ascii="Book Antiqua" w:hAnsi="Book Antiqua"/>
          <w:lang w:eastAsia="zh-CN"/>
        </w:rPr>
      </w:pPr>
    </w:p>
    <w:p w:rsidR="00DB7D1B" w:rsidRPr="000B59E1" w:rsidRDefault="00DB7D1B" w:rsidP="00D617BA">
      <w:pPr>
        <w:spacing w:line="360" w:lineRule="auto"/>
        <w:rPr>
          <w:rFonts w:ascii="Book Antiqua" w:hAnsi="Book Antiqua"/>
          <w:b/>
          <w:sz w:val="24"/>
          <w:szCs w:val="24"/>
        </w:rPr>
      </w:pPr>
      <w:r w:rsidRPr="000B59E1">
        <w:rPr>
          <w:rFonts w:ascii="Book Antiqua" w:hAnsi="Book Antiqua"/>
          <w:b/>
          <w:sz w:val="24"/>
          <w:szCs w:val="24"/>
        </w:rPr>
        <w:t xml:space="preserve">Author contributions: </w:t>
      </w:r>
      <w:r w:rsidRPr="00A87F42">
        <w:rPr>
          <w:rFonts w:ascii="Book Antiqua" w:eastAsia="AdvGulliv-R" w:hAnsi="Book Antiqua"/>
          <w:kern w:val="0"/>
          <w:sz w:val="24"/>
          <w:szCs w:val="24"/>
        </w:rPr>
        <w:t>Li CZ and Hu JJ</w:t>
      </w:r>
      <w:r w:rsidRPr="000B59E1">
        <w:rPr>
          <w:rFonts w:ascii="Book Antiqua" w:eastAsia="AdvGulliv-R" w:hAnsi="Book Antiqua"/>
          <w:kern w:val="0"/>
          <w:sz w:val="24"/>
          <w:szCs w:val="24"/>
        </w:rPr>
        <w:t xml:space="preserve"> contributed equally to this work</w:t>
      </w:r>
      <w:r>
        <w:rPr>
          <w:rFonts w:ascii="Book Antiqua" w:eastAsia="AdvGulliv-R" w:hAnsi="Book Antiqua"/>
          <w:kern w:val="0"/>
          <w:sz w:val="24"/>
          <w:szCs w:val="24"/>
        </w:rPr>
        <w:t>;</w:t>
      </w:r>
      <w:r w:rsidRPr="000B59E1">
        <w:rPr>
          <w:rFonts w:ascii="Book Antiqua" w:eastAsia="AdvGulliv-R" w:hAnsi="Book Antiqua"/>
          <w:kern w:val="0"/>
          <w:sz w:val="24"/>
          <w:szCs w:val="24"/>
        </w:rPr>
        <w:t xml:space="preserve"> Li CZ collected all human materials and helped draft the manuscript</w:t>
      </w:r>
      <w:r>
        <w:rPr>
          <w:rFonts w:ascii="Book Antiqua" w:eastAsia="AdvGulliv-R" w:hAnsi="Book Antiqua"/>
          <w:kern w:val="0"/>
          <w:sz w:val="24"/>
          <w:szCs w:val="24"/>
        </w:rPr>
        <w:t>;</w:t>
      </w:r>
      <w:r w:rsidRPr="000B59E1">
        <w:rPr>
          <w:rFonts w:ascii="Book Antiqua" w:eastAsia="AdvGulliv-R" w:hAnsi="Book Antiqua"/>
          <w:kern w:val="0"/>
          <w:sz w:val="24"/>
          <w:szCs w:val="24"/>
        </w:rPr>
        <w:t xml:space="preserve"> Hu JJ performed most of the experiments</w:t>
      </w:r>
      <w:r>
        <w:rPr>
          <w:rFonts w:ascii="Book Antiqua" w:eastAsia="AdvGulliv-R" w:hAnsi="Book Antiqua"/>
          <w:kern w:val="0"/>
          <w:sz w:val="24"/>
          <w:szCs w:val="24"/>
        </w:rPr>
        <w:t xml:space="preserve">; </w:t>
      </w:r>
      <w:r w:rsidRPr="000B59E1">
        <w:rPr>
          <w:rFonts w:ascii="Book Antiqua" w:eastAsia="AdvGulliv-R" w:hAnsi="Book Antiqua"/>
          <w:kern w:val="0"/>
          <w:sz w:val="24"/>
          <w:szCs w:val="24"/>
        </w:rPr>
        <w:t>Xue JY, Yin W, Liu YY, Fan WH and Xu H were responsible for enrolling and following up with the patients</w:t>
      </w:r>
      <w:r>
        <w:rPr>
          <w:rFonts w:ascii="Book Antiqua" w:eastAsia="AdvGulliv-R" w:hAnsi="Book Antiqua"/>
          <w:kern w:val="0"/>
          <w:sz w:val="24"/>
          <w:szCs w:val="24"/>
        </w:rPr>
        <w:t xml:space="preserve">; </w:t>
      </w:r>
      <w:r w:rsidRPr="000B59E1">
        <w:rPr>
          <w:rFonts w:ascii="Book Antiqua" w:eastAsia="AdvGulliv-R" w:hAnsi="Book Antiqua"/>
          <w:kern w:val="0"/>
          <w:sz w:val="24"/>
          <w:szCs w:val="24"/>
        </w:rPr>
        <w:t>Liang XS conceived the study, participated in the study design, performed statistical analysis and drafted the manuscript</w:t>
      </w:r>
      <w:r>
        <w:rPr>
          <w:rFonts w:ascii="Book Antiqua" w:eastAsia="AdvGulliv-R" w:hAnsi="Book Antiqua"/>
          <w:kern w:val="0"/>
          <w:sz w:val="24"/>
          <w:szCs w:val="24"/>
        </w:rPr>
        <w:t>;</w:t>
      </w:r>
      <w:r w:rsidRPr="000B59E1">
        <w:rPr>
          <w:rFonts w:ascii="Book Antiqua" w:eastAsia="AdvGulliv-R" w:hAnsi="Book Antiqua"/>
          <w:kern w:val="0"/>
          <w:sz w:val="24"/>
          <w:szCs w:val="24"/>
        </w:rPr>
        <w:t xml:space="preserve"> All authors read and approved the final manuscript.</w:t>
      </w:r>
    </w:p>
    <w:p w:rsidR="00DB7D1B" w:rsidRPr="000B59E1" w:rsidRDefault="00DB7D1B" w:rsidP="00D617BA">
      <w:pPr>
        <w:spacing w:line="360" w:lineRule="auto"/>
        <w:rPr>
          <w:rFonts w:ascii="Book Antiqua" w:hAnsi="Book Antiqua"/>
          <w:b/>
          <w:sz w:val="24"/>
          <w:szCs w:val="24"/>
        </w:rPr>
      </w:pPr>
    </w:p>
    <w:p w:rsidR="00DB7D1B" w:rsidRPr="000B59E1" w:rsidRDefault="00DB7D1B" w:rsidP="00D617BA">
      <w:pPr>
        <w:autoSpaceDE w:val="0"/>
        <w:autoSpaceDN w:val="0"/>
        <w:spacing w:line="360" w:lineRule="auto"/>
        <w:rPr>
          <w:rFonts w:ascii="Book Antiqua" w:eastAsia="AdvEPSTIM" w:hAnsi="Book Antiqua"/>
          <w:sz w:val="24"/>
          <w:szCs w:val="24"/>
        </w:rPr>
      </w:pPr>
      <w:r w:rsidRPr="000B59E1">
        <w:rPr>
          <w:rFonts w:ascii="Book Antiqua" w:hAnsi="Book Antiqua"/>
          <w:b/>
          <w:sz w:val="24"/>
          <w:szCs w:val="24"/>
        </w:rPr>
        <w:t xml:space="preserve">Supported by </w:t>
      </w:r>
      <w:r w:rsidRPr="00B87110">
        <w:rPr>
          <w:rFonts w:ascii="Book Antiqua" w:eastAsia="AdvGulliv-R" w:hAnsi="Book Antiqua"/>
          <w:caps/>
          <w:kern w:val="0"/>
          <w:sz w:val="24"/>
          <w:szCs w:val="24"/>
        </w:rPr>
        <w:t>g</w:t>
      </w:r>
      <w:r w:rsidRPr="000B59E1">
        <w:rPr>
          <w:rFonts w:ascii="Book Antiqua" w:eastAsia="AdvGulliv-R" w:hAnsi="Book Antiqua"/>
          <w:kern w:val="0"/>
          <w:sz w:val="24"/>
          <w:szCs w:val="24"/>
        </w:rPr>
        <w:t xml:space="preserve">rants from the Shanghai Natural Science Fund, No. 09ZR1400500; the National Natural Science Foundation of China, No. 30972600; the GuangHui Fund of Hepatitis Prevention Fund Committee </w:t>
      </w:r>
      <w:r w:rsidRPr="000B59E1">
        <w:rPr>
          <w:rFonts w:ascii="Book Antiqua" w:eastAsia="AdvGulliv-R" w:hAnsi="Book Antiqua"/>
          <w:kern w:val="0"/>
          <w:sz w:val="24"/>
          <w:szCs w:val="24"/>
        </w:rPr>
        <w:lastRenderedPageBreak/>
        <w:t>China, No. GHZ20100204;</w:t>
      </w:r>
      <w:r w:rsidRPr="000B59E1">
        <w:rPr>
          <w:rFonts w:ascii="Book Antiqua" w:eastAsia="AdvEPSTIM" w:hAnsi="Book Antiqua"/>
          <w:sz w:val="24"/>
          <w:szCs w:val="24"/>
        </w:rPr>
        <w:t xml:space="preserve"> and the Shanghai Health Bureau Fund, No. 2012092</w:t>
      </w:r>
    </w:p>
    <w:p w:rsidR="00DB7D1B" w:rsidRPr="000B59E1" w:rsidRDefault="00DB7D1B" w:rsidP="00D617BA">
      <w:pPr>
        <w:spacing w:line="360" w:lineRule="auto"/>
        <w:rPr>
          <w:rFonts w:ascii="Book Antiqua" w:hAnsi="Book Antiqua"/>
          <w:sz w:val="24"/>
          <w:szCs w:val="24"/>
          <w:vertAlign w:val="superscript"/>
        </w:rPr>
      </w:pPr>
    </w:p>
    <w:p w:rsidR="00DB7D1B" w:rsidRPr="000B59E1" w:rsidRDefault="00DB7D1B" w:rsidP="00D617BA">
      <w:pPr>
        <w:spacing w:line="360" w:lineRule="auto"/>
        <w:rPr>
          <w:rFonts w:ascii="Book Antiqua" w:hAnsi="Book Antiqua"/>
          <w:sz w:val="24"/>
          <w:szCs w:val="24"/>
        </w:rPr>
      </w:pPr>
      <w:r w:rsidRPr="000B59E1">
        <w:rPr>
          <w:rFonts w:ascii="Book Antiqua" w:hAnsi="Book Antiqua"/>
          <w:b/>
          <w:sz w:val="24"/>
          <w:szCs w:val="24"/>
        </w:rPr>
        <w:t xml:space="preserve">Correspondence to: </w:t>
      </w:r>
      <w:r w:rsidRPr="00B87110">
        <w:rPr>
          <w:rFonts w:ascii="Book Antiqua" w:hAnsi="Book Antiqua"/>
          <w:b/>
          <w:sz w:val="24"/>
          <w:szCs w:val="24"/>
        </w:rPr>
        <w:t xml:space="preserve">Xue-Song Liang, </w:t>
      </w:r>
      <w:r w:rsidRPr="000B59E1">
        <w:rPr>
          <w:rFonts w:ascii="Book Antiqua" w:hAnsi="Book Antiqua"/>
          <w:b/>
          <w:sz w:val="24"/>
          <w:szCs w:val="24"/>
        </w:rPr>
        <w:t xml:space="preserve">Associate </w:t>
      </w:r>
      <w:r w:rsidRPr="000B59E1">
        <w:rPr>
          <w:rFonts w:ascii="Book Antiqua" w:hAnsi="Book Antiqua"/>
          <w:b/>
          <w:caps/>
          <w:sz w:val="24"/>
          <w:szCs w:val="24"/>
        </w:rPr>
        <w:t>p</w:t>
      </w:r>
      <w:r w:rsidRPr="000B59E1">
        <w:rPr>
          <w:rFonts w:ascii="Book Antiqua" w:hAnsi="Book Antiqua"/>
          <w:b/>
          <w:sz w:val="24"/>
          <w:szCs w:val="24"/>
        </w:rPr>
        <w:t>rofessor,</w:t>
      </w:r>
      <w:bookmarkStart w:id="6" w:name="_GoBack"/>
      <w:r w:rsidRPr="000B59E1">
        <w:rPr>
          <w:rFonts w:ascii="Book Antiqua" w:hAnsi="Book Antiqua"/>
          <w:sz w:val="24"/>
          <w:szCs w:val="24"/>
        </w:rPr>
        <w:t xml:space="preserve"> Department of Infectious Diseases, Changhai Hospital, Second Military Medical University, Shanghai 200433, China</w:t>
      </w:r>
      <w:bookmarkEnd w:id="6"/>
      <w:r w:rsidRPr="000B59E1">
        <w:rPr>
          <w:rFonts w:ascii="Book Antiqua" w:hAnsi="Book Antiqua"/>
          <w:sz w:val="24"/>
          <w:szCs w:val="24"/>
        </w:rPr>
        <w:t>. liangxuesong2000@163.com</w:t>
      </w:r>
    </w:p>
    <w:p w:rsidR="00DB7D1B" w:rsidRPr="000B59E1" w:rsidRDefault="00DB7D1B" w:rsidP="00D617BA">
      <w:pPr>
        <w:spacing w:line="360" w:lineRule="auto"/>
        <w:rPr>
          <w:rFonts w:ascii="Book Antiqua" w:hAnsi="Book Antiqua"/>
          <w:b/>
          <w:sz w:val="24"/>
          <w:szCs w:val="24"/>
        </w:rPr>
      </w:pPr>
    </w:p>
    <w:p w:rsidR="00DB7D1B" w:rsidRPr="000B59E1" w:rsidRDefault="00DB7D1B" w:rsidP="00D617BA">
      <w:pPr>
        <w:spacing w:line="360" w:lineRule="auto"/>
        <w:rPr>
          <w:rFonts w:ascii="Book Antiqua" w:hAnsi="Book Antiqua"/>
          <w:sz w:val="24"/>
          <w:szCs w:val="24"/>
        </w:rPr>
      </w:pPr>
      <w:r w:rsidRPr="000B59E1">
        <w:rPr>
          <w:rFonts w:ascii="Book Antiqua" w:hAnsi="Book Antiqua"/>
          <w:b/>
          <w:sz w:val="24"/>
          <w:szCs w:val="24"/>
        </w:rPr>
        <w:t xml:space="preserve">Telephone: </w:t>
      </w:r>
      <w:r w:rsidRPr="000B59E1">
        <w:rPr>
          <w:rFonts w:ascii="Book Antiqua" w:hAnsi="Book Antiqua"/>
          <w:sz w:val="24"/>
          <w:szCs w:val="24"/>
        </w:rPr>
        <w:t xml:space="preserve">+86-21-31161902  </w:t>
      </w:r>
      <w:r w:rsidRPr="000B59E1">
        <w:rPr>
          <w:rFonts w:ascii="Book Antiqua" w:hAnsi="Book Antiqua"/>
          <w:b/>
          <w:sz w:val="24"/>
          <w:szCs w:val="24"/>
        </w:rPr>
        <w:t>Fax:</w:t>
      </w:r>
      <w:r w:rsidRPr="000B59E1">
        <w:rPr>
          <w:rFonts w:ascii="Book Antiqua" w:hAnsi="Book Antiqua"/>
          <w:sz w:val="24"/>
          <w:szCs w:val="24"/>
        </w:rPr>
        <w:t xml:space="preserve"> +86-21-65518368 </w:t>
      </w:r>
    </w:p>
    <w:p w:rsidR="00DB7D1B" w:rsidRDefault="00DB7D1B" w:rsidP="00D617BA">
      <w:pPr>
        <w:spacing w:line="360" w:lineRule="auto"/>
        <w:rPr>
          <w:rFonts w:ascii="Book Antiqua" w:hAnsi="Book Antiqua"/>
          <w:b/>
          <w:sz w:val="24"/>
          <w:szCs w:val="24"/>
        </w:rPr>
      </w:pPr>
      <w:r w:rsidRPr="000B59E1">
        <w:rPr>
          <w:rFonts w:ascii="Book Antiqua" w:hAnsi="Book Antiqua"/>
          <w:b/>
          <w:sz w:val="24"/>
          <w:szCs w:val="24"/>
        </w:rPr>
        <w:t xml:space="preserve">Received: </w:t>
      </w:r>
      <w:r w:rsidRPr="00A11C75">
        <w:rPr>
          <w:rFonts w:ascii="Book Antiqua" w:hAnsi="Book Antiqua"/>
          <w:sz w:val="24"/>
        </w:rPr>
        <w:t>December</w:t>
      </w:r>
      <w:r>
        <w:rPr>
          <w:rFonts w:ascii="Book Antiqua" w:hAnsi="Book Antiqua"/>
          <w:sz w:val="24"/>
        </w:rPr>
        <w:t xml:space="preserve"> 4, 2013</w:t>
      </w:r>
      <w:r w:rsidRPr="000B59E1">
        <w:rPr>
          <w:rFonts w:ascii="Book Antiqua" w:hAnsi="Book Antiqua"/>
          <w:b/>
          <w:sz w:val="24"/>
          <w:szCs w:val="24"/>
        </w:rPr>
        <w:t xml:space="preserve">  Revised: </w:t>
      </w:r>
      <w:r w:rsidRPr="00A11C75">
        <w:rPr>
          <w:rFonts w:ascii="Book Antiqua" w:hAnsi="Book Antiqua"/>
          <w:sz w:val="24"/>
        </w:rPr>
        <w:t>February</w:t>
      </w:r>
      <w:r>
        <w:rPr>
          <w:rFonts w:ascii="Book Antiqua" w:hAnsi="Book Antiqua"/>
          <w:sz w:val="24"/>
        </w:rPr>
        <w:t xml:space="preserve"> 8, 2014</w:t>
      </w:r>
      <w:r w:rsidRPr="000B59E1">
        <w:rPr>
          <w:rFonts w:ascii="Book Antiqua" w:hAnsi="Book Antiqua"/>
          <w:b/>
          <w:sz w:val="24"/>
          <w:szCs w:val="24"/>
        </w:rPr>
        <w:t xml:space="preserve"> </w:t>
      </w:r>
    </w:p>
    <w:p w:rsidR="003B4317" w:rsidRPr="002B7D3F" w:rsidRDefault="00DB7D1B" w:rsidP="003B4317">
      <w:pPr>
        <w:rPr>
          <w:rFonts w:ascii="Book Antiqua" w:hAnsi="Book Antiqua"/>
          <w:sz w:val="24"/>
          <w:szCs w:val="24"/>
        </w:rPr>
      </w:pPr>
      <w:r w:rsidRPr="000B59E1">
        <w:rPr>
          <w:rFonts w:ascii="Book Antiqua" w:hAnsi="Book Antiqua"/>
          <w:b/>
          <w:sz w:val="24"/>
          <w:szCs w:val="24"/>
        </w:rPr>
        <w:t>Accepted:</w:t>
      </w:r>
      <w:r w:rsidR="003B4317" w:rsidRPr="003B4317">
        <w:rPr>
          <w:rFonts w:ascii="Book Antiqua" w:hAnsi="Book Antiqua"/>
          <w:sz w:val="24"/>
          <w:szCs w:val="24"/>
        </w:rPr>
        <w:t xml:space="preserve"> </w:t>
      </w:r>
      <w:r w:rsidR="003B4317" w:rsidRPr="002B7D3F">
        <w:rPr>
          <w:rFonts w:ascii="Book Antiqua" w:hAnsi="Book Antiqua"/>
          <w:sz w:val="24"/>
          <w:szCs w:val="24"/>
        </w:rPr>
        <w:t>April 1, 2014</w:t>
      </w:r>
    </w:p>
    <w:p w:rsidR="00DB7D1B" w:rsidRPr="000B59E1" w:rsidRDefault="00DB7D1B" w:rsidP="00D617BA">
      <w:pPr>
        <w:spacing w:line="360" w:lineRule="auto"/>
        <w:rPr>
          <w:rFonts w:ascii="Book Antiqua" w:hAnsi="Book Antiqua"/>
          <w:b/>
          <w:sz w:val="24"/>
          <w:szCs w:val="24"/>
        </w:rPr>
      </w:pPr>
      <w:r w:rsidRPr="000B59E1">
        <w:rPr>
          <w:rFonts w:ascii="Book Antiqua" w:hAnsi="Book Antiqua"/>
          <w:b/>
          <w:sz w:val="24"/>
          <w:szCs w:val="24"/>
        </w:rPr>
        <w:t xml:space="preserve">  </w:t>
      </w:r>
    </w:p>
    <w:p w:rsidR="00DB7D1B" w:rsidRPr="000B59E1" w:rsidRDefault="00DB7D1B" w:rsidP="00D617BA">
      <w:pPr>
        <w:spacing w:line="360" w:lineRule="auto"/>
        <w:rPr>
          <w:rFonts w:ascii="Book Antiqua" w:hAnsi="Book Antiqua"/>
          <w:b/>
          <w:sz w:val="24"/>
          <w:szCs w:val="24"/>
        </w:rPr>
      </w:pPr>
      <w:r w:rsidRPr="000B59E1">
        <w:rPr>
          <w:rFonts w:ascii="Book Antiqua" w:hAnsi="Book Antiqua"/>
          <w:b/>
          <w:sz w:val="24"/>
          <w:szCs w:val="24"/>
        </w:rPr>
        <w:t xml:space="preserve">Published online: </w:t>
      </w:r>
    </w:p>
    <w:p w:rsidR="00DB7D1B" w:rsidRPr="000B59E1" w:rsidRDefault="00DB7D1B" w:rsidP="00D617BA">
      <w:pPr>
        <w:pStyle w:val="a9"/>
        <w:spacing w:before="0" w:beforeAutospacing="0" w:after="0" w:afterAutospacing="0" w:line="360" w:lineRule="auto"/>
        <w:jc w:val="both"/>
        <w:rPr>
          <w:rFonts w:ascii="Book Antiqua" w:hAnsi="Book Antiqua"/>
          <w:lang w:eastAsia="zh-CN"/>
        </w:rPr>
      </w:pPr>
    </w:p>
    <w:p w:rsidR="00DB7D1B" w:rsidRPr="000B59E1" w:rsidRDefault="00DB7D1B" w:rsidP="00D617BA">
      <w:pPr>
        <w:spacing w:line="360" w:lineRule="auto"/>
        <w:rPr>
          <w:rFonts w:ascii="Book Antiqua" w:hAnsi="Book Antiqua"/>
          <w:b/>
          <w:sz w:val="24"/>
          <w:szCs w:val="24"/>
        </w:rPr>
      </w:pPr>
      <w:r w:rsidRPr="000B59E1">
        <w:rPr>
          <w:rFonts w:ascii="Book Antiqua" w:hAnsi="Book Antiqua"/>
          <w:b/>
          <w:sz w:val="24"/>
          <w:szCs w:val="24"/>
        </w:rPr>
        <w:t>Abstract</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b/>
          <w:caps/>
          <w:sz w:val="24"/>
          <w:szCs w:val="24"/>
        </w:rPr>
        <w:t>Aim:</w:t>
      </w:r>
      <w:r w:rsidRPr="000B59E1">
        <w:rPr>
          <w:rFonts w:ascii="Book Antiqua" w:hAnsi="Book Antiqua"/>
          <w:kern w:val="0"/>
          <w:sz w:val="24"/>
          <w:szCs w:val="24"/>
        </w:rPr>
        <w:t xml:space="preserve"> </w:t>
      </w:r>
      <w:r w:rsidRPr="000B59E1">
        <w:rPr>
          <w:rFonts w:ascii="Book Antiqua" w:hAnsi="Book Antiqua"/>
          <w:caps/>
          <w:kern w:val="0"/>
          <w:sz w:val="24"/>
          <w:szCs w:val="24"/>
        </w:rPr>
        <w:t>t</w:t>
      </w:r>
      <w:r w:rsidRPr="000B59E1">
        <w:rPr>
          <w:rFonts w:ascii="Book Antiqua" w:hAnsi="Book Antiqua"/>
          <w:kern w:val="0"/>
          <w:sz w:val="24"/>
          <w:szCs w:val="24"/>
        </w:rPr>
        <w:t xml:space="preserve">o determine the relationship between host immunity and the characteristics of viral infection or nucleoside analogues (NAs) themselves in patients with chronic hepatitis B (CHB) receiving NA therapy. </w:t>
      </w:r>
    </w:p>
    <w:p w:rsidR="00DB7D1B" w:rsidRPr="000B59E1" w:rsidRDefault="00DB7D1B" w:rsidP="00D617BA">
      <w:pPr>
        <w:autoSpaceDE w:val="0"/>
        <w:autoSpaceDN w:val="0"/>
        <w:adjustRightInd w:val="0"/>
        <w:spacing w:line="360" w:lineRule="auto"/>
        <w:rPr>
          <w:rFonts w:ascii="Book Antiqua" w:hAnsi="Book Antiqua"/>
          <w:kern w:val="0"/>
          <w:sz w:val="24"/>
          <w:szCs w:val="24"/>
        </w:rPr>
      </w:pP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b/>
          <w:caps/>
          <w:sz w:val="24"/>
          <w:szCs w:val="24"/>
        </w:rPr>
        <w:t>Methods:</w:t>
      </w:r>
      <w:r w:rsidRPr="000B59E1">
        <w:rPr>
          <w:rFonts w:ascii="Book Antiqua" w:hAnsi="Book Antiqua"/>
          <w:b/>
          <w:sz w:val="24"/>
          <w:szCs w:val="24"/>
        </w:rPr>
        <w:t xml:space="preserve"> </w:t>
      </w:r>
      <w:r w:rsidRPr="000B59E1">
        <w:rPr>
          <w:rFonts w:ascii="Book Antiqua" w:hAnsi="Book Antiqua"/>
          <w:kern w:val="0"/>
          <w:sz w:val="24"/>
          <w:szCs w:val="24"/>
        </w:rPr>
        <w:t xml:space="preserve">Fifty-two hepatitis B envelope antigen (HBeAg) positive CHB patients were enrolled and divided equally into two groups. One group received telbivudine (LDT, 600 mg/d), and the other group received lamivudine (LAM, 100 mg/d). Clinical, virological and immunological parameters were assessed at the baseline and at 4, 12, 24, 36 and 48 </w:t>
      </w:r>
      <w:r>
        <w:rPr>
          <w:rFonts w:ascii="Book Antiqua" w:hAnsi="Book Antiqua"/>
          <w:kern w:val="0"/>
          <w:sz w:val="24"/>
          <w:szCs w:val="24"/>
        </w:rPr>
        <w:t>wk</w:t>
      </w:r>
      <w:r w:rsidRPr="000B59E1">
        <w:rPr>
          <w:rFonts w:ascii="Book Antiqua" w:hAnsi="Book Antiqua"/>
          <w:kern w:val="0"/>
          <w:sz w:val="24"/>
          <w:szCs w:val="24"/>
        </w:rPr>
        <w:t xml:space="preserve">. </w:t>
      </w:r>
    </w:p>
    <w:p w:rsidR="00DB7D1B" w:rsidRPr="000B59E1" w:rsidRDefault="00DB7D1B" w:rsidP="00D617BA">
      <w:pPr>
        <w:autoSpaceDE w:val="0"/>
        <w:autoSpaceDN w:val="0"/>
        <w:adjustRightInd w:val="0"/>
        <w:spacing w:line="360" w:lineRule="auto"/>
        <w:rPr>
          <w:rFonts w:ascii="Book Antiqua" w:hAnsi="Book Antiqua"/>
          <w:kern w:val="0"/>
          <w:sz w:val="24"/>
          <w:szCs w:val="24"/>
        </w:rPr>
      </w:pP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r w:rsidRPr="000B59E1">
        <w:rPr>
          <w:rFonts w:ascii="Book Antiqua" w:hAnsi="Book Antiqua"/>
          <w:b/>
          <w:caps/>
          <w:sz w:val="24"/>
          <w:szCs w:val="24"/>
        </w:rPr>
        <w:t>Results:</w:t>
      </w:r>
      <w:r w:rsidRPr="000B59E1">
        <w:rPr>
          <w:rFonts w:ascii="Book Antiqua" w:hAnsi="Book Antiqua"/>
          <w:b/>
          <w:sz w:val="24"/>
          <w:szCs w:val="24"/>
        </w:rPr>
        <w:t xml:space="preserve"> </w:t>
      </w:r>
      <w:r w:rsidRPr="000B59E1">
        <w:rPr>
          <w:rFonts w:ascii="Book Antiqua" w:hAnsi="Book Antiqua"/>
          <w:kern w:val="0"/>
          <w:sz w:val="24"/>
          <w:szCs w:val="24"/>
        </w:rPr>
        <w:t xml:space="preserve">Both groups achieved significant hepatitis B virus (HBV) replication inhibition and </w:t>
      </w:r>
      <w:r w:rsidRPr="000B59E1">
        <w:rPr>
          <w:rFonts w:ascii="Book Antiqua" w:hAnsi="Book Antiqua" w:cs="AdvTT2acb703b"/>
          <w:color w:val="131313"/>
          <w:kern w:val="0"/>
          <w:sz w:val="24"/>
          <w:szCs w:val="24"/>
        </w:rPr>
        <w:t>alanine aminotransferase</w:t>
      </w:r>
      <w:r w:rsidRPr="000B59E1">
        <w:rPr>
          <w:rFonts w:ascii="Book Antiqua" w:hAnsi="Book Antiqua"/>
          <w:kern w:val="0"/>
          <w:sz w:val="24"/>
          <w:szCs w:val="24"/>
        </w:rPr>
        <w:t xml:space="preserve"> (ALT) normalization at 48 </w:t>
      </w:r>
      <w:r>
        <w:rPr>
          <w:rFonts w:ascii="Book Antiqua" w:hAnsi="Book Antiqua"/>
          <w:kern w:val="0"/>
          <w:sz w:val="24"/>
          <w:szCs w:val="24"/>
        </w:rPr>
        <w:t>wk</w:t>
      </w:r>
      <w:r w:rsidRPr="000B59E1">
        <w:rPr>
          <w:rFonts w:ascii="Book Antiqua" w:hAnsi="Book Antiqua"/>
          <w:kern w:val="0"/>
          <w:sz w:val="24"/>
          <w:szCs w:val="24"/>
        </w:rPr>
        <w:t xml:space="preserve">. At the baseline, compared to the healthy controls (HCs), CHB patients had a lower circulating CD8 T cell frequency </w:t>
      </w:r>
      <w:r w:rsidRPr="000B59E1">
        <w:rPr>
          <w:rFonts w:ascii="Book Antiqua" w:hAnsi="Book Antiqua"/>
          <w:color w:val="131313"/>
          <w:kern w:val="0"/>
          <w:sz w:val="24"/>
          <w:szCs w:val="24"/>
        </w:rPr>
        <w:t>(29.44</w:t>
      </w:r>
      <w:r>
        <w:rPr>
          <w:rFonts w:ascii="Book Antiqua" w:hAnsi="Book Antiqua"/>
          <w:color w:val="131313"/>
          <w:kern w:val="0"/>
          <w:sz w:val="24"/>
          <w:szCs w:val="24"/>
        </w:rPr>
        <w:t>%</w:t>
      </w:r>
      <w:r w:rsidRPr="000B59E1">
        <w:rPr>
          <w:rFonts w:ascii="Book Antiqua" w:hAnsi="Book Antiqua"/>
          <w:color w:val="131313"/>
          <w:kern w:val="0"/>
          <w:sz w:val="24"/>
          <w:szCs w:val="24"/>
        </w:rPr>
        <w:t xml:space="preserve"> ± 11.55%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37.17</w:t>
      </w:r>
      <w:r>
        <w:rPr>
          <w:rFonts w:ascii="Book Antiqua" w:hAnsi="Book Antiqua"/>
          <w:color w:val="131313"/>
          <w:kern w:val="0"/>
          <w:sz w:val="24"/>
          <w:szCs w:val="24"/>
        </w:rPr>
        <w:t>%</w:t>
      </w:r>
      <w:r w:rsidRPr="000B59E1">
        <w:rPr>
          <w:rFonts w:ascii="Book Antiqua" w:hAnsi="Book Antiqua"/>
          <w:color w:val="131313"/>
          <w:kern w:val="0"/>
          <w:sz w:val="24"/>
          <w:szCs w:val="24"/>
        </w:rPr>
        <w:t xml:space="preserve"> ± 7.30%,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0.03)</w:t>
      </w:r>
      <w:r w:rsidRPr="000B59E1">
        <w:rPr>
          <w:rFonts w:ascii="Book Antiqua" w:hAnsi="Book Antiqua"/>
          <w:kern w:val="0"/>
          <w:sz w:val="24"/>
          <w:szCs w:val="24"/>
        </w:rPr>
        <w:t xml:space="preserve"> and higher frequencies of programmed death 1 positive CD8 T cells (PD-1+ CD8 T) (</w:t>
      </w:r>
      <w:r w:rsidRPr="000B59E1">
        <w:rPr>
          <w:rFonts w:ascii="Book Antiqua" w:hAnsi="Book Antiqua"/>
          <w:color w:val="131313"/>
          <w:kern w:val="0"/>
          <w:sz w:val="24"/>
          <w:szCs w:val="24"/>
        </w:rPr>
        <w:t>16.48</w:t>
      </w:r>
      <w:r>
        <w:rPr>
          <w:rFonts w:ascii="Book Antiqua" w:hAnsi="Book Antiqua"/>
          <w:color w:val="131313"/>
          <w:kern w:val="0"/>
          <w:sz w:val="24"/>
          <w:szCs w:val="24"/>
        </w:rPr>
        <w:t>%</w:t>
      </w:r>
      <w:r w:rsidRPr="000B59E1">
        <w:rPr>
          <w:rFonts w:ascii="Book Antiqua" w:hAnsi="Book Antiqua"/>
          <w:color w:val="131313"/>
          <w:kern w:val="0"/>
          <w:sz w:val="24"/>
          <w:szCs w:val="24"/>
        </w:rPr>
        <w:t xml:space="preserve"> ± 10.82%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7.02</w:t>
      </w:r>
      <w:r>
        <w:rPr>
          <w:rFonts w:ascii="Book Antiqua" w:hAnsi="Book Antiqua"/>
          <w:color w:val="131313"/>
          <w:kern w:val="0"/>
          <w:sz w:val="24"/>
          <w:szCs w:val="24"/>
        </w:rPr>
        <w:t>%</w:t>
      </w:r>
      <w:r w:rsidRPr="000B59E1">
        <w:rPr>
          <w:rFonts w:ascii="Book Antiqua" w:hAnsi="Book Antiqua"/>
          <w:color w:val="131313"/>
          <w:kern w:val="0"/>
          <w:sz w:val="24"/>
          <w:szCs w:val="24"/>
        </w:rPr>
        <w:t xml:space="preserve"> ± 3.62%,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 xml:space="preserve">0.0001) </w:t>
      </w:r>
      <w:r w:rsidRPr="000B59E1">
        <w:rPr>
          <w:rFonts w:ascii="Book Antiqua" w:hAnsi="Book Antiqua"/>
          <w:kern w:val="0"/>
          <w:sz w:val="24"/>
          <w:szCs w:val="24"/>
        </w:rPr>
        <w:t xml:space="preserve">and </w:t>
      </w:r>
      <w:r w:rsidRPr="000B59E1">
        <w:rPr>
          <w:rFonts w:ascii="Book Antiqua" w:hAnsi="Book Antiqua"/>
          <w:color w:val="131313"/>
          <w:kern w:val="0"/>
          <w:sz w:val="24"/>
          <w:szCs w:val="24"/>
        </w:rPr>
        <w:lastRenderedPageBreak/>
        <w:t>CD4+</w:t>
      </w:r>
      <w:r>
        <w:rPr>
          <w:rFonts w:ascii="Book Antiqua" w:hAnsi="Book Antiqua"/>
          <w:color w:val="131313"/>
          <w:kern w:val="0"/>
          <w:sz w:val="24"/>
          <w:szCs w:val="24"/>
        </w:rPr>
        <w:t xml:space="preserve"> </w:t>
      </w:r>
      <w:r w:rsidRPr="000B59E1">
        <w:rPr>
          <w:rFonts w:ascii="Book Antiqua" w:hAnsi="Book Antiqua"/>
          <w:color w:val="131313"/>
          <w:kern w:val="0"/>
          <w:sz w:val="24"/>
          <w:szCs w:val="24"/>
        </w:rPr>
        <w:t>CD25+</w:t>
      </w:r>
      <w:r>
        <w:rPr>
          <w:rFonts w:ascii="Book Antiqua" w:hAnsi="Book Antiqua"/>
          <w:color w:val="131313"/>
          <w:kern w:val="0"/>
          <w:sz w:val="24"/>
          <w:szCs w:val="24"/>
        </w:rPr>
        <w:t xml:space="preserve"> </w:t>
      </w:r>
      <w:r w:rsidRPr="000B59E1">
        <w:rPr>
          <w:rFonts w:ascii="Book Antiqua" w:hAnsi="Book Antiqua"/>
          <w:color w:val="131313"/>
          <w:kern w:val="0"/>
          <w:sz w:val="24"/>
          <w:szCs w:val="24"/>
        </w:rPr>
        <w:t>FoxP3+ T regulatory cells (</w:t>
      </w:r>
      <w:r w:rsidRPr="000B59E1">
        <w:rPr>
          <w:rFonts w:ascii="Book Antiqua" w:hAnsi="Book Antiqua"/>
          <w:kern w:val="0"/>
          <w:sz w:val="24"/>
          <w:szCs w:val="24"/>
        </w:rPr>
        <w:t>Tregs) (</w:t>
      </w:r>
      <w:r w:rsidRPr="000B59E1">
        <w:rPr>
          <w:rFonts w:ascii="Book Antiqua" w:hAnsi="Book Antiqua"/>
          <w:color w:val="131313"/>
          <w:kern w:val="0"/>
          <w:sz w:val="24"/>
          <w:szCs w:val="24"/>
        </w:rPr>
        <w:t>23.64</w:t>
      </w:r>
      <w:r>
        <w:rPr>
          <w:rFonts w:ascii="Book Antiqua" w:hAnsi="Book Antiqua"/>
          <w:color w:val="131313"/>
          <w:kern w:val="0"/>
          <w:sz w:val="24"/>
          <w:szCs w:val="24"/>
        </w:rPr>
        <w:t>%</w:t>
      </w:r>
      <w:r w:rsidRPr="000B59E1">
        <w:rPr>
          <w:rFonts w:ascii="Book Antiqua" w:hAnsi="Book Antiqua"/>
          <w:color w:val="131313"/>
          <w:kern w:val="0"/>
          <w:sz w:val="24"/>
          <w:szCs w:val="24"/>
        </w:rPr>
        <w:t xml:space="preserve"> ± 9.38% </w:t>
      </w:r>
      <w:r w:rsidRPr="00A87F42">
        <w:rPr>
          <w:rFonts w:ascii="Book Antiqua" w:hAnsi="Book Antiqua"/>
          <w:i/>
          <w:kern w:val="0"/>
          <w:sz w:val="24"/>
          <w:szCs w:val="24"/>
        </w:rPr>
        <w:t>vs</w:t>
      </w:r>
      <w:r w:rsidRPr="000B59E1">
        <w:rPr>
          <w:rFonts w:ascii="Book Antiqua" w:hAnsi="Book Antiqua"/>
          <w:kern w:val="0"/>
          <w:sz w:val="24"/>
          <w:szCs w:val="24"/>
        </w:rPr>
        <w:t xml:space="preserve"> </w:t>
      </w:r>
      <w:r w:rsidRPr="000B59E1">
        <w:rPr>
          <w:rFonts w:ascii="Book Antiqua" w:hAnsi="Book Antiqua"/>
          <w:color w:val="131313"/>
          <w:kern w:val="0"/>
          <w:sz w:val="24"/>
          <w:szCs w:val="24"/>
        </w:rPr>
        <w:t>13.60</w:t>
      </w:r>
      <w:r>
        <w:rPr>
          <w:rFonts w:ascii="Book Antiqua" w:hAnsi="Book Antiqua"/>
          <w:color w:val="131313"/>
          <w:kern w:val="0"/>
          <w:sz w:val="24"/>
          <w:szCs w:val="24"/>
        </w:rPr>
        <w:t>%</w:t>
      </w:r>
      <w:r w:rsidRPr="000B59E1">
        <w:rPr>
          <w:rFonts w:ascii="Book Antiqua" w:hAnsi="Book Antiqua"/>
          <w:color w:val="131313"/>
          <w:kern w:val="0"/>
          <w:sz w:val="24"/>
          <w:szCs w:val="24"/>
        </w:rPr>
        <w:t xml:space="preserve"> ± 6.06%</w:t>
      </w:r>
      <w:r w:rsidRPr="000B59E1">
        <w:rPr>
          <w:rFonts w:ascii="Book Antiqua" w:hAnsi="Book Antiqua" w:hint="eastAsia"/>
          <w:color w:val="131313"/>
          <w:kern w:val="0"/>
          <w:sz w:val="24"/>
          <w:szCs w:val="24"/>
        </w:rPr>
        <w:t>，</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 xml:space="preserve">0.001). On therapy, at the beginning 24 </w:t>
      </w:r>
      <w:r>
        <w:rPr>
          <w:rFonts w:ascii="Book Antiqua" w:hAnsi="Book Antiqua"/>
          <w:color w:val="131313"/>
          <w:kern w:val="0"/>
          <w:sz w:val="24"/>
          <w:szCs w:val="24"/>
        </w:rPr>
        <w:t>wk</w:t>
      </w:r>
      <w:r w:rsidRPr="000B59E1">
        <w:rPr>
          <w:rFonts w:ascii="Book Antiqua" w:hAnsi="Book Antiqua"/>
          <w:color w:val="131313"/>
          <w:kern w:val="0"/>
          <w:sz w:val="24"/>
          <w:szCs w:val="24"/>
        </w:rPr>
        <w:t xml:space="preserve"> with the levels of </w:t>
      </w:r>
      <w:r w:rsidRPr="000B59E1">
        <w:rPr>
          <w:rFonts w:ascii="Book Antiqua" w:hAnsi="Book Antiqua" w:cs="AdvTT2acb703b"/>
          <w:color w:val="131313"/>
          <w:kern w:val="0"/>
          <w:sz w:val="24"/>
          <w:szCs w:val="24"/>
        </w:rPr>
        <w:t>hepatitis B virus deoxyribonucleic acid</w:t>
      </w:r>
      <w:r w:rsidRPr="000B59E1">
        <w:rPr>
          <w:rFonts w:ascii="Book Antiqua" w:hAnsi="Book Antiqua"/>
          <w:color w:val="131313"/>
          <w:kern w:val="0"/>
          <w:sz w:val="24"/>
          <w:szCs w:val="24"/>
        </w:rPr>
        <w:t xml:space="preserve"> (HBV DNA) and HBeAg declined</w:t>
      </w:r>
      <w:r w:rsidRPr="000B59E1">
        <w:rPr>
          <w:rFonts w:ascii="Book Antiqua" w:hAnsi="Book Antiqua" w:hint="eastAsia"/>
          <w:color w:val="131313"/>
          <w:kern w:val="0"/>
          <w:sz w:val="24"/>
          <w:szCs w:val="24"/>
        </w:rPr>
        <w:t>，</w:t>
      </w:r>
      <w:r w:rsidRPr="000B59E1">
        <w:rPr>
          <w:rFonts w:ascii="Book Antiqua" w:hAnsi="Book Antiqua"/>
          <w:color w:val="131313"/>
          <w:kern w:val="0"/>
          <w:sz w:val="24"/>
          <w:szCs w:val="24"/>
        </w:rPr>
        <w:t xml:space="preserve">the frequencies of PD-1+ CD8 T cells and Treg cells gradually and significantly declined at 12 and 24 </w:t>
      </w:r>
      <w:r>
        <w:rPr>
          <w:rFonts w:ascii="Book Antiqua" w:hAnsi="Book Antiqua"/>
          <w:color w:val="131313"/>
          <w:kern w:val="0"/>
          <w:sz w:val="24"/>
          <w:szCs w:val="24"/>
        </w:rPr>
        <w:t>wk</w:t>
      </w:r>
      <w:r w:rsidRPr="000B59E1">
        <w:rPr>
          <w:rFonts w:ascii="Book Antiqua" w:hAnsi="Book Antiqua"/>
          <w:color w:val="131313"/>
          <w:kern w:val="0"/>
          <w:sz w:val="24"/>
          <w:szCs w:val="24"/>
        </w:rPr>
        <w:t xml:space="preserve"> in both therapy groups. At treatment week 4, patients with LDT had a lower frequency of PD-1+ CD8 T cells compared to patients with LAM (</w:t>
      </w:r>
      <w:r w:rsidRPr="000B59E1">
        <w:rPr>
          <w:rFonts w:ascii="Book Antiqua" w:hAnsi="Book Antiqua"/>
          <w:kern w:val="0"/>
          <w:sz w:val="24"/>
          <w:szCs w:val="24"/>
        </w:rPr>
        <w:t>10.08</w:t>
      </w:r>
      <w:r>
        <w:rPr>
          <w:rFonts w:ascii="Book Antiqua" w:hAnsi="Book Antiqua"/>
          <w:kern w:val="0"/>
          <w:sz w:val="24"/>
          <w:szCs w:val="24"/>
        </w:rPr>
        <w:t>%</w:t>
      </w:r>
      <w:r w:rsidRPr="000B59E1">
        <w:rPr>
          <w:rFonts w:ascii="Book Antiqua" w:hAnsi="Book Antiqua"/>
          <w:kern w:val="0"/>
          <w:sz w:val="24"/>
          <w:szCs w:val="24"/>
        </w:rPr>
        <w:t xml:space="preserve"> ± 6.83% </w:t>
      </w:r>
      <w:r w:rsidRPr="00A87F42">
        <w:rPr>
          <w:rFonts w:ascii="Book Antiqua" w:hAnsi="Book Antiqua"/>
          <w:i/>
          <w:kern w:val="0"/>
          <w:sz w:val="24"/>
          <w:szCs w:val="24"/>
        </w:rPr>
        <w:t>vs</w:t>
      </w:r>
      <w:r w:rsidRPr="000B59E1">
        <w:rPr>
          <w:rFonts w:ascii="Book Antiqua" w:hAnsi="Book Antiqua"/>
          <w:kern w:val="0"/>
          <w:sz w:val="24"/>
          <w:szCs w:val="24"/>
        </w:rPr>
        <w:t xml:space="preserve"> 20.51</w:t>
      </w:r>
      <w:r>
        <w:rPr>
          <w:rFonts w:ascii="Book Antiqua" w:hAnsi="Book Antiqua"/>
          <w:kern w:val="0"/>
          <w:sz w:val="24"/>
          <w:szCs w:val="24"/>
        </w:rPr>
        <w:t>%</w:t>
      </w:r>
      <w:r w:rsidRPr="000B59E1">
        <w:rPr>
          <w:rFonts w:ascii="Book Antiqua" w:hAnsi="Book Antiqua"/>
          <w:kern w:val="0"/>
          <w:sz w:val="24"/>
          <w:szCs w:val="24"/>
        </w:rPr>
        <w:t xml:space="preserve"> ± 20.96%, </w:t>
      </w:r>
      <w:r w:rsidRPr="00E76F29">
        <w:rPr>
          <w:rFonts w:ascii="Book Antiqua" w:hAnsi="Book Antiqua"/>
          <w:i/>
          <w:kern w:val="0"/>
          <w:sz w:val="24"/>
          <w:szCs w:val="24"/>
        </w:rPr>
        <w:t xml:space="preserve">P = </w:t>
      </w:r>
      <w:r w:rsidRPr="000B59E1">
        <w:rPr>
          <w:rFonts w:ascii="Book Antiqua" w:hAnsi="Book Antiqua"/>
          <w:kern w:val="0"/>
          <w:sz w:val="24"/>
          <w:szCs w:val="24"/>
        </w:rPr>
        <w:t>0.02</w:t>
      </w:r>
      <w:r w:rsidRPr="000B59E1">
        <w:rPr>
          <w:rFonts w:ascii="Book Antiqua" w:hAnsi="Book Antiqua"/>
          <w:color w:val="131313"/>
          <w:kern w:val="0"/>
          <w:sz w:val="24"/>
          <w:szCs w:val="24"/>
        </w:rPr>
        <w:t>). The frequency of PD-1+ CD8 T cells in all of the CHB patients was significantly correlated with both the HBV DNA level (</w:t>
      </w:r>
      <w:r w:rsidRPr="00DE268C">
        <w:rPr>
          <w:rFonts w:ascii="Book Antiqua" w:hAnsi="Book Antiqua"/>
          <w:i/>
          <w:color w:val="131313"/>
          <w:kern w:val="0"/>
          <w:sz w:val="24"/>
          <w:szCs w:val="24"/>
        </w:rPr>
        <w:t>r</w:t>
      </w:r>
      <w:r>
        <w:rPr>
          <w:rFonts w:ascii="Book Antiqua" w:hAnsi="Book Antiqua"/>
          <w:color w:val="131313"/>
          <w:kern w:val="0"/>
          <w:sz w:val="24"/>
          <w:szCs w:val="24"/>
        </w:rPr>
        <w:t xml:space="preserve"> = </w:t>
      </w:r>
      <w:r w:rsidRPr="000B59E1">
        <w:rPr>
          <w:rFonts w:ascii="Book Antiqua" w:hAnsi="Book Antiqua"/>
          <w:color w:val="131313"/>
          <w:kern w:val="0"/>
          <w:sz w:val="24"/>
          <w:szCs w:val="24"/>
        </w:rPr>
        <w:t xml:space="preserve">0.45,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0.01) and the HBeAg level (</w:t>
      </w:r>
      <w:r w:rsidRPr="00DE7F3F">
        <w:rPr>
          <w:rFonts w:ascii="Book Antiqua" w:hAnsi="Book Antiqua"/>
          <w:i/>
          <w:color w:val="131313"/>
          <w:kern w:val="0"/>
          <w:sz w:val="24"/>
          <w:szCs w:val="24"/>
        </w:rPr>
        <w:t>r</w:t>
      </w:r>
      <w:r>
        <w:rPr>
          <w:rFonts w:ascii="Book Antiqua" w:hAnsi="Book Antiqua"/>
          <w:color w:val="131313"/>
          <w:kern w:val="0"/>
          <w:sz w:val="24"/>
          <w:szCs w:val="24"/>
        </w:rPr>
        <w:t xml:space="preserve"> = </w:t>
      </w:r>
      <w:r w:rsidRPr="000B59E1">
        <w:rPr>
          <w:rFonts w:ascii="Book Antiqua" w:hAnsi="Book Antiqua"/>
          <w:color w:val="131313"/>
          <w:kern w:val="0"/>
          <w:sz w:val="24"/>
          <w:szCs w:val="24"/>
        </w:rPr>
        <w:t xml:space="preserve">0.47,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0.01) at treatment week 24, but the frequency of Treg cells was only significantly correlated with the HBeAg level (</w:t>
      </w:r>
      <w:r w:rsidRPr="00DE7F3F">
        <w:rPr>
          <w:rFonts w:ascii="Book Antiqua" w:hAnsi="Book Antiqua"/>
          <w:i/>
          <w:color w:val="131313"/>
          <w:kern w:val="0"/>
          <w:sz w:val="24"/>
          <w:szCs w:val="24"/>
        </w:rPr>
        <w:t>r</w:t>
      </w:r>
      <w:r>
        <w:rPr>
          <w:rFonts w:ascii="Book Antiqua" w:hAnsi="Book Antiqua"/>
          <w:color w:val="131313"/>
          <w:kern w:val="0"/>
          <w:sz w:val="24"/>
          <w:szCs w:val="24"/>
        </w:rPr>
        <w:t xml:space="preserve"> = </w:t>
      </w:r>
      <w:r w:rsidRPr="000B59E1">
        <w:rPr>
          <w:rFonts w:ascii="Book Antiqua" w:hAnsi="Book Antiqua"/>
          <w:color w:val="131313"/>
          <w:kern w:val="0"/>
          <w:sz w:val="24"/>
          <w:szCs w:val="24"/>
        </w:rPr>
        <w:t>0.44,</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 xml:space="preserve">0.02). Furthermore, the ability of CD8 T cells to secrete pro-inflammatory cytokines was partially restored after 24 </w:t>
      </w:r>
      <w:r>
        <w:rPr>
          <w:rFonts w:ascii="Book Antiqua" w:hAnsi="Book Antiqua"/>
          <w:color w:val="131313"/>
          <w:kern w:val="0"/>
          <w:sz w:val="24"/>
          <w:szCs w:val="24"/>
        </w:rPr>
        <w:t>wk</w:t>
      </w:r>
      <w:r w:rsidRPr="000B59E1">
        <w:rPr>
          <w:rFonts w:ascii="Book Antiqua" w:hAnsi="Book Antiqua"/>
          <w:color w:val="131313"/>
          <w:kern w:val="0"/>
          <w:sz w:val="24"/>
          <w:szCs w:val="24"/>
        </w:rPr>
        <w:t xml:space="preserve"> of therapy. </w:t>
      </w: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b/>
          <w:caps/>
          <w:sz w:val="24"/>
          <w:szCs w:val="24"/>
        </w:rPr>
        <w:t>Conclusion:</w:t>
      </w:r>
      <w:r w:rsidRPr="000B59E1">
        <w:rPr>
          <w:rFonts w:ascii="Book Antiqua" w:hAnsi="Book Antiqua"/>
          <w:b/>
          <w:sz w:val="24"/>
          <w:szCs w:val="24"/>
        </w:rPr>
        <w:t xml:space="preserve"> </w:t>
      </w:r>
      <w:r w:rsidRPr="000B59E1">
        <w:rPr>
          <w:rFonts w:ascii="Book Antiqua" w:eastAsia="AdvGulliv-R" w:hAnsi="Book Antiqua"/>
          <w:kern w:val="0"/>
          <w:sz w:val="24"/>
          <w:szCs w:val="24"/>
        </w:rPr>
        <w:t xml:space="preserve">NA-mediated HBV suppression could down-regulate the production of negative host regulators of immunity during the first 24 </w:t>
      </w:r>
      <w:r>
        <w:rPr>
          <w:rFonts w:ascii="Book Antiqua" w:eastAsia="AdvGulliv-R" w:hAnsi="Book Antiqua"/>
          <w:kern w:val="0"/>
          <w:sz w:val="24"/>
          <w:szCs w:val="24"/>
        </w:rPr>
        <w:t>wk</w:t>
      </w:r>
      <w:r w:rsidRPr="000B59E1">
        <w:rPr>
          <w:rFonts w:ascii="Book Antiqua" w:eastAsia="AdvGulliv-R" w:hAnsi="Book Antiqua"/>
          <w:kern w:val="0"/>
          <w:sz w:val="24"/>
          <w:szCs w:val="24"/>
        </w:rPr>
        <w:t xml:space="preserve"> of therapy and could partially restore the ability of CD8 T cells to secrete pro-inflammatory cytokines. This immune modulating response may be correlated with the levels of both HBV DNA and HBeAg.</w:t>
      </w:r>
    </w:p>
    <w:p w:rsidR="00DB7D1B" w:rsidRDefault="00DB7D1B" w:rsidP="00D617BA">
      <w:pPr>
        <w:spacing w:line="360" w:lineRule="auto"/>
        <w:rPr>
          <w:rFonts w:ascii="Book Antiqua" w:hAnsi="Book Antiqua"/>
          <w:b/>
          <w:sz w:val="24"/>
          <w:szCs w:val="24"/>
        </w:rPr>
      </w:pPr>
    </w:p>
    <w:p w:rsidR="00DB7D1B" w:rsidRDefault="00DB7D1B" w:rsidP="00D617BA">
      <w:pPr>
        <w:spacing w:line="360" w:lineRule="auto"/>
        <w:rPr>
          <w:rFonts w:ascii="Book Antiqua" w:hAnsi="Book Antiqua" w:cs="宋体"/>
          <w:color w:val="000000"/>
          <w:sz w:val="24"/>
        </w:rPr>
      </w:pPr>
      <w:bookmarkStart w:id="7" w:name="OLE_LINK6"/>
      <w:bookmarkStart w:id="8" w:name="OLE_LINK7"/>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4 Baishideng Publishing Group Co., Limited. All rights reserved.</w:t>
      </w:r>
    </w:p>
    <w:bookmarkEnd w:id="7"/>
    <w:bookmarkEnd w:id="8"/>
    <w:p w:rsidR="00DB7D1B" w:rsidRPr="000B59E1" w:rsidRDefault="00DB7D1B" w:rsidP="00D617BA">
      <w:pPr>
        <w:spacing w:line="360" w:lineRule="auto"/>
        <w:rPr>
          <w:rFonts w:ascii="Book Antiqua" w:hAnsi="Book Antiqua"/>
          <w:b/>
          <w:sz w:val="24"/>
          <w:szCs w:val="24"/>
        </w:rPr>
      </w:pPr>
    </w:p>
    <w:p w:rsidR="00DB7D1B" w:rsidRPr="000B59E1" w:rsidRDefault="00DB7D1B" w:rsidP="00D617BA">
      <w:pPr>
        <w:spacing w:line="360" w:lineRule="auto"/>
        <w:rPr>
          <w:rFonts w:ascii="Book Antiqua" w:eastAsia="AdvGulliv-R" w:hAnsi="Book Antiqua"/>
          <w:kern w:val="0"/>
          <w:sz w:val="24"/>
          <w:szCs w:val="24"/>
        </w:rPr>
      </w:pPr>
      <w:r w:rsidRPr="000B59E1">
        <w:rPr>
          <w:rFonts w:ascii="Book Antiqua" w:hAnsi="Book Antiqua"/>
          <w:b/>
          <w:sz w:val="24"/>
          <w:szCs w:val="24"/>
        </w:rPr>
        <w:t xml:space="preserve">Key words: </w:t>
      </w:r>
      <w:r w:rsidRPr="000B59E1">
        <w:rPr>
          <w:rFonts w:ascii="Book Antiqua" w:eastAsia="AdvGulliv-R" w:hAnsi="Book Antiqua"/>
          <w:kern w:val="0"/>
          <w:sz w:val="24"/>
          <w:szCs w:val="24"/>
        </w:rPr>
        <w:t xml:space="preserve">Chronic Hepatitis B; Nucleoside analogues; immune modulation; Programmed death-1; </w:t>
      </w:r>
      <w:r w:rsidRPr="000B59E1">
        <w:rPr>
          <w:rFonts w:ascii="Book Antiqua" w:hAnsi="Book Antiqua"/>
          <w:color w:val="131313"/>
          <w:kern w:val="0"/>
          <w:sz w:val="24"/>
          <w:szCs w:val="24"/>
        </w:rPr>
        <w:t>CD4+</w:t>
      </w:r>
      <w:r>
        <w:rPr>
          <w:rFonts w:ascii="Book Antiqua" w:hAnsi="Book Antiqua"/>
          <w:color w:val="131313"/>
          <w:kern w:val="0"/>
          <w:sz w:val="24"/>
          <w:szCs w:val="24"/>
        </w:rPr>
        <w:t xml:space="preserve"> </w:t>
      </w:r>
      <w:r w:rsidRPr="000B59E1">
        <w:rPr>
          <w:rFonts w:ascii="Book Antiqua" w:hAnsi="Book Antiqua"/>
          <w:color w:val="131313"/>
          <w:kern w:val="0"/>
          <w:sz w:val="24"/>
          <w:szCs w:val="24"/>
        </w:rPr>
        <w:t>CD25+</w:t>
      </w:r>
      <w:r>
        <w:rPr>
          <w:rFonts w:ascii="Book Antiqua" w:hAnsi="Book Antiqua"/>
          <w:color w:val="131313"/>
          <w:kern w:val="0"/>
          <w:sz w:val="24"/>
          <w:szCs w:val="24"/>
        </w:rPr>
        <w:t xml:space="preserve"> </w:t>
      </w:r>
      <w:r w:rsidRPr="000B59E1">
        <w:rPr>
          <w:rFonts w:ascii="Book Antiqua" w:eastAsia="AdvGulliv-R" w:hAnsi="Book Antiqua"/>
          <w:kern w:val="0"/>
          <w:sz w:val="24"/>
          <w:szCs w:val="24"/>
        </w:rPr>
        <w:t xml:space="preserve">FoxP3+ </w:t>
      </w:r>
      <w:r>
        <w:rPr>
          <w:rFonts w:ascii="Book Antiqua" w:eastAsia="AdvGulliv-R" w:hAnsi="Book Antiqua"/>
          <w:kern w:val="0"/>
          <w:sz w:val="24"/>
          <w:szCs w:val="24"/>
        </w:rPr>
        <w:t>T regulatory cells</w:t>
      </w:r>
    </w:p>
    <w:p w:rsidR="00DB7D1B" w:rsidRPr="00D21170" w:rsidRDefault="00DB7D1B" w:rsidP="00D617BA">
      <w:pPr>
        <w:spacing w:line="360" w:lineRule="auto"/>
        <w:rPr>
          <w:rFonts w:ascii="Book Antiqua" w:eastAsia="AdvGulliv-R" w:hAnsi="Book Antiqua"/>
          <w:kern w:val="0"/>
          <w:sz w:val="24"/>
          <w:szCs w:val="24"/>
        </w:rPr>
      </w:pP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E7301E">
        <w:rPr>
          <w:rFonts w:ascii="Book Antiqua" w:eastAsia="Arial Unicode MS" w:hAnsi="Book Antiqua" w:cs="Arial Unicode MS"/>
          <w:b/>
          <w:sz w:val="24"/>
        </w:rPr>
        <w:t xml:space="preserve">Core </w:t>
      </w:r>
      <w:r w:rsidRPr="00E7301E">
        <w:rPr>
          <w:rFonts w:ascii="Book Antiqua" w:hAnsi="Book Antiqua" w:cs="Arial Unicode MS"/>
          <w:b/>
          <w:sz w:val="24"/>
        </w:rPr>
        <w:t>tip</w:t>
      </w:r>
      <w:r w:rsidRPr="00E7301E">
        <w:rPr>
          <w:rFonts w:ascii="Book Antiqua" w:eastAsia="Arial Unicode MS" w:hAnsi="Book Antiqua" w:cs="Arial Unicode MS"/>
          <w:b/>
          <w:sz w:val="24"/>
        </w:rPr>
        <w:t>:</w:t>
      </w:r>
      <w:r>
        <w:rPr>
          <w:rFonts w:ascii="Book Antiqua" w:eastAsia="Arial Unicode MS" w:hAnsi="Book Antiqua" w:cs="Arial Unicode MS"/>
          <w:b/>
          <w:sz w:val="24"/>
        </w:rPr>
        <w:t xml:space="preserve"> </w:t>
      </w:r>
      <w:r w:rsidRPr="000B59E1">
        <w:rPr>
          <w:rFonts w:ascii="Book Antiqua" w:hAnsi="Book Antiqua"/>
          <w:kern w:val="0"/>
          <w:sz w:val="24"/>
          <w:szCs w:val="24"/>
        </w:rPr>
        <w:t>We compared the host immunity of hepatitis B envelope antigen (HBeAg)</w:t>
      </w:r>
      <w:r>
        <w:rPr>
          <w:rFonts w:ascii="Book Antiqua" w:hAnsi="Book Antiqua"/>
          <w:kern w:val="0"/>
          <w:sz w:val="24"/>
          <w:szCs w:val="24"/>
        </w:rPr>
        <w:t xml:space="preserve"> </w:t>
      </w:r>
      <w:r w:rsidRPr="000B59E1">
        <w:rPr>
          <w:rFonts w:ascii="Book Antiqua" w:hAnsi="Book Antiqua"/>
          <w:kern w:val="0"/>
          <w:sz w:val="24"/>
          <w:szCs w:val="24"/>
        </w:rPr>
        <w:t>-positive patients treated with telbivudine (LDT)</w:t>
      </w:r>
      <w:r>
        <w:rPr>
          <w:rFonts w:ascii="Book Antiqua" w:hAnsi="Book Antiqua"/>
          <w:kern w:val="0"/>
          <w:sz w:val="24"/>
          <w:szCs w:val="24"/>
        </w:rPr>
        <w:t xml:space="preserve"> </w:t>
      </w:r>
      <w:r w:rsidRPr="000B59E1">
        <w:rPr>
          <w:rFonts w:ascii="Book Antiqua" w:hAnsi="Book Antiqua"/>
          <w:kern w:val="0"/>
          <w:sz w:val="24"/>
          <w:szCs w:val="24"/>
        </w:rPr>
        <w:t>to those treated with lamivudine (LAM</w:t>
      </w:r>
      <w:r>
        <w:rPr>
          <w:rFonts w:ascii="Book Antiqua" w:hAnsi="Book Antiqua"/>
          <w:kern w:val="0"/>
          <w:sz w:val="24"/>
          <w:szCs w:val="24"/>
        </w:rPr>
        <w:t xml:space="preserve">) </w:t>
      </w:r>
      <w:r w:rsidRPr="000B59E1">
        <w:rPr>
          <w:rFonts w:ascii="Book Antiqua" w:hAnsi="Book Antiqua"/>
          <w:kern w:val="0"/>
          <w:sz w:val="24"/>
          <w:szCs w:val="24"/>
        </w:rPr>
        <w:t xml:space="preserve">and longitudinally investigated the relationship between two important negative immune modulating factors and viral infection parameters in HBeAg-positive chronic hepatitis B (CHB) patients </w:t>
      </w:r>
      <w:r w:rsidRPr="000B59E1">
        <w:rPr>
          <w:rFonts w:ascii="Book Antiqua" w:hAnsi="Book Antiqua"/>
          <w:kern w:val="0"/>
          <w:sz w:val="24"/>
          <w:szCs w:val="24"/>
        </w:rPr>
        <w:lastRenderedPageBreak/>
        <w:t xml:space="preserve">that were treated with the </w:t>
      </w:r>
      <w:r>
        <w:rPr>
          <w:rFonts w:ascii="Book Antiqua" w:hAnsi="Book Antiqua"/>
          <w:kern w:val="0"/>
          <w:sz w:val="24"/>
          <w:szCs w:val="24"/>
        </w:rPr>
        <w:t>nucleoside analogue (</w:t>
      </w:r>
      <w:r w:rsidRPr="000B59E1">
        <w:rPr>
          <w:rFonts w:ascii="Book Antiqua" w:hAnsi="Book Antiqua"/>
          <w:kern w:val="0"/>
          <w:sz w:val="24"/>
          <w:szCs w:val="24"/>
        </w:rPr>
        <w:t>NA</w:t>
      </w:r>
      <w:r>
        <w:rPr>
          <w:rFonts w:ascii="Book Antiqua" w:hAnsi="Book Antiqua"/>
          <w:kern w:val="0"/>
          <w:sz w:val="24"/>
          <w:szCs w:val="24"/>
        </w:rPr>
        <w:t>)</w:t>
      </w:r>
      <w:r w:rsidRPr="000B59E1">
        <w:rPr>
          <w:rFonts w:ascii="Book Antiqua" w:hAnsi="Book Antiqua"/>
          <w:kern w:val="0"/>
          <w:sz w:val="24"/>
          <w:szCs w:val="24"/>
        </w:rPr>
        <w:t xml:space="preserve"> LDT and LAM. NA-mediated inhibition of hepatitis B virus replication could cause the downregulation of PD-1+ CD8 T cells and Treg cells during the first 24 </w:t>
      </w:r>
      <w:r>
        <w:rPr>
          <w:rFonts w:ascii="Book Antiqua" w:hAnsi="Book Antiqua"/>
          <w:kern w:val="0"/>
          <w:sz w:val="24"/>
          <w:szCs w:val="24"/>
        </w:rPr>
        <w:t>wk</w:t>
      </w:r>
      <w:r w:rsidRPr="000B59E1">
        <w:rPr>
          <w:rFonts w:ascii="Book Antiqua" w:hAnsi="Book Antiqua"/>
          <w:kern w:val="0"/>
          <w:sz w:val="24"/>
          <w:szCs w:val="24"/>
        </w:rPr>
        <w:t xml:space="preserve"> of therapy and could also partially restore the ability of CD8 T cells to secrete pro-inflammatory cytokines. The immune modulating effect associated with NA treatment in CHB patients was correlated with the levels of both HBV DNA and HBeAg.</w:t>
      </w:r>
    </w:p>
    <w:p w:rsidR="00DB7D1B" w:rsidRDefault="00DB7D1B" w:rsidP="00D617BA">
      <w:pPr>
        <w:spacing w:line="360" w:lineRule="auto"/>
        <w:rPr>
          <w:rFonts w:ascii="Book Antiqua" w:eastAsia="AdvGulliv-R" w:hAnsi="Book Antiqua"/>
          <w:kern w:val="0"/>
          <w:sz w:val="24"/>
          <w:szCs w:val="24"/>
        </w:rPr>
      </w:pPr>
    </w:p>
    <w:p w:rsidR="00DB7D1B" w:rsidRDefault="00DB7D1B" w:rsidP="00D617BA">
      <w:pPr>
        <w:spacing w:line="360" w:lineRule="auto"/>
        <w:rPr>
          <w:rFonts w:ascii="Book Antiqua" w:hAnsi="Book Antiqua"/>
          <w:color w:val="131313"/>
          <w:kern w:val="0"/>
          <w:sz w:val="24"/>
          <w:szCs w:val="24"/>
        </w:rPr>
      </w:pPr>
      <w:r w:rsidRPr="00B87110">
        <w:rPr>
          <w:rFonts w:ascii="Book Antiqua" w:hAnsi="Book Antiqua"/>
          <w:color w:val="131313"/>
          <w:kern w:val="0"/>
          <w:sz w:val="24"/>
          <w:szCs w:val="24"/>
        </w:rPr>
        <w:t>Li</w:t>
      </w:r>
      <w:r>
        <w:rPr>
          <w:rFonts w:ascii="Book Antiqua" w:hAnsi="Book Antiqua"/>
          <w:color w:val="131313"/>
          <w:kern w:val="0"/>
          <w:sz w:val="24"/>
          <w:szCs w:val="24"/>
        </w:rPr>
        <w:t xml:space="preserve"> CZ</w:t>
      </w:r>
      <w:r w:rsidRPr="00B87110">
        <w:rPr>
          <w:rFonts w:ascii="Book Antiqua" w:hAnsi="Book Antiqua"/>
          <w:color w:val="131313"/>
          <w:kern w:val="0"/>
          <w:sz w:val="24"/>
          <w:szCs w:val="24"/>
        </w:rPr>
        <w:t>, Hu</w:t>
      </w:r>
      <w:r>
        <w:rPr>
          <w:rFonts w:ascii="Book Antiqua" w:hAnsi="Book Antiqua"/>
          <w:color w:val="131313"/>
          <w:kern w:val="0"/>
          <w:sz w:val="24"/>
          <w:szCs w:val="24"/>
        </w:rPr>
        <w:t xml:space="preserve"> JJ</w:t>
      </w:r>
      <w:r w:rsidRPr="00B87110">
        <w:rPr>
          <w:rFonts w:ascii="Book Antiqua" w:hAnsi="Book Antiqua"/>
          <w:color w:val="131313"/>
          <w:kern w:val="0"/>
          <w:sz w:val="24"/>
          <w:szCs w:val="24"/>
        </w:rPr>
        <w:t>, Xue</w:t>
      </w:r>
      <w:r>
        <w:rPr>
          <w:rFonts w:ascii="Book Antiqua" w:hAnsi="Book Antiqua"/>
          <w:color w:val="131313"/>
          <w:kern w:val="0"/>
          <w:sz w:val="24"/>
          <w:szCs w:val="24"/>
        </w:rPr>
        <w:t xml:space="preserve"> JY</w:t>
      </w:r>
      <w:r w:rsidRPr="00B87110">
        <w:rPr>
          <w:rFonts w:ascii="Book Antiqua" w:hAnsi="Book Antiqua"/>
          <w:color w:val="131313"/>
          <w:kern w:val="0"/>
          <w:sz w:val="24"/>
          <w:szCs w:val="24"/>
        </w:rPr>
        <w:t>, Yin</w:t>
      </w:r>
      <w:r>
        <w:rPr>
          <w:rFonts w:ascii="Book Antiqua" w:hAnsi="Book Antiqua"/>
          <w:color w:val="131313"/>
          <w:kern w:val="0"/>
          <w:sz w:val="24"/>
          <w:szCs w:val="24"/>
        </w:rPr>
        <w:t xml:space="preserve"> W</w:t>
      </w:r>
      <w:r w:rsidRPr="00B87110">
        <w:rPr>
          <w:rFonts w:ascii="Book Antiqua" w:hAnsi="Book Antiqua"/>
          <w:color w:val="131313"/>
          <w:kern w:val="0"/>
          <w:sz w:val="24"/>
          <w:szCs w:val="24"/>
        </w:rPr>
        <w:t>, Liu</w:t>
      </w:r>
      <w:r>
        <w:rPr>
          <w:rFonts w:ascii="Book Antiqua" w:hAnsi="Book Antiqua"/>
          <w:color w:val="131313"/>
          <w:kern w:val="0"/>
          <w:sz w:val="24"/>
          <w:szCs w:val="24"/>
        </w:rPr>
        <w:t xml:space="preserve"> YY</w:t>
      </w:r>
      <w:r w:rsidRPr="00B87110">
        <w:rPr>
          <w:rFonts w:ascii="Book Antiqua" w:hAnsi="Book Antiqua"/>
          <w:color w:val="131313"/>
          <w:kern w:val="0"/>
          <w:sz w:val="24"/>
          <w:szCs w:val="24"/>
        </w:rPr>
        <w:t>, Fan</w:t>
      </w:r>
      <w:r>
        <w:rPr>
          <w:rFonts w:ascii="Book Antiqua" w:hAnsi="Book Antiqua"/>
          <w:color w:val="131313"/>
          <w:kern w:val="0"/>
          <w:sz w:val="24"/>
          <w:szCs w:val="24"/>
        </w:rPr>
        <w:t xml:space="preserve"> WH</w:t>
      </w:r>
      <w:r w:rsidRPr="00B87110">
        <w:rPr>
          <w:rFonts w:ascii="Book Antiqua" w:hAnsi="Book Antiqua"/>
          <w:color w:val="131313"/>
          <w:kern w:val="0"/>
          <w:sz w:val="24"/>
          <w:szCs w:val="24"/>
        </w:rPr>
        <w:t>, Hao</w:t>
      </w:r>
      <w:r>
        <w:rPr>
          <w:rFonts w:ascii="Book Antiqua" w:hAnsi="Book Antiqua"/>
          <w:color w:val="131313"/>
          <w:kern w:val="0"/>
          <w:sz w:val="24"/>
          <w:szCs w:val="24"/>
        </w:rPr>
        <w:t xml:space="preserve"> X</w:t>
      </w:r>
      <w:r w:rsidRPr="00B87110">
        <w:rPr>
          <w:rFonts w:ascii="Book Antiqua" w:hAnsi="Book Antiqua"/>
          <w:color w:val="131313"/>
          <w:kern w:val="0"/>
          <w:sz w:val="24"/>
          <w:szCs w:val="24"/>
        </w:rPr>
        <w:t>, Liang</w:t>
      </w:r>
      <w:r>
        <w:rPr>
          <w:rFonts w:ascii="Book Antiqua" w:hAnsi="Book Antiqua"/>
          <w:color w:val="131313"/>
          <w:kern w:val="0"/>
          <w:sz w:val="24"/>
          <w:szCs w:val="24"/>
        </w:rPr>
        <w:t xml:space="preserve"> XS.</w:t>
      </w:r>
      <w:r w:rsidRPr="000B59E1">
        <w:rPr>
          <w:rFonts w:ascii="Book Antiqua" w:hAnsi="Book Antiqua"/>
          <w:b/>
          <w:kern w:val="0"/>
          <w:sz w:val="24"/>
          <w:szCs w:val="24"/>
        </w:rPr>
        <w:t xml:space="preserve"> </w:t>
      </w:r>
      <w:r w:rsidRPr="00DE268C">
        <w:rPr>
          <w:rFonts w:ascii="Book Antiqua" w:hAnsi="Book Antiqua"/>
          <w:kern w:val="0"/>
          <w:sz w:val="24"/>
          <w:szCs w:val="24"/>
        </w:rPr>
        <w:t>Viral infection parameters</w:t>
      </w:r>
      <w:r w:rsidRPr="00DE268C">
        <w:rPr>
          <w:rFonts w:ascii="Book Antiqua" w:hAnsi="Book Antiqua"/>
          <w:sz w:val="24"/>
          <w:szCs w:val="24"/>
        </w:rPr>
        <w:t xml:space="preserve"> not nucleoside analogue itself correlates with host immunity in </w:t>
      </w:r>
      <w:r w:rsidRPr="00DE268C">
        <w:rPr>
          <w:rFonts w:ascii="Book Antiqua" w:hAnsi="Book Antiqua"/>
          <w:color w:val="131313"/>
          <w:kern w:val="0"/>
          <w:sz w:val="24"/>
          <w:szCs w:val="24"/>
        </w:rPr>
        <w:t>nucleoside analogue therapy for chronic hepatitis B</w:t>
      </w:r>
      <w:r>
        <w:rPr>
          <w:rFonts w:ascii="Book Antiqua" w:hAnsi="Book Antiqua"/>
          <w:color w:val="131313"/>
          <w:kern w:val="0"/>
          <w:sz w:val="24"/>
          <w:szCs w:val="24"/>
        </w:rPr>
        <w:t>.</w:t>
      </w:r>
    </w:p>
    <w:p w:rsidR="00DB7D1B" w:rsidRPr="00E7301E" w:rsidRDefault="00DB7D1B" w:rsidP="00D617BA">
      <w:pPr>
        <w:spacing w:line="360" w:lineRule="auto"/>
        <w:rPr>
          <w:rFonts w:ascii="Book Antiqua" w:hAnsi="Book Antiqua"/>
          <w:sz w:val="24"/>
        </w:rPr>
      </w:pPr>
      <w:r w:rsidRPr="00E7301E">
        <w:rPr>
          <w:rFonts w:ascii="Book Antiqua" w:hAnsi="Book Antiqua"/>
          <w:b/>
          <w:sz w:val="24"/>
        </w:rPr>
        <w:t>Available from:</w:t>
      </w:r>
    </w:p>
    <w:p w:rsidR="00DB7D1B" w:rsidRPr="00E7301E" w:rsidRDefault="00DB7D1B" w:rsidP="00D617BA">
      <w:pPr>
        <w:spacing w:line="360" w:lineRule="auto"/>
        <w:rPr>
          <w:rFonts w:ascii="Book Antiqua" w:hAnsi="Book Antiqua"/>
          <w:sz w:val="24"/>
          <w:lang w:val="pt-BR"/>
        </w:rPr>
      </w:pPr>
      <w:r w:rsidRPr="00E7301E">
        <w:rPr>
          <w:rFonts w:ascii="Book Antiqua" w:hAnsi="Book Antiqua"/>
          <w:b/>
          <w:sz w:val="24"/>
          <w:lang w:val="pt-BR"/>
        </w:rPr>
        <w:t xml:space="preserve">DOI: </w:t>
      </w:r>
    </w:p>
    <w:p w:rsidR="00DB7D1B" w:rsidRPr="00DE268C" w:rsidRDefault="00DB7D1B" w:rsidP="00D617BA">
      <w:pPr>
        <w:spacing w:line="360" w:lineRule="auto"/>
        <w:rPr>
          <w:rFonts w:ascii="Book Antiqua" w:eastAsia="AdvGulliv-R" w:hAnsi="Book Antiqua"/>
          <w:kern w:val="0"/>
          <w:sz w:val="24"/>
          <w:szCs w:val="24"/>
        </w:rPr>
      </w:pPr>
    </w:p>
    <w:p w:rsidR="00DB7D1B" w:rsidRPr="000B59E1" w:rsidRDefault="00DB7D1B" w:rsidP="00D617BA">
      <w:pPr>
        <w:spacing w:line="360" w:lineRule="auto"/>
        <w:rPr>
          <w:rFonts w:ascii="Book Antiqua" w:hAnsi="Book Antiqua"/>
          <w:b/>
          <w:sz w:val="24"/>
          <w:szCs w:val="24"/>
        </w:rPr>
      </w:pPr>
      <w:r w:rsidRPr="000B59E1">
        <w:rPr>
          <w:rFonts w:ascii="Book Antiqua" w:hAnsi="Book Antiqua"/>
          <w:b/>
          <w:sz w:val="24"/>
          <w:szCs w:val="24"/>
        </w:rPr>
        <w:t>INTRODUCTION</w:t>
      </w:r>
    </w:p>
    <w:p w:rsidR="00DB7D1B" w:rsidRPr="000B59E1" w:rsidRDefault="00DB7D1B" w:rsidP="00D617BA">
      <w:pPr>
        <w:autoSpaceDE w:val="0"/>
        <w:autoSpaceDN w:val="0"/>
        <w:adjustRightInd w:val="0"/>
        <w:spacing w:line="360" w:lineRule="auto"/>
        <w:rPr>
          <w:rFonts w:ascii="Book Antiqua" w:hAnsi="Book Antiqua"/>
          <w:kern w:val="0"/>
          <w:sz w:val="24"/>
          <w:szCs w:val="24"/>
          <w:vertAlign w:val="superscript"/>
        </w:rPr>
      </w:pPr>
      <w:r w:rsidRPr="000B59E1">
        <w:rPr>
          <w:rFonts w:ascii="Book Antiqua" w:hAnsi="Book Antiqua"/>
          <w:kern w:val="0"/>
          <w:sz w:val="24"/>
          <w:szCs w:val="24"/>
        </w:rPr>
        <w:t>Persistent infection with hepatitis B virus (HBV) remains a challenging global health problem. Currently more than 370 million people are chronically infected, and this rate is estimated to increase by 4 million per year. Hepatitis B is a leading cause of chronic hepatitis, cirrhosis and hepatocellular carcinoma and accounts for approximately 1 million deaths annually</w:t>
      </w:r>
      <w:r w:rsidRPr="000B59E1">
        <w:rPr>
          <w:rFonts w:ascii="Book Antiqua" w:hAnsi="Book Antiqua"/>
          <w:kern w:val="0"/>
          <w:sz w:val="24"/>
          <w:szCs w:val="24"/>
        </w:rPr>
        <w:fldChar w:fldCharType="begin"/>
      </w:r>
      <w:r w:rsidRPr="000B59E1">
        <w:rPr>
          <w:rFonts w:ascii="Book Antiqua" w:hAnsi="Book Antiqua"/>
          <w:kern w:val="0"/>
          <w:sz w:val="24"/>
          <w:szCs w:val="24"/>
        </w:rPr>
        <w:instrText xml:space="preserve"> ADDIN EN.CITE &lt;EndNote&gt;&lt;Cite&gt;&lt;Author&gt;Liaw;&lt;/Author&gt;&lt;Year&gt;2009&lt;/Year&gt;&lt;RecNum&gt;109&lt;/RecNum&gt;&lt;DisplayText&gt;&lt;style face="superscript"&gt;[1]&lt;/style&gt;&lt;/DisplayText&gt;&lt;record&gt;&lt;rec-number&gt;109&lt;/rec-number&gt;&lt;foreign-keys&gt;&lt;key app="EN" db-id="azwv02rv00xp27ettanpav5h20dxeavzpssf"&gt;109&lt;/key&gt;&lt;/foreign-keys&gt;&lt;ref-type name="Journal Article"&gt;17&lt;/ref-type&gt;&lt;contributors&gt;&lt;authors&gt;&lt;author&gt;Yun-Fan Liaw;&lt;/author&gt;&lt;author&gt;Chia-Ming Chu&lt;/author&gt;&lt;/authors&gt;&lt;/contributors&gt;&lt;titles&gt;&lt;title&gt;Hepatitis B infection&lt;/title&gt;&lt;secondary-title&gt;&lt;style face="normal" font="default" size="100%"&gt; TheLancet, 2009; 373(9663): 582&lt;/style&gt;&lt;style face="normal" font="default" charset="134" size="100%"&gt;–592.&lt;/style&gt;&lt;/secondary-title&gt;&lt;/titles&gt;&lt;pages&gt;582-592&lt;/pages&gt;&lt;volume&gt;373&lt;/volume&gt;&lt;number&gt;9663&lt;/number&gt;&lt;section&gt;582&lt;/section&gt;&lt;dates&gt;&lt;year&gt;2009&lt;/year&gt;&lt;/dates&gt;&lt;urls&gt;&lt;/urls&gt;&lt;/record&gt;&lt;/Cite&gt;&lt;/EndNote&gt;</w:instrText>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1" w:tooltip="Liaw;, 2009 #109" w:history="1">
        <w:r w:rsidRPr="000B59E1">
          <w:rPr>
            <w:rFonts w:ascii="Book Antiqua" w:hAnsi="Book Antiqua"/>
            <w:kern w:val="0"/>
            <w:sz w:val="24"/>
            <w:szCs w:val="24"/>
            <w:vertAlign w:val="superscript"/>
          </w:rPr>
          <w:t>1</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p>
    <w:p w:rsidR="00DB7D1B" w:rsidRPr="000B59E1" w:rsidRDefault="00DB7D1B" w:rsidP="00D617BA">
      <w:pPr>
        <w:autoSpaceDE w:val="0"/>
        <w:autoSpaceDN w:val="0"/>
        <w:adjustRightInd w:val="0"/>
        <w:spacing w:line="360" w:lineRule="auto"/>
        <w:ind w:firstLineChars="200" w:firstLine="480"/>
        <w:rPr>
          <w:rFonts w:ascii="Book Antiqua" w:hAnsi="Book Antiqua"/>
          <w:sz w:val="24"/>
          <w:szCs w:val="24"/>
        </w:rPr>
      </w:pPr>
      <w:r w:rsidRPr="000B59E1">
        <w:rPr>
          <w:rFonts w:ascii="Book Antiqua" w:hAnsi="Book Antiqua"/>
          <w:kern w:val="0"/>
          <w:sz w:val="24"/>
          <w:szCs w:val="24"/>
        </w:rPr>
        <w:t>Multiple types of interferon (IFN), lamivudine (LAM), adefovir dipivoxil (ADV), entecavir (ETV), telbivudine (LDT) and tenofovir disoproxil fumarate (TDF) have been approved for the treatment of chronic hepatitis B (CHB). These agents vary with respect to antiviral and clinical efficacy, resistance profiles, tolerability and safety</w:t>
      </w:r>
      <w:r w:rsidRPr="000B59E1">
        <w:rPr>
          <w:rFonts w:ascii="Book Antiqua" w:hAnsi="Book Antiqua"/>
          <w:kern w:val="0"/>
          <w:sz w:val="24"/>
          <w:szCs w:val="24"/>
        </w:rPr>
        <w:fldChar w:fldCharType="begin"/>
      </w:r>
      <w:r w:rsidRPr="000B59E1">
        <w:rPr>
          <w:rFonts w:ascii="Book Antiqua" w:hAnsi="Book Antiqua"/>
          <w:kern w:val="0"/>
          <w:sz w:val="24"/>
          <w:szCs w:val="24"/>
        </w:rPr>
        <w:instrText xml:space="preserve"> ADDIN EN.CITE &lt;EndNote&gt;&lt;Cite&gt;&lt;Author&gt;Lok&lt;/Author&gt;&lt;Year&gt;2007&lt;/Year&gt;&lt;RecNum&gt;110&lt;/RecNum&gt;&lt;DisplayText&gt;&lt;style face="superscript"&gt;[2]&lt;/style&gt;&lt;/DisplayText&gt;&lt;record&gt;&lt;rec-number&gt;110&lt;/rec-number&gt;&lt;foreign-keys&gt;&lt;key app="EN" db-id="azwv02rv00xp27ettanpav5h20dxeavzpssf"&gt;110&lt;/key&gt;&lt;/foreign-keys&gt;&lt;ref-type name="Journal Article"&gt;17&lt;/ref-type&gt;&lt;contributors&gt;&lt;authors&gt;&lt;author&gt;Lok, A. S.&lt;/author&gt;&lt;author&gt;McMahon, B. J.&lt;/author&gt;&lt;/authors&gt;&lt;/contributors&gt;&lt;auth-address&gt;Division of Gastroenterology, University of Michigan Medical Center, 3912 Taubman Center, Box 0362, Ann Arbor, MI 48109-0362, USA. aslok@umich.edu&lt;/auth-address&gt;&lt;titles&gt;&lt;title&gt;Chronic hepatitis B&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07-39&lt;/pages&gt;&lt;volume&gt;45&lt;/volume&gt;&lt;number&gt;2&lt;/number&gt;&lt;keywords&gt;&lt;keyword&gt;Antiviral Agents/*therapeutic use&lt;/keyword&gt;&lt;keyword&gt;Drug Therapy&lt;/keyword&gt;&lt;keyword&gt;Drug Therapy, Combination&lt;/keyword&gt;&lt;keyword&gt;Hepatitis B, Chronic/diagnosis/*drug therapy/prevention &amp;amp; control&lt;/keyword&gt;&lt;keyword&gt;Humans&lt;/keyword&gt;&lt;keyword&gt;Immunosuppression&lt;/keyword&gt;&lt;/keywords&gt;&lt;dates&gt;&lt;year&gt;2007&lt;/year&gt;&lt;pub-dates&gt;&lt;date&gt;Feb&lt;/date&gt;&lt;/pub-dates&gt;&lt;/dates&gt;&lt;isbn&gt;0270-9139 (Print)&amp;#xD;0270-9139 (Linking)&lt;/isbn&gt;&lt;accession-num&gt;17256718&lt;/accession-num&gt;&lt;urls&gt;&lt;related-urls&gt;&lt;url&gt;http://www.ncbi.nlm.nih.gov/pubmed/17256718&lt;/url&gt;&lt;/related-urls&gt;&lt;/urls&gt;&lt;electronic-resource-num&gt;10.1002/hep.21513&lt;/electronic-resource-num&gt;&lt;/record&gt;&lt;/Cite&gt;&lt;/EndNote&gt;</w:instrText>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2" w:tooltip="Lok, 2007 #110" w:history="1">
        <w:r w:rsidRPr="000B59E1">
          <w:rPr>
            <w:rFonts w:ascii="Book Antiqua" w:hAnsi="Book Antiqua"/>
            <w:kern w:val="0"/>
            <w:sz w:val="24"/>
            <w:szCs w:val="24"/>
            <w:vertAlign w:val="superscript"/>
          </w:rPr>
          <w:t>2</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Telbivudine (</w:t>
      </w:r>
      <w:r w:rsidRPr="000B59E1">
        <w:rPr>
          <w:rFonts w:ascii="Book Antiqua" w:hAnsi="Book Antiqua" w:cs="Noteworthy Light"/>
          <w:kern w:val="0"/>
          <w:sz w:val="24"/>
          <w:szCs w:val="24"/>
        </w:rPr>
        <w:t>β</w:t>
      </w:r>
      <w:r w:rsidRPr="000B59E1">
        <w:rPr>
          <w:rFonts w:ascii="Book Antiqua" w:hAnsi="Book Antiqua"/>
          <w:kern w:val="0"/>
          <w:sz w:val="24"/>
          <w:szCs w:val="24"/>
        </w:rPr>
        <w:t>-L-2</w:t>
      </w:r>
      <w:r w:rsidRPr="000B59E1">
        <w:rPr>
          <w:rFonts w:ascii="Book Antiqua" w:hAnsi="Book Antiqua" w:cs="MS Reference Sans Serif"/>
          <w:kern w:val="0"/>
          <w:sz w:val="24"/>
          <w:szCs w:val="24"/>
        </w:rPr>
        <w:t>′</w:t>
      </w:r>
      <w:r w:rsidRPr="000B59E1">
        <w:rPr>
          <w:rFonts w:ascii="Book Antiqua" w:hAnsi="Book Antiqua"/>
          <w:kern w:val="0"/>
          <w:sz w:val="24"/>
          <w:szCs w:val="24"/>
        </w:rPr>
        <w:t>-deoxythymidine) is an orally, bioavailable L-nucleoside with potent and specific anti-HBV activity</w:t>
      </w:r>
      <w:r w:rsidRPr="000B59E1">
        <w:rPr>
          <w:rFonts w:ascii="Book Antiqua" w:hAnsi="Book Antiqua"/>
          <w:kern w:val="0"/>
          <w:sz w:val="24"/>
          <w:szCs w:val="24"/>
        </w:rPr>
        <w:fldChar w:fldCharType="begin"/>
      </w:r>
      <w:r w:rsidRPr="000B59E1">
        <w:rPr>
          <w:rFonts w:ascii="Book Antiqua" w:hAnsi="Book Antiqua"/>
          <w:kern w:val="0"/>
          <w:sz w:val="24"/>
          <w:szCs w:val="24"/>
        </w:rPr>
        <w:instrText xml:space="preserve"> ADDIN EN.CITE &lt;EndNote&gt;&lt;Cite&gt;&lt;Author&gt;D. N. Standring&lt;/Author&gt;&lt;Year&gt;2001&lt;/Year&gt;&lt;RecNum&gt;112&lt;/RecNum&gt;&lt;DisplayText&gt;&lt;style face="superscript"&gt;[3]&lt;/style&gt;&lt;/DisplayText&gt;&lt;record&gt;&lt;rec-number&gt;112&lt;/rec-number&gt;&lt;foreign-keys&gt;&lt;key app="EN" db-id="azwv02rv00xp27ettanpav5h20dxeavzpssf"&gt;112&lt;/key&gt;&lt;/foreign-keys&gt;&lt;ref-type name="Journal Article"&gt;17&lt;/ref-type&gt;&lt;contributors&gt;&lt;authors&gt;&lt;author&gt; D. N. Standring,&lt;/author&gt;&lt;author&gt;E. G.Bridges, &lt;/author&gt;&lt;author&gt; L.Placidi,&lt;/author&gt;&lt;author&gt;A.Faraj, &lt;/author&gt;&lt;author&gt;A. G.Loi, &lt;/author&gt;&lt;author&gt; C.Pierra,&lt;/author&gt;&lt;author&gt;D.Dukhan, &lt;/author&gt;&lt;author&gt;G.Gosselin, &lt;/author&gt;&lt;author&gt; J. L.Imbach,&lt;/author&gt;&lt;author&gt;B.Hernandez, &lt;/author&gt;&lt;author&gt;A.Juodawlkis, &lt;/author&gt;&lt;author&gt;B.Tennant, &lt;/author&gt;&lt;author&gt;B.Korba, &lt;/author&gt;&lt;author&gt; P.Cote,&lt;/author&gt;&lt;author&gt; E.Cretton-Scott,&lt;/author&gt;&lt;author&gt;R. F.Schinazi, &lt;/author&gt;&lt;author&gt;M.Myers, &lt;/author&gt;&lt;author&gt;M. L.Bryant, &lt;/author&gt;&lt;author&gt;J. P.Sommadossi, &lt;/author&gt;&lt;/authors&gt;&lt;/contributors&gt;&lt;auth-address&gt;Novirio Pharmaceuticals, Cambridge, Mass, USA. standring.david@novirio.com&lt;/auth-address&gt;&lt;titles&gt;&lt;title&gt;Antiviral beta-L-nucleosides specific for hepatitis B virus infection&lt;/title&gt;&lt;secondary-title&gt;Antivir Chem Chemother&lt;/secondary-title&gt;&lt;alt-title&gt;Antiviral chemistry &amp;amp; chemotherapy&lt;/alt-title&gt;&lt;/titles&gt;&lt;periodical&gt;&lt;full-title&gt;Antivir Chem Chemother&lt;/full-title&gt;&lt;/periodical&gt;&lt;pages&gt;119-29&lt;/pages&gt;&lt;volume&gt;12 Suppl 1&lt;/volume&gt;&lt;keywords&gt;&lt;keyword&gt;Animals&lt;/keyword&gt;&lt;keyword&gt;Antiviral Agents/pharmacokinetics/*therapeutic use&lt;/keyword&gt;&lt;keyword&gt;Disease Models, Animal&lt;/keyword&gt;&lt;keyword&gt;Hepatitis B/*drug therapy&lt;/keyword&gt;&lt;keyword&gt;Humans&lt;/keyword&gt;&lt;keyword&gt;Microbial Sensitivity Tests&lt;/keyword&gt;&lt;keyword&gt;Nucleosides/pharmacokinetics/*therapeutic use&lt;/keyword&gt;&lt;/keywords&gt;&lt;dates&gt;&lt;year&gt;2001&lt;/year&gt;&lt;/dates&gt;&lt;isbn&gt;0956-3202 (Print)&amp;#xD;0956-3202 (Linking)&lt;/isbn&gt;&lt;accession-num&gt;11594678&lt;/accession-num&gt;&lt;urls&gt;&lt;related-urls&gt;&lt;url&gt;http://www.ncbi.nlm.nih.gov/pubmed/11594678&lt;/url&gt;&lt;/related-urls&gt;&lt;/urls&gt;&lt;/record&gt;&lt;/Cite&gt;&lt;/EndNote&gt;</w:instrText>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3" w:tooltip="D. N. Standring, 2001 #112" w:history="1">
        <w:r w:rsidRPr="000B59E1">
          <w:rPr>
            <w:rFonts w:ascii="Book Antiqua" w:hAnsi="Book Antiqua"/>
            <w:kern w:val="0"/>
            <w:sz w:val="24"/>
            <w:szCs w:val="24"/>
            <w:vertAlign w:val="superscript"/>
          </w:rPr>
          <w:t>3</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xml:space="preserve">. In the absence of head-to-head studies, current cross-trial data suggest that LDT therapy tends to yield a higher rate of HBeAg seroconversion over time, particularly in patients who demonstrate an early virologic response (i.e., undetectable viremia at treatment week 24) compared with other nucleoside </w:t>
      </w:r>
      <w:r w:rsidRPr="000B59E1">
        <w:rPr>
          <w:rFonts w:ascii="Book Antiqua" w:hAnsi="Book Antiqua"/>
          <w:kern w:val="0"/>
          <w:sz w:val="24"/>
          <w:szCs w:val="24"/>
        </w:rPr>
        <w:lastRenderedPageBreak/>
        <w:t>agents (NAs)</w:t>
      </w:r>
      <w:r w:rsidRPr="000B59E1">
        <w:rPr>
          <w:rFonts w:ascii="Book Antiqua" w:hAnsi="Book Antiqua"/>
          <w:kern w:val="0"/>
          <w:sz w:val="24"/>
          <w:szCs w:val="24"/>
        </w:rPr>
        <w:fldChar w:fldCharType="begin">
          <w:fldData xml:space="preserve">PEVuZE5vdGU+PENpdGU+PEF1dGhvcj5DaGluZy1MdW5nIExhaTwvQXV0aG9yPjxZZWFyPiAyMDA3
PC9ZZWFyPjxSZWNOdW0+MTE0PC9SZWNOdW0+PERpc3BsYXlUZXh0PjxzdHlsZSBmYWNlPSJzdXBl
cnNjcmlwdCI+WzQtOF08L3N0eWxlPjwvRGlzcGxheVRleHQ+PHJlY29yZD48cmVjLW51bWJlcj4x
MTQ8L3JlYy1udW1iZXI+PGZvcmVpZ24ta2V5cz48a2V5IGFwcD0iRU4iIGRiLWlkPSJhend2MDJy
djAweHAyN2V0dGFucGF2NWgyMGR4ZWF2enBzc2YiPjExNDwva2V5PjwvZm9yZWlnbi1rZXlzPjxy
ZWYtdHlwZSBuYW1lPSJKb3VybmFsIEFydGljbGUiPjE3PC9yZWYtdHlwZT48Y29udHJpYnV0b3Jz
PjxhdXRob3JzPjxhdXRob3I+Q2hpbmctTHVuZyBMYWksPC9hdXRob3I+PGF1dGhvcj4gRWR3YXJk
IEdhbmUsPC9hdXRob3I+PGF1dGhvcj4gWXVuLUZhbiBMaWF3LCA8L2F1dGhvcj48YXV0aG9yPiBD
aGFvLVdlaSBIc3UsIDwvYXV0aG9yPjxhdXRob3I+IFNhdGF3YXQgVGhvbmdzYXdhdCwgPC9hdXRo
b3I+PGF1dGhvcj4gWXVtaW5nIFdhbmcsIDwvYXV0aG9yPjxhdXRob3I+IFlhZ2FuZyBDaGVuLCA8
L2F1dGhvcj48YXV0aG9yPiBFLiBKZW5ueSBIZWF0aGNvdGUsICBKZW5zIFJhc2VuYWNrLDwvYXV0
aG9yPjxhdXRob3I+TmF0YWxpZSBCem93ZWosIDwvYXV0aG9yPjxhdXRob3I+IE5pa29sYWkgVi4g
TmFvdW1vdiwgPC9hdXRob3I+PGF1dGhvcj5BZHJpYW4gTS4gRGkgQmlzY2VnbGllLCA8L2F1dGhv
cj48YXV0aG9yPiBTdGVmYW4gWmV1emVtLDwvYXV0aG9yPjxhdXRob3I+WW91bmcgTXlvdW5nIE1v
b24sIDwvYXV0aG9yPjxhdXRob3I+WmFjaGFyeSBHb29kbWFuLDwvYXV0aG9yPjxhdXRob3I+R2Vv
cmdlIENoYW8sPC9hdXRob3I+PGF1dGhvcj4gQmFyYmFyYSBGaWVsbWFuIENvbnN0YW5jZSxhbmQg
TmF0aGFuaWVsIEEuIEJyb3duPC9hdXRob3I+PC9hdXRob3JzPjwvY29udHJpYnV0b3JzPjx0aXRs
ZXM+PHRpdGxlPlRlbGJpdnVkaW5lIHZlcnN1cyBMYW1pdnVkaW5lIGluIFBhdGllbnRzIHdpdGgg
Q2hyb25pYyBIZXBhdGl0aXMgQjwvdGl0bGU+PHNlY29uZGFyeS10aXRsZT5OIEVuZ2wgSiBNZWQ8
L3NlY29uZGFyeS10aXRsZT48L3RpdGxlcz48cGVyaW9kaWNhbD48ZnVsbC10aXRsZT5OIEVuZ2wg
SiBNZWQ8L2Z1bGwtdGl0bGU+PC9wZXJpb2RpY2FsPjxwYWdlcz4yNTc2LTI1ODg8L3BhZ2VzPjx2
b2x1bWU+MzU3PC92b2x1bWU+PGRhdGVzPjx5ZWFyPiAyMDA3PC95ZWFyPjwvZGF0ZXM+PHVybHM+
PC91cmxzPjwvcmVjb3JkPjwvQ2l0ZT48Q2l0ZT48QXV0aG9yPkhvdTwvQXV0aG9yPjxZZWFyPjIw
MDg8L1llYXI+PFJlY051bT4xMTU8L1JlY051bT48cmVjb3JkPjxyZWMtbnVtYmVyPjExNTwvcmVj
LW51bWJlcj48Zm9yZWlnbi1rZXlzPjxrZXkgYXBwPSJFTiIgZGItaWQ9ImF6d3YwMnJ2MDB4cDI3
ZXR0YW5wYXY1aDIwZHhlYXZ6cHNzZiI+MTE1PC9rZXk+PC9mb3JlaWduLWtleXM+PHJlZi10eXBl
IG5hbWU9IkpvdXJuYWwgQXJ0aWNsZSI+MTc8L3JlZi10eXBlPjxjb250cmlidXRvcnM+PGF1dGhv
cnM+PGF1dGhvcj5Ib3UsIEouPC9hdXRob3I+PGF1dGhvcj5ZaW4sIFkuIEsuPC9hdXRob3I+PGF1
dGhvcj5YdSwgRC48L2F1dGhvcj48YXV0aG9yPlRhbiwgRC48L2F1dGhvcj48YXV0aG9yPk5pdSwg
Si48L2F1dGhvcj48YXV0aG9yPlpob3UsIFguPC9hdXRob3I+PGF1dGhvcj5XYW5nLCBZLjwvYXV0
aG9yPjxhdXRob3I+Wmh1LCBMLjwvYXV0aG9yPjxhdXRob3I+SGUsIFkuPC9hdXRob3I+PGF1dGhv
cj5SZW4sIEguPC9hdXRob3I+PGF1dGhvcj5XYW4sIE0uPC9hdXRob3I+PGF1dGhvcj5DaGVuLCBD
LjwvYXV0aG9yPjxhdXRob3I+V3UsIFMuPC9hdXRob3I+PGF1dGhvcj5DaGVuLCBZLjwvYXV0aG9y
PjxhdXRob3I+WHUsIEouPC9hdXRob3I+PGF1dGhvcj5XYW5nLCBRLjwvYXV0aG9yPjxhdXRob3I+
V2VpLCBMLjwvYXV0aG9yPjxhdXRob3I+Q2hhbywgRy48L2F1dGhvcj48YXV0aG9yPkNvbnN0YW5j
ZSwgQi4gRi48L2F1dGhvcj48YXV0aG9yPkhhcmIsIEcuPC9hdXRob3I+PGF1dGhvcj5Ccm93biwg
Ti4gQS48L2F1dGhvcj48YXV0aG9yPkppYSwgSi48L2F1dGhvcj48L2F1dGhvcnM+PC9jb250cmli
dXRvcnM+PGF1dGgtYWRkcmVzcz5OYW5mYW5nIEhvc3BpdGFsLCBHdWFuZ3pob3UsIENoaW5hLjwv
YXV0aC1hZGRyZXNzPjx0aXRsZXM+PHRpdGxlPlRlbGJpdnVkaW5lIHZlcnN1cyBsYW1pdnVkaW5l
IGluIENoaW5lc2UgcGF0aWVudHMgd2l0aCBjaHJvbmljIGhlcGF0aXRpcyBCOiBSZXN1bHRzIGF0
IDEgeWVhciBvZiBhIHJhbmRvbWl6ZWQsIGRvdWJsZS1ibGluZCB0cmlh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DQ3LTU0PC9wYWdlcz48
dm9sdW1lPjQ3PC92b2x1bWU+PG51bWJlcj4yPC9udW1iZXI+PGtleXdvcmRzPjxrZXl3b3JkPkFk
b2xlc2NlbnQ8L2tleXdvcmQ+PGtleXdvcmQ+QWR1bHQ8L2tleXdvcmQ+PGtleXdvcmQ+QW50aXZp
cmFsIEFnZW50cy8qdGhlcmFwZXV0aWMgdXNlPC9rZXl3b3JkPjxrZXl3b3JkPkNoaW5hPC9rZXl3
b3JkPjxrZXl3b3JkPkROQSwgVmlyYWwvYW5hbHlzaXM8L2tleXdvcmQ+PGtleXdvcmQ+RG91Ymxl
LUJsaW5kIE1ldGhvZDwva2V5d29yZD48a2V5d29yZD5GZW1hbGU8L2tleXdvcmQ+PGtleXdvcmQ+
R2Vub3R5cGU8L2tleXdvcmQ+PGtleXdvcmQ+SGVwYXRpdGlzIEIgZSBBbnRpZ2Vucy9ibG9vZDwv
a2V5d29yZD48a2V5d29yZD5IZXBhdGl0aXMgQiB2aXJ1cy9kcnVnIGVmZmVjdHMvZ2VuZXRpY3M8
L2tleXdvcmQ+PGtleXdvcmQ+SGVwYXRpdGlzIEIsIENocm9uaWMvKmRydWcgdGhlcmFweTwva2V5
d29yZD48a2V5d29yZD5IdW1hbnM8L2tleXdvcmQ+PGtleXdvcmQ+TGFtaXZ1ZGluZS8qdGhlcmFw
ZXV0aWMgdXNlPC9rZXl3b3JkPjxrZXl3b3JkPk1hbGU8L2tleXdvcmQ+PGtleXdvcmQ+TWlkZGxl
IEFnZWQ8L2tleXdvcmQ+PGtleXdvcmQ+TnVjbGVvc2lkZXMvKnRoZXJhcGV1dGljIHVzZTwva2V5
d29yZD48a2V5d29yZD5QeXJpbWlkaW5vbmVzLyp0aGVyYXBldXRpYyB1c2U8L2tleXdvcmQ+PGtl
eXdvcmQ+VGh5bWlkaW5lL2FuYWxvZ3MgJmFtcDsgZGVyaXZhdGl2ZXM8L2tleXdvcmQ+PC9rZXl3
b3Jkcz48ZGF0ZXM+PHllYXI+MjAwODwveWVhcj48cHViLWRhdGVzPjxkYXRlPkZlYjwvZGF0ZT48
L3B1Yi1kYXRlcz48L2RhdGVzPjxpc2JuPjE1MjctMzM1MCAoRWxlY3Ryb25pYykmI3hEOzAyNzAt
OTEzOSAoTGlua2luZyk8L2lzYm4+PGFjY2Vzc2lvbi1udW0+MTgwODAzMzk8L2FjY2Vzc2lvbi1u
dW0+PHVybHM+PHJlbGF0ZWQtdXJscz48dXJsPmh0dHA6Ly93d3cubmNiaS5ubG0ubmloLmdvdi9w
dWJtZWQvMTgwODAzMzk8L3VybD48L3JlbGF0ZWQtdXJscz48L3VybHM+PGVsZWN0cm9uaWMtcmVz
b3VyY2UtbnVtPjEwLjEwMDIvaGVwLjIyMDc1PC9lbGVjdHJvbmljLXJlc291cmNlLW51bT48L3Jl
Y29yZD48L0NpdGU+PENpdGU+PEF1dGhvcj5MaWF3PC9BdXRob3I+PFllYXI+MjAwOTwvWWVhcj48
UmVjTnVtPjExNjwvUmVjTnVtPjxyZWNvcmQ+PHJlYy1udW1iZXI+MTE2PC9yZWMtbnVtYmVyPjxm
b3JlaWduLWtleXM+PGtleSBhcHA9IkVOIiBkYi1pZD0iYXp3djAycnYwMHhwMjdldHRhbnBhdjVo
MjBkeGVhdnpwc3NmIj4xMTY8L2tleT48L2ZvcmVpZ24ta2V5cz48cmVmLXR5cGUgbmFtZT0iSm91
cm5hbCBBcnRpY2xlIj4xNzwvcmVmLXR5cGU+PGNvbnRyaWJ1dG9ycz48YXV0aG9ycz48YXV0aG9y
PkxpYXcsIFkuIEYuPC9hdXRob3I+PGF1dGhvcj5HYW5lLCBFLjwvYXV0aG9yPjxhdXRob3I+TGV1
bmcsIE4uPC9hdXRob3I+PGF1dGhvcj5aZXV6ZW0sIFMuPC9hdXRob3I+PGF1dGhvcj5XYW5nLCBZ
LjwvYXV0aG9yPjxhdXRob3I+TGFpLCBDLiBMLjwvYXV0aG9yPjxhdXRob3I+SGVhdGhjb3RlLCBF
LiBKLjwvYXV0aG9yPjxhdXRob3I+TWFubnMsIE0uPC9hdXRob3I+PGF1dGhvcj5Cem93ZWosIE4u
PC9hdXRob3I+PGF1dGhvcj5OaXUsIEouPC9hdXRob3I+PGF1dGhvcj5IYW4sIFMuIEguPC9hdXRo
b3I+PGF1dGhvcj5Id2FuZywgUy4gRy48L2F1dGhvcj48YXV0aG9yPkNha2Fsb2dsdSwgWS48L2F1
dGhvcj48YXV0aG9yPlRvbmcsIE0uIEouPC9hdXRob3I+PGF1dGhvcj5QYXBhdGhlb2RvcmlkaXMs
IEcuPC9hdXRob3I+PGF1dGhvcj5DaGVuLCBZLjwvYXV0aG9yPjxhdXRob3I+QnJvd24sIE4uIEEu
PC9hdXRob3I+PGF1dGhvcj5BbGJhbmlzLCBFLjwvYXV0aG9yPjxhdXRob3I+R2FsaWwsIEsuPC9h
dXRob3I+PGF1dGhvcj5OYW91bW92LCBOLiBWLjwvYXV0aG9yPjxhdXRob3I+R2xvYmUgU3R1ZHkg
R3JvdXA8L2F1dGhvcj48L2F1dGhvcnM+PC9jb250cmlidXRvcnM+PGF1dGgtYWRkcmVzcz5MaXZl
ciBSZXNlYXJjaCBVbml0LCBDaGFuZyBHdW5nIE1lbW9yaWFsIEhvc3BpdGFsLCBDaGFuZyBHdW5n
IFVuaXZlcnNpdHkgQ29sbGVnZSBvZiBNZWRpY2luZSwgVGFpcGVpLCBUYWl3YW4uIGxpdmVyeWZs
QHNvLW5ldC5uZXQudHc8L2F1dGgtYWRkcmVzcz48dGl0bGVzPjx0aXRsZT4yLVllYXIgR0xPQkUg
dHJpYWwgcmVzdWx0czogdGVsYml2dWRpbmUgSXMgc3VwZXJpb3IgdG8gbGFtaXZ1ZGluZSBpbiBw
YXRpZW50cyB3aXRoIGNocm9uaWMgaGVwYXRpdGlzIEI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4Ni05NTwvcGFnZXM+PHZvbHVtZT4xMzY8L3ZvbHVtZT48bnVtYmVyPjI8L251
bWJlcj48a2V5d29yZHM+PGtleXdvcmQ+QWRvbGVzY2VudDwva2V5d29yZD48a2V5d29yZD5BZHVs
dDwva2V5d29yZD48a2V5d29yZD5BZ2VkPC9rZXl3b3JkPjxrZXl3b3JkPkFsYW5pbmUgVHJhbnNh
bWluYXNlL2Jsb29kPC9rZXl3b3JkPjxrZXl3b3JkPkFudGl2aXJhbCBBZ2VudHMvYWR2ZXJzZSBl
ZmZlY3RzL3BoYXJtYWNvbG9neS8qdGhlcmFwZXV0aWMgdXNlPC9rZXl3b3JkPjxrZXl3b3JkPkRO
QSwgVmlyYWwvZHJ1ZyBlZmZlY3RzPC9rZXl3b3JkPjxrZXl3b3JkPkRvdWJsZS1CbGluZCBNZXRo
b2Q8L2tleXdvcmQ+PGtleXdvcmQ+RmVtYWxlPC9rZXl3b3JkPjxrZXl3b3JkPkhlcGF0aXRpcyBC
IFN1cmZhY2UgQW50aWdlbnMvYmxvb2Q8L2tleXdvcmQ+PGtleXdvcmQ+SGVwYXRpdGlzIEIgZSBB
bnRpZ2Vucy9ibG9vZDwva2V5d29yZD48a2V5d29yZD5IZXBhdGl0aXMgQiB2aXJ1cy9nZW5ldGlj
cy9pbW11bm9sb2d5PC9rZXl3b3JkPjxrZXl3b3JkPkhlcGF0aXRpcyBCLCBDaHJvbmljL2Jsb29k
LypkcnVnIHRoZXJhcHk8L2tleXdvcmQ+PGtleXdvcmQ+SHVtYW5zPC9rZXl3b3JkPjxrZXl3b3Jk
PkxhbWl2dWRpbmUvYWR2ZXJzZSBlZmZlY3RzL3BoYXJtYWNvbG9neS8qdGhlcmFwZXV0aWMgdXNl
PC9rZXl3b3JkPjxrZXl3b3JkPkxvbmdpdHVkaW5hbCBTdHVkaWVzPC9rZXl3b3JkPjxrZXl3b3Jk
Pk1hbGU8L2tleXdvcmQ+PGtleXdvcmQ+TWlkZGxlIEFnZWQ8L2tleXdvcmQ+PGtleXdvcmQ+TnVj
bGVvc2lkZXMvYWR2ZXJzZSBlZmZlY3RzL3BoYXJtYWNvbG9neS8qdGhlcmFwZXV0aWMgdXNlPC9r
ZXl3b3JkPjxrZXl3b3JkPlByb3NwZWN0aXZlIFN0dWRpZXM8L2tleXdvcmQ+PGtleXdvcmQ+UHly
aW1pZGlub25lcy9hZHZlcnNlIGVmZmVjdHMvcGhhcm1hY29sb2d5Lyp0aGVyYXBldXRpYyB1c2U8
L2tleXdvcmQ+PGtleXdvcmQ+UmVncmVzc2lvbiBBbmFseXNpczwva2V5d29yZD48a2V5d29yZD5U
aHltaWRpbmUvYW5hbG9ncyAmYW1wOyBkZXJpdmF0aXZlczwva2V5d29yZD48a2V5d29yZD5UcmVh
dG1lbnQgT3V0Y29tZTwva2V5d29yZD48a2V5d29yZD5WaXJ1cyBSZXBsaWNhdGlvbi9kcnVnIGVm
ZmVjdHM8L2tleXdvcmQ+PGtleXdvcmQ+KldvcmxkIEhlYWx0aDwva2V5d29yZD48a2V5d29yZD5Z
b3VuZyBBZHVsdDwva2V5d29yZD48L2tleXdvcmRzPjxkYXRlcz48eWVhcj4yMDA5PC95ZWFyPjxw
dWItZGF0ZXM+PGRhdGU+RmViPC9kYXRlPjwvcHViLWRhdGVzPjwvZGF0ZXM+PGlzYm4+MTUyOC0w
MDEyIChFbGVjdHJvbmljKSYjeEQ7MDAxNi01MDg1IChMaW5raW5nKTwvaXNibj48YWNjZXNzaW9u
LW51bT4xOTAyNzAxMzwvYWNjZXNzaW9uLW51bT48dXJscz48cmVsYXRlZC11cmxzPjx1cmw+aHR0
cDovL3d3dy5uY2JpLm5sbS5uaWguZ292L3B1Ym1lZC8xOTAyNzAxMzwvdXJsPjwvcmVsYXRlZC11
cmxzPjwvdXJscz48ZWxlY3Ryb25pYy1yZXNvdXJjZS1udW0+MTAuMTA1My9qLmdhc3Ryby4yMDA4
LjEwLjAyNjwvZWxlY3Ryb25pYy1yZXNvdXJjZS1udW0+PC9yZWNvcmQ+PC9DaXRlPjxDaXRlPjxB
dXRob3I+TGlhdzwvQXV0aG9yPjxZZWFyPjIwMTA8L1llYXI+PFJlY051bT4xMTc8L1JlY051bT48
cmVjb3JkPjxyZWMtbnVtYmVyPjExNzwvcmVjLW51bWJlcj48Zm9yZWlnbi1rZXlzPjxrZXkgYXBw
PSJFTiIgZGItaWQ9ImF6d3YwMnJ2MDB4cDI3ZXR0YW5wYXY1aDIwZHhlYXZ6cHNzZiI+MTE3PC9r
ZXk+PC9mb3JlaWduLWtleXM+PHJlZi10eXBlIG5hbWU9IkpvdXJuYWwgQXJ0aWNsZSI+MTc8L3Jl
Zi10eXBlPjxjb250cmlidXRvcnM+PGF1dGhvcnM+PGF1dGhvcj5MaWF3LCBZLiBGLjwvYXV0aG9y
PjxhdXRob3I+TGF1LCBHLiBLLjwvYXV0aG9yPjxhdXRob3I+S2FvLCBKLiBILjwvYXV0aG9yPjxh
dXRob3I+R2FuZSwgRS48L2F1dGhvcj48L2F1dGhvcnM+PC9jb250cmlidXRvcnM+PGF1dGgtYWRk
cmVzcz5MaXZlciBSZXNlYXJjaCBVbml0LCBDaGFuZyBHdW5nIE1lbW9yaWFsIEhvc3BpdGFsIGFu
ZCBDaGFuZyBHdW5nIFVuaXZlcnNpdHkgQ29sbGVnZSBvZiBNZWRpY2luZSwgVGFpcGVpLCAxMDUs
IFRhaXdhbi4gbGl2ZXJ5ZmxAc28tbmV0Lm5ldC50dzwvYXV0aC1hZGRyZXNzPjx0aXRsZXM+PHRp
dGxlPkhlcGF0aXRpcyBCIGUgYW50aWdlbiBzZXJvY29udmVyc2lvbjogYSBjcml0aWNhbCBldmVu
dCBpbiBjaHJvbmljIGhlcGF0aXRpcyBCIHZpcnVzIGluZmVjdGlvb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cyNy0zNDwv
cGFnZXM+PHZvbHVtZT41NTwvdm9sdW1lPjxudW1iZXI+MTA8L251bWJlcj48a2V5d29yZHM+PGtl
eXdvcmQ+QW50aXZpcmFsIEFnZW50cy90aGVyYXBldXRpYyB1c2U8L2tleXdvcmQ+PGtleXdvcmQ+
SGVwYXRpdGlzIEIgQW50aWJvZGllcy8qYmxvb2Q8L2tleXdvcmQ+PGtleXdvcmQ+SGVwYXRpdGlz
IEIgZSBBbnRpZ2Vucy8qaW1tdW5vbG9neTwva2V5d29yZD48a2V5d29yZD5IZXBhdGl0aXMgQiB2
aXJ1cy8qZ3Jvd3RoICZhbXA7IGRldmVsb3BtZW50PC9rZXl3b3JkPjxrZXl3b3JkPkhlcGF0aXRp
cyBCLCBDaHJvbmljL2RydWcgdGhlcmFweS8qaW1tdW5vbG9neTwva2V5d29yZD48a2V5d29yZD5I
dW1hbnM8L2tleXdvcmQ+PC9rZXl3b3Jkcz48ZGF0ZXM+PHllYXI+MjAxMDwveWVhcj48cHViLWRh
dGVzPjxkYXRlPk9jdDwvZGF0ZT48L3B1Yi1kYXRlcz48L2RhdGVzPjxpc2JuPjE1NzMtMjU2OCAo
RWxlY3Ryb25pYykmI3hEOzAxNjMtMjExNiAoTGlua2luZyk8L2lzYm4+PGFjY2Vzc2lvbi1udW0+
MjAyMzgyNDU8L2FjY2Vzc2lvbi1udW0+PHVybHM+PHJlbGF0ZWQtdXJscz48dXJsPmh0dHA6Ly93
d3cubmNiaS5ubG0ubmloLmdvdi9wdWJtZWQvMjAyMzgyNDU8L3VybD48L3JlbGF0ZWQtdXJscz48
L3VybHM+PGVsZWN0cm9uaWMtcmVzb3VyY2UtbnVtPjEwLjEwMDcvczEwNjIwLTAxMC0xMTc5LTQ8
L2VsZWN0cm9uaWMtcmVzb3VyY2UtbnVtPjwvcmVjb3JkPjwvQ2l0ZT48Q2l0ZT48QXV0aG9yPkdh
bmU8L0F1dGhvcj48WWVhcj4yMDExPC9ZZWFyPjxSZWNOdW0+MTE4PC9SZWNOdW0+PHJlY29yZD48
cmVjLW51bWJlcj4xMTg8L3JlYy1udW1iZXI+PGZvcmVpZ24ta2V5cz48a2V5IGFwcD0iRU4iIGRi
LWlkPSJhend2MDJydjAweHAyN2V0dGFucGF2NWgyMGR4ZWF2enBzc2YiPjExODwva2V5PjwvZm9y
ZWlnbi1rZXlzPjxyZWYtdHlwZSBuYW1lPSJKb3VybmFsIEFydGljbGUiPjE3PC9yZWYtdHlwZT48
Y29udHJpYnV0b3JzPjxhdXRob3JzPjxhdXRob3I+R2FuZSwgRS4gSi48L2F1dGhvcj48YXV0aG9y
PldhbmcsIFkuPC9hdXRob3I+PGF1dGhvcj5MaWF3LCBZLiBGLjwvYXV0aG9yPjxhdXRob3I+SG91
LCBKLjwvYXV0aG9yPjxhdXRob3I+VGhvbmdzYXdhdCwgUy48L2F1dGhvcj48YXV0aG9yPldhbiwg
TS48L2F1dGhvcj48YXV0aG9yPk1vb24sIFkuIE0uPC9hdXRob3I+PGF1dGhvcj5KaWEsIEouPC9h
dXRob3I+PGF1dGhvcj5DaGFvLCBZLiBDLjwvYXV0aG9yPjxhdXRob3I+Tml1LCBKLjwvYXV0aG9y
PjxhdXRob3I+TGV1bmcsIE4uPC9hdXRob3I+PGF1dGhvcj5TYW11ZWwsIEQuPC9hdXRob3I+PGF1
dGhvcj5Ic3UsIEMuIFcuPC9hdXRob3I+PGF1dGhvcj5CYW8sIFcuPC9hdXRob3I+PGF1dGhvcj5M
b3BleiwgUC48L2F1dGhvcj48YXV0aG9yPkF2aWxhLCBDLjwvYXV0aG9yPjwvYXV0aG9ycz48L2Nv
bnRyaWJ1dG9ycz48YXV0aC1hZGRyZXNzPk5ldyBaZWFsYW5kIExpdmVyIFVuaXQsIEF1Y2tsYW5k
IENpdHkgSG9zcGl0YWwsIEF1Y2tsYW5kLCBOZXcgWmVhbGFuZC4gZWRnYW5lQGFkaGIuZ292dC5u
ejwvYXV0aC1hZGRyZXNzPjx0aXRsZXM+PHRpdGxlPkVmZmljYWN5IGFuZCBzYWZldHkgb2YgcHJv
bG9uZ2VkIDMteWVhciB0ZWxiaXZ1ZGluZSB0cmVhdG1lbnQgaW4gcGF0aWVudHMgd2l0aCBjaHJv
bmljIGhlcGF0aXRpcyBC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2NzYtODQ8L3Bh
Z2VzPjx2b2x1bWU+MzE8L3ZvbHVtZT48bnVtYmVyPjU8L251bWJlcj48a2V5d29yZHM+PGtleXdv
cmQ+QWRvbGVzY2VudDwva2V5d29yZD48a2V5d29yZD5BZHVsdDwva2V5d29yZD48a2V5d29yZD5B
Z2VkPC9rZXl3b3JkPjxrZXl3b3JkPkFsYW5pbmUgVHJhbnNhbWluYXNlL2Jsb29kPC9rZXl3b3Jk
PjxrZXl3b3JkPkFudGl2aXJhbCBBZ2VudHMvKmFkbWluaXN0cmF0aW9uICZhbXA7IGRvc2FnZS9h
ZHZlcnNlIGVmZmVjdHM8L2tleXdvcmQ+PGtleXdvcmQ+QmlvbG9naWNhbCBNYXJrZXJzL2Jsb29k
PC9rZXl3b3JkPjxrZXl3b3JkPkROQSwgVmlyYWwvYmxvb2Q8L2tleXdvcmQ+PGtleXdvcmQ+RHJ1
ZyBBZG1pbmlzdHJhdGlvbiBTY2hlZHVsZTwva2V5d29yZD48a2V5d29yZD5EcnVnIFJlc2lzdGFu
Y2UsIFZpcmFsL2dlbmV0aWNzPC9rZXl3b3JkPjxrZXl3b3JkPkZlbWFsZTwva2V5d29yZD48a2V5
d29yZD5IZXBhdGl0aXMgQiBTdXJmYWNlIEFudGlnZW5zL2Jsb29kPC9rZXl3b3JkPjxrZXl3b3Jk
PkhlcGF0aXRpcyBCIGUgQW50aWdlbnMvYmxvb2Q8L2tleXdvcmQ+PGtleXdvcmQ+SGVwYXRpdGlz
IEIgdmlydXMvaW1tdW5vbG9neTwva2V5d29yZD48a2V5d29yZD5IZXBhdGl0aXMgQiwgQ2hyb25p
Yy9kaWFnbm9zaXMvKmRydWcgdGhlcmFweTwva2V5d29yZD48a2V5d29yZD5IdW1hbnM8L2tleXdv
cmQ+PGtleXdvcmQ+TWFsZTwva2V5d29yZD48a2V5d29yZD5NaWRkbGUgQWdlZDwva2V5d29yZD48
a2V5d29yZD5OdWNsZW9zaWRlcy8qYWRtaW5pc3RyYXRpb24gJmFtcDsgZG9zYWdlL2FkdmVyc2Ug
ZWZmZWN0czwva2V5d29yZD48a2V5d29yZD5QeXJpbWlkaW5vbmVzLyphZG1pbmlzdHJhdGlvbiAm
YW1wOyBkb3NhZ2UvYWR2ZXJzZSBlZmZlY3RzPC9rZXl3b3JkPjxrZXl3b3JkPlRoeW1pZGluZS9h
bmFsb2dzICZhbXA7IGRlcml2YXRpdmVzPC9rZXl3b3JkPjxrZXl3b3JkPlRpbWUgRmFjdG9yczwv
a2V5d29yZD48a2V5d29yZD5UcmVhdG1lbnQgT3V0Y29tZTwva2V5d29yZD48a2V5d29yZD5WaXJh
bCBMb2FkPC9rZXl3b3JkPjxrZXl3b3JkPllvdW5nIEFkdWx0PC9rZXl3b3JkPjwva2V5d29yZHM+
PGRhdGVzPjx5ZWFyPjIwMTE8L3llYXI+PHB1Yi1kYXRlcz48ZGF0ZT5NYXk8L2RhdGU+PC9wdWIt
ZGF0ZXM+PC9kYXRlcz48aXNibj4xNDc4LTMyMzEgKEVsZWN0cm9uaWMpJiN4RDsxNDc4LTMyMjMg
KExpbmtpbmcpPC9pc2JuPjxhY2Nlc3Npb24tbnVtPjIxNDU3NDM5PC9hY2Nlc3Npb24tbnVtPjx1
cmxzPjxyZWxhdGVkLXVybHM+PHVybD5odHRwOi8vd3d3Lm5jYmkubmxtLm5paC5nb3YvcHVibWVk
LzIxNDU3NDM5PC91cmw+PC9yZWxhdGVkLXVybHM+PC91cmxzPjxlbGVjdHJvbmljLXJlc291cmNl
LW51bT4xMC4xMTExL2ouMTQ3OC0zMjMxLjIwMTEuMDI0OTAueDwvZWxlY3Ryb25pYy1yZXNvdXJj
ZS1udW0+PC9yZWNvcmQ+PC9DaXRlPjwvRW5kTm90ZT4AAAA=
</w:fldData>
        </w:fldChar>
      </w:r>
      <w:r w:rsidRPr="000B59E1">
        <w:rPr>
          <w:rFonts w:ascii="Book Antiqua" w:hAnsi="Book Antiqua"/>
          <w:kern w:val="0"/>
          <w:sz w:val="24"/>
          <w:szCs w:val="24"/>
        </w:rPr>
        <w:instrText xml:space="preserve"> ADDIN EN.CITE </w:instrText>
      </w:r>
      <w:r w:rsidRPr="000B59E1">
        <w:rPr>
          <w:rFonts w:ascii="Book Antiqua" w:hAnsi="Book Antiqua"/>
          <w:kern w:val="0"/>
          <w:sz w:val="24"/>
          <w:szCs w:val="24"/>
        </w:rPr>
        <w:fldChar w:fldCharType="begin">
          <w:fldData xml:space="preserve">PEVuZE5vdGU+PENpdGU+PEF1dGhvcj5DaGluZy1MdW5nIExhaTwvQXV0aG9yPjxZZWFyPiAyMDA3
PC9ZZWFyPjxSZWNOdW0+MTE0PC9SZWNOdW0+PERpc3BsYXlUZXh0PjxzdHlsZSBmYWNlPSJzdXBl
cnNjcmlwdCI+WzQtOF08L3N0eWxlPjwvRGlzcGxheVRleHQ+PHJlY29yZD48cmVjLW51bWJlcj4x
MTQ8L3JlYy1udW1iZXI+PGZvcmVpZ24ta2V5cz48a2V5IGFwcD0iRU4iIGRiLWlkPSJhend2MDJy
djAweHAyN2V0dGFucGF2NWgyMGR4ZWF2enBzc2YiPjExNDwva2V5PjwvZm9yZWlnbi1rZXlzPjxy
ZWYtdHlwZSBuYW1lPSJKb3VybmFsIEFydGljbGUiPjE3PC9yZWYtdHlwZT48Y29udHJpYnV0b3Jz
PjxhdXRob3JzPjxhdXRob3I+Q2hpbmctTHVuZyBMYWksPC9hdXRob3I+PGF1dGhvcj4gRWR3YXJk
IEdhbmUsPC9hdXRob3I+PGF1dGhvcj4gWXVuLUZhbiBMaWF3LCA8L2F1dGhvcj48YXV0aG9yPiBD
aGFvLVdlaSBIc3UsIDwvYXV0aG9yPjxhdXRob3I+IFNhdGF3YXQgVGhvbmdzYXdhdCwgPC9hdXRo
b3I+PGF1dGhvcj4gWXVtaW5nIFdhbmcsIDwvYXV0aG9yPjxhdXRob3I+IFlhZ2FuZyBDaGVuLCA8
L2F1dGhvcj48YXV0aG9yPiBFLiBKZW5ueSBIZWF0aGNvdGUsICBKZW5zIFJhc2VuYWNrLDwvYXV0
aG9yPjxhdXRob3I+TmF0YWxpZSBCem93ZWosIDwvYXV0aG9yPjxhdXRob3I+IE5pa29sYWkgVi4g
TmFvdW1vdiwgPC9hdXRob3I+PGF1dGhvcj5BZHJpYW4gTS4gRGkgQmlzY2VnbGllLCA8L2F1dGhv
cj48YXV0aG9yPiBTdGVmYW4gWmV1emVtLDwvYXV0aG9yPjxhdXRob3I+WW91bmcgTXlvdW5nIE1v
b24sIDwvYXV0aG9yPjxhdXRob3I+WmFjaGFyeSBHb29kbWFuLDwvYXV0aG9yPjxhdXRob3I+R2Vv
cmdlIENoYW8sPC9hdXRob3I+PGF1dGhvcj4gQmFyYmFyYSBGaWVsbWFuIENvbnN0YW5jZSxhbmQg
TmF0aGFuaWVsIEEuIEJyb3duPC9hdXRob3I+PC9hdXRob3JzPjwvY29udHJpYnV0b3JzPjx0aXRs
ZXM+PHRpdGxlPlRlbGJpdnVkaW5lIHZlcnN1cyBMYW1pdnVkaW5lIGluIFBhdGllbnRzIHdpdGgg
Q2hyb25pYyBIZXBhdGl0aXMgQjwvdGl0bGU+PHNlY29uZGFyeS10aXRsZT5OIEVuZ2wgSiBNZWQ8
L3NlY29uZGFyeS10aXRsZT48L3RpdGxlcz48cGVyaW9kaWNhbD48ZnVsbC10aXRsZT5OIEVuZ2wg
SiBNZWQ8L2Z1bGwtdGl0bGU+PC9wZXJpb2RpY2FsPjxwYWdlcz4yNTc2LTI1ODg8L3BhZ2VzPjx2
b2x1bWU+MzU3PC92b2x1bWU+PGRhdGVzPjx5ZWFyPiAyMDA3PC95ZWFyPjwvZGF0ZXM+PHVybHM+
PC91cmxzPjwvcmVjb3JkPjwvQ2l0ZT48Q2l0ZT48QXV0aG9yPkhvdTwvQXV0aG9yPjxZZWFyPjIw
MDg8L1llYXI+PFJlY051bT4xMTU8L1JlY051bT48cmVjb3JkPjxyZWMtbnVtYmVyPjExNTwvcmVj
LW51bWJlcj48Zm9yZWlnbi1rZXlzPjxrZXkgYXBwPSJFTiIgZGItaWQ9ImF6d3YwMnJ2MDB4cDI3
ZXR0YW5wYXY1aDIwZHhlYXZ6cHNzZiI+MTE1PC9rZXk+PC9mb3JlaWduLWtleXM+PHJlZi10eXBl
IG5hbWU9IkpvdXJuYWwgQXJ0aWNsZSI+MTc8L3JlZi10eXBlPjxjb250cmlidXRvcnM+PGF1dGhv
cnM+PGF1dGhvcj5Ib3UsIEouPC9hdXRob3I+PGF1dGhvcj5ZaW4sIFkuIEsuPC9hdXRob3I+PGF1
dGhvcj5YdSwgRC48L2F1dGhvcj48YXV0aG9yPlRhbiwgRC48L2F1dGhvcj48YXV0aG9yPk5pdSwg
Si48L2F1dGhvcj48YXV0aG9yPlpob3UsIFguPC9hdXRob3I+PGF1dGhvcj5XYW5nLCBZLjwvYXV0
aG9yPjxhdXRob3I+Wmh1LCBMLjwvYXV0aG9yPjxhdXRob3I+SGUsIFkuPC9hdXRob3I+PGF1dGhv
cj5SZW4sIEguPC9hdXRob3I+PGF1dGhvcj5XYW4sIE0uPC9hdXRob3I+PGF1dGhvcj5DaGVuLCBD
LjwvYXV0aG9yPjxhdXRob3I+V3UsIFMuPC9hdXRob3I+PGF1dGhvcj5DaGVuLCBZLjwvYXV0aG9y
PjxhdXRob3I+WHUsIEouPC9hdXRob3I+PGF1dGhvcj5XYW5nLCBRLjwvYXV0aG9yPjxhdXRob3I+
V2VpLCBMLjwvYXV0aG9yPjxhdXRob3I+Q2hhbywgRy48L2F1dGhvcj48YXV0aG9yPkNvbnN0YW5j
ZSwgQi4gRi48L2F1dGhvcj48YXV0aG9yPkhhcmIsIEcuPC9hdXRob3I+PGF1dGhvcj5Ccm93biwg
Ti4gQS48L2F1dGhvcj48YXV0aG9yPkppYSwgSi48L2F1dGhvcj48L2F1dGhvcnM+PC9jb250cmli
dXRvcnM+PGF1dGgtYWRkcmVzcz5OYW5mYW5nIEhvc3BpdGFsLCBHdWFuZ3pob3UsIENoaW5hLjwv
YXV0aC1hZGRyZXNzPjx0aXRsZXM+PHRpdGxlPlRlbGJpdnVkaW5lIHZlcnN1cyBsYW1pdnVkaW5l
IGluIENoaW5lc2UgcGF0aWVudHMgd2l0aCBjaHJvbmljIGhlcGF0aXRpcyBCOiBSZXN1bHRzIGF0
IDEgeWVhciBvZiBhIHJhbmRvbWl6ZWQsIGRvdWJsZS1ibGluZCB0cmlh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DQ3LTU0PC9wYWdlcz48
dm9sdW1lPjQ3PC92b2x1bWU+PG51bWJlcj4yPC9udW1iZXI+PGtleXdvcmRzPjxrZXl3b3JkPkFk
b2xlc2NlbnQ8L2tleXdvcmQ+PGtleXdvcmQ+QWR1bHQ8L2tleXdvcmQ+PGtleXdvcmQ+QW50aXZp
cmFsIEFnZW50cy8qdGhlcmFwZXV0aWMgdXNlPC9rZXl3b3JkPjxrZXl3b3JkPkNoaW5hPC9rZXl3
b3JkPjxrZXl3b3JkPkROQSwgVmlyYWwvYW5hbHlzaXM8L2tleXdvcmQ+PGtleXdvcmQ+RG91Ymxl
LUJsaW5kIE1ldGhvZDwva2V5d29yZD48a2V5d29yZD5GZW1hbGU8L2tleXdvcmQ+PGtleXdvcmQ+
R2Vub3R5cGU8L2tleXdvcmQ+PGtleXdvcmQ+SGVwYXRpdGlzIEIgZSBBbnRpZ2Vucy9ibG9vZDwv
a2V5d29yZD48a2V5d29yZD5IZXBhdGl0aXMgQiB2aXJ1cy9kcnVnIGVmZmVjdHMvZ2VuZXRpY3M8
L2tleXdvcmQ+PGtleXdvcmQ+SGVwYXRpdGlzIEIsIENocm9uaWMvKmRydWcgdGhlcmFweTwva2V5
d29yZD48a2V5d29yZD5IdW1hbnM8L2tleXdvcmQ+PGtleXdvcmQ+TGFtaXZ1ZGluZS8qdGhlcmFw
ZXV0aWMgdXNlPC9rZXl3b3JkPjxrZXl3b3JkPk1hbGU8L2tleXdvcmQ+PGtleXdvcmQ+TWlkZGxl
IEFnZWQ8L2tleXdvcmQ+PGtleXdvcmQ+TnVjbGVvc2lkZXMvKnRoZXJhcGV1dGljIHVzZTwva2V5
d29yZD48a2V5d29yZD5QeXJpbWlkaW5vbmVzLyp0aGVyYXBldXRpYyB1c2U8L2tleXdvcmQ+PGtl
eXdvcmQ+VGh5bWlkaW5lL2FuYWxvZ3MgJmFtcDsgZGVyaXZhdGl2ZXM8L2tleXdvcmQ+PC9rZXl3
b3Jkcz48ZGF0ZXM+PHllYXI+MjAwODwveWVhcj48cHViLWRhdGVzPjxkYXRlPkZlYjwvZGF0ZT48
L3B1Yi1kYXRlcz48L2RhdGVzPjxpc2JuPjE1MjctMzM1MCAoRWxlY3Ryb25pYykmI3hEOzAyNzAt
OTEzOSAoTGlua2luZyk8L2lzYm4+PGFjY2Vzc2lvbi1udW0+MTgwODAzMzk8L2FjY2Vzc2lvbi1u
dW0+PHVybHM+PHJlbGF0ZWQtdXJscz48dXJsPmh0dHA6Ly93d3cubmNiaS5ubG0ubmloLmdvdi9w
dWJtZWQvMTgwODAzMzk8L3VybD48L3JlbGF0ZWQtdXJscz48L3VybHM+PGVsZWN0cm9uaWMtcmVz
b3VyY2UtbnVtPjEwLjEwMDIvaGVwLjIyMDc1PC9lbGVjdHJvbmljLXJlc291cmNlLW51bT48L3Jl
Y29yZD48L0NpdGU+PENpdGU+PEF1dGhvcj5MaWF3PC9BdXRob3I+PFllYXI+MjAwOTwvWWVhcj48
UmVjTnVtPjExNjwvUmVjTnVtPjxyZWNvcmQ+PHJlYy1udW1iZXI+MTE2PC9yZWMtbnVtYmVyPjxm
b3JlaWduLWtleXM+PGtleSBhcHA9IkVOIiBkYi1pZD0iYXp3djAycnYwMHhwMjdldHRhbnBhdjVo
MjBkeGVhdnpwc3NmIj4xMTY8L2tleT48L2ZvcmVpZ24ta2V5cz48cmVmLXR5cGUgbmFtZT0iSm91
cm5hbCBBcnRpY2xlIj4xNzwvcmVmLXR5cGU+PGNvbnRyaWJ1dG9ycz48YXV0aG9ycz48YXV0aG9y
PkxpYXcsIFkuIEYuPC9hdXRob3I+PGF1dGhvcj5HYW5lLCBFLjwvYXV0aG9yPjxhdXRob3I+TGV1
bmcsIE4uPC9hdXRob3I+PGF1dGhvcj5aZXV6ZW0sIFMuPC9hdXRob3I+PGF1dGhvcj5XYW5nLCBZ
LjwvYXV0aG9yPjxhdXRob3I+TGFpLCBDLiBMLjwvYXV0aG9yPjxhdXRob3I+SGVhdGhjb3RlLCBF
LiBKLjwvYXV0aG9yPjxhdXRob3I+TWFubnMsIE0uPC9hdXRob3I+PGF1dGhvcj5Cem93ZWosIE4u
PC9hdXRob3I+PGF1dGhvcj5OaXUsIEouPC9hdXRob3I+PGF1dGhvcj5IYW4sIFMuIEguPC9hdXRo
b3I+PGF1dGhvcj5Id2FuZywgUy4gRy48L2F1dGhvcj48YXV0aG9yPkNha2Fsb2dsdSwgWS48L2F1
dGhvcj48YXV0aG9yPlRvbmcsIE0uIEouPC9hdXRob3I+PGF1dGhvcj5QYXBhdGhlb2RvcmlkaXMs
IEcuPC9hdXRob3I+PGF1dGhvcj5DaGVuLCBZLjwvYXV0aG9yPjxhdXRob3I+QnJvd24sIE4uIEEu
PC9hdXRob3I+PGF1dGhvcj5BbGJhbmlzLCBFLjwvYXV0aG9yPjxhdXRob3I+R2FsaWwsIEsuPC9h
dXRob3I+PGF1dGhvcj5OYW91bW92LCBOLiBWLjwvYXV0aG9yPjxhdXRob3I+R2xvYmUgU3R1ZHkg
R3JvdXA8L2F1dGhvcj48L2F1dGhvcnM+PC9jb250cmlidXRvcnM+PGF1dGgtYWRkcmVzcz5MaXZl
ciBSZXNlYXJjaCBVbml0LCBDaGFuZyBHdW5nIE1lbW9yaWFsIEhvc3BpdGFsLCBDaGFuZyBHdW5n
IFVuaXZlcnNpdHkgQ29sbGVnZSBvZiBNZWRpY2luZSwgVGFpcGVpLCBUYWl3YW4uIGxpdmVyeWZs
QHNvLW5ldC5uZXQudHc8L2F1dGgtYWRkcmVzcz48dGl0bGVzPjx0aXRsZT4yLVllYXIgR0xPQkUg
dHJpYWwgcmVzdWx0czogdGVsYml2dWRpbmUgSXMgc3VwZXJpb3IgdG8gbGFtaXZ1ZGluZSBpbiBw
YXRpZW50cyB3aXRoIGNocm9uaWMgaGVwYXRpdGlzIEI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4Ni05NTwvcGFnZXM+PHZvbHVtZT4xMzY8L3ZvbHVtZT48bnVtYmVyPjI8L251
bWJlcj48a2V5d29yZHM+PGtleXdvcmQ+QWRvbGVzY2VudDwva2V5d29yZD48a2V5d29yZD5BZHVs
dDwva2V5d29yZD48a2V5d29yZD5BZ2VkPC9rZXl3b3JkPjxrZXl3b3JkPkFsYW5pbmUgVHJhbnNh
bWluYXNlL2Jsb29kPC9rZXl3b3JkPjxrZXl3b3JkPkFudGl2aXJhbCBBZ2VudHMvYWR2ZXJzZSBl
ZmZlY3RzL3BoYXJtYWNvbG9neS8qdGhlcmFwZXV0aWMgdXNlPC9rZXl3b3JkPjxrZXl3b3JkPkRO
QSwgVmlyYWwvZHJ1ZyBlZmZlY3RzPC9rZXl3b3JkPjxrZXl3b3JkPkRvdWJsZS1CbGluZCBNZXRo
b2Q8L2tleXdvcmQ+PGtleXdvcmQ+RmVtYWxlPC9rZXl3b3JkPjxrZXl3b3JkPkhlcGF0aXRpcyBC
IFN1cmZhY2UgQW50aWdlbnMvYmxvb2Q8L2tleXdvcmQ+PGtleXdvcmQ+SGVwYXRpdGlzIEIgZSBB
bnRpZ2Vucy9ibG9vZDwva2V5d29yZD48a2V5d29yZD5IZXBhdGl0aXMgQiB2aXJ1cy9nZW5ldGlj
cy9pbW11bm9sb2d5PC9rZXl3b3JkPjxrZXl3b3JkPkhlcGF0aXRpcyBCLCBDaHJvbmljL2Jsb29k
LypkcnVnIHRoZXJhcHk8L2tleXdvcmQ+PGtleXdvcmQ+SHVtYW5zPC9rZXl3b3JkPjxrZXl3b3Jk
PkxhbWl2dWRpbmUvYWR2ZXJzZSBlZmZlY3RzL3BoYXJtYWNvbG9neS8qdGhlcmFwZXV0aWMgdXNl
PC9rZXl3b3JkPjxrZXl3b3JkPkxvbmdpdHVkaW5hbCBTdHVkaWVzPC9rZXl3b3JkPjxrZXl3b3Jk
Pk1hbGU8L2tleXdvcmQ+PGtleXdvcmQ+TWlkZGxlIEFnZWQ8L2tleXdvcmQ+PGtleXdvcmQ+TnVj
bGVvc2lkZXMvYWR2ZXJzZSBlZmZlY3RzL3BoYXJtYWNvbG9neS8qdGhlcmFwZXV0aWMgdXNlPC9r
ZXl3b3JkPjxrZXl3b3JkPlByb3NwZWN0aXZlIFN0dWRpZXM8L2tleXdvcmQ+PGtleXdvcmQ+UHly
aW1pZGlub25lcy9hZHZlcnNlIGVmZmVjdHMvcGhhcm1hY29sb2d5Lyp0aGVyYXBldXRpYyB1c2U8
L2tleXdvcmQ+PGtleXdvcmQ+UmVncmVzc2lvbiBBbmFseXNpczwva2V5d29yZD48a2V5d29yZD5U
aHltaWRpbmUvYW5hbG9ncyAmYW1wOyBkZXJpdmF0aXZlczwva2V5d29yZD48a2V5d29yZD5UcmVh
dG1lbnQgT3V0Y29tZTwva2V5d29yZD48a2V5d29yZD5WaXJ1cyBSZXBsaWNhdGlvbi9kcnVnIGVm
ZmVjdHM8L2tleXdvcmQ+PGtleXdvcmQ+KldvcmxkIEhlYWx0aDwva2V5d29yZD48a2V5d29yZD5Z
b3VuZyBBZHVsdDwva2V5d29yZD48L2tleXdvcmRzPjxkYXRlcz48eWVhcj4yMDA5PC95ZWFyPjxw
dWItZGF0ZXM+PGRhdGU+RmViPC9kYXRlPjwvcHViLWRhdGVzPjwvZGF0ZXM+PGlzYm4+MTUyOC0w
MDEyIChFbGVjdHJvbmljKSYjeEQ7MDAxNi01MDg1IChMaW5raW5nKTwvaXNibj48YWNjZXNzaW9u
LW51bT4xOTAyNzAxMzwvYWNjZXNzaW9uLW51bT48dXJscz48cmVsYXRlZC11cmxzPjx1cmw+aHR0
cDovL3d3dy5uY2JpLm5sbS5uaWguZ292L3B1Ym1lZC8xOTAyNzAxMzwvdXJsPjwvcmVsYXRlZC11
cmxzPjwvdXJscz48ZWxlY3Ryb25pYy1yZXNvdXJjZS1udW0+MTAuMTA1My9qLmdhc3Ryby4yMDA4
LjEwLjAyNjwvZWxlY3Ryb25pYy1yZXNvdXJjZS1udW0+PC9yZWNvcmQ+PC9DaXRlPjxDaXRlPjxB
dXRob3I+TGlhdzwvQXV0aG9yPjxZZWFyPjIwMTA8L1llYXI+PFJlY051bT4xMTc8L1JlY051bT48
cmVjb3JkPjxyZWMtbnVtYmVyPjExNzwvcmVjLW51bWJlcj48Zm9yZWlnbi1rZXlzPjxrZXkgYXBw
PSJFTiIgZGItaWQ9ImF6d3YwMnJ2MDB4cDI3ZXR0YW5wYXY1aDIwZHhlYXZ6cHNzZiI+MTE3PC9r
ZXk+PC9mb3JlaWduLWtleXM+PHJlZi10eXBlIG5hbWU9IkpvdXJuYWwgQXJ0aWNsZSI+MTc8L3Jl
Zi10eXBlPjxjb250cmlidXRvcnM+PGF1dGhvcnM+PGF1dGhvcj5MaWF3LCBZLiBGLjwvYXV0aG9y
PjxhdXRob3I+TGF1LCBHLiBLLjwvYXV0aG9yPjxhdXRob3I+S2FvLCBKLiBILjwvYXV0aG9yPjxh
dXRob3I+R2FuZSwgRS48L2F1dGhvcj48L2F1dGhvcnM+PC9jb250cmlidXRvcnM+PGF1dGgtYWRk
cmVzcz5MaXZlciBSZXNlYXJjaCBVbml0LCBDaGFuZyBHdW5nIE1lbW9yaWFsIEhvc3BpdGFsIGFu
ZCBDaGFuZyBHdW5nIFVuaXZlcnNpdHkgQ29sbGVnZSBvZiBNZWRpY2luZSwgVGFpcGVpLCAxMDUs
IFRhaXdhbi4gbGl2ZXJ5ZmxAc28tbmV0Lm5ldC50dzwvYXV0aC1hZGRyZXNzPjx0aXRsZXM+PHRp
dGxlPkhlcGF0aXRpcyBCIGUgYW50aWdlbiBzZXJvY29udmVyc2lvbjogYSBjcml0aWNhbCBldmVu
dCBpbiBjaHJvbmljIGhlcGF0aXRpcyBCIHZpcnVzIGluZmVjdGlvb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cyNy0zNDwv
cGFnZXM+PHZvbHVtZT41NTwvdm9sdW1lPjxudW1iZXI+MTA8L251bWJlcj48a2V5d29yZHM+PGtl
eXdvcmQ+QW50aXZpcmFsIEFnZW50cy90aGVyYXBldXRpYyB1c2U8L2tleXdvcmQ+PGtleXdvcmQ+
SGVwYXRpdGlzIEIgQW50aWJvZGllcy8qYmxvb2Q8L2tleXdvcmQ+PGtleXdvcmQ+SGVwYXRpdGlz
IEIgZSBBbnRpZ2Vucy8qaW1tdW5vbG9neTwva2V5d29yZD48a2V5d29yZD5IZXBhdGl0aXMgQiB2
aXJ1cy8qZ3Jvd3RoICZhbXA7IGRldmVsb3BtZW50PC9rZXl3b3JkPjxrZXl3b3JkPkhlcGF0aXRp
cyBCLCBDaHJvbmljL2RydWcgdGhlcmFweS8qaW1tdW5vbG9neTwva2V5d29yZD48a2V5d29yZD5I
dW1hbnM8L2tleXdvcmQ+PC9rZXl3b3Jkcz48ZGF0ZXM+PHllYXI+MjAxMDwveWVhcj48cHViLWRh
dGVzPjxkYXRlPk9jdDwvZGF0ZT48L3B1Yi1kYXRlcz48L2RhdGVzPjxpc2JuPjE1NzMtMjU2OCAo
RWxlY3Ryb25pYykmI3hEOzAxNjMtMjExNiAoTGlua2luZyk8L2lzYm4+PGFjY2Vzc2lvbi1udW0+
MjAyMzgyNDU8L2FjY2Vzc2lvbi1udW0+PHVybHM+PHJlbGF0ZWQtdXJscz48dXJsPmh0dHA6Ly93
d3cubmNiaS5ubG0ubmloLmdvdi9wdWJtZWQvMjAyMzgyNDU8L3VybD48L3JlbGF0ZWQtdXJscz48
L3VybHM+PGVsZWN0cm9uaWMtcmVzb3VyY2UtbnVtPjEwLjEwMDcvczEwNjIwLTAxMC0xMTc5LTQ8
L2VsZWN0cm9uaWMtcmVzb3VyY2UtbnVtPjwvcmVjb3JkPjwvQ2l0ZT48Q2l0ZT48QXV0aG9yPkdh
bmU8L0F1dGhvcj48WWVhcj4yMDExPC9ZZWFyPjxSZWNOdW0+MTE4PC9SZWNOdW0+PHJlY29yZD48
cmVjLW51bWJlcj4xMTg8L3JlYy1udW1iZXI+PGZvcmVpZ24ta2V5cz48a2V5IGFwcD0iRU4iIGRi
LWlkPSJhend2MDJydjAweHAyN2V0dGFucGF2NWgyMGR4ZWF2enBzc2YiPjExODwva2V5PjwvZm9y
ZWlnbi1rZXlzPjxyZWYtdHlwZSBuYW1lPSJKb3VybmFsIEFydGljbGUiPjE3PC9yZWYtdHlwZT48
Y29udHJpYnV0b3JzPjxhdXRob3JzPjxhdXRob3I+R2FuZSwgRS4gSi48L2F1dGhvcj48YXV0aG9y
PldhbmcsIFkuPC9hdXRob3I+PGF1dGhvcj5MaWF3LCBZLiBGLjwvYXV0aG9yPjxhdXRob3I+SG91
LCBKLjwvYXV0aG9yPjxhdXRob3I+VGhvbmdzYXdhdCwgUy48L2F1dGhvcj48YXV0aG9yPldhbiwg
TS48L2F1dGhvcj48YXV0aG9yPk1vb24sIFkuIE0uPC9hdXRob3I+PGF1dGhvcj5KaWEsIEouPC9h
dXRob3I+PGF1dGhvcj5DaGFvLCBZLiBDLjwvYXV0aG9yPjxhdXRob3I+Tml1LCBKLjwvYXV0aG9y
PjxhdXRob3I+TGV1bmcsIE4uPC9hdXRob3I+PGF1dGhvcj5TYW11ZWwsIEQuPC9hdXRob3I+PGF1
dGhvcj5Ic3UsIEMuIFcuPC9hdXRob3I+PGF1dGhvcj5CYW8sIFcuPC9hdXRob3I+PGF1dGhvcj5M
b3BleiwgUC48L2F1dGhvcj48YXV0aG9yPkF2aWxhLCBDLjwvYXV0aG9yPjwvYXV0aG9ycz48L2Nv
bnRyaWJ1dG9ycz48YXV0aC1hZGRyZXNzPk5ldyBaZWFsYW5kIExpdmVyIFVuaXQsIEF1Y2tsYW5k
IENpdHkgSG9zcGl0YWwsIEF1Y2tsYW5kLCBOZXcgWmVhbGFuZC4gZWRnYW5lQGFkaGIuZ292dC5u
ejwvYXV0aC1hZGRyZXNzPjx0aXRsZXM+PHRpdGxlPkVmZmljYWN5IGFuZCBzYWZldHkgb2YgcHJv
bG9uZ2VkIDMteWVhciB0ZWxiaXZ1ZGluZSB0cmVhdG1lbnQgaW4gcGF0aWVudHMgd2l0aCBjaHJv
bmljIGhlcGF0aXRpcyBC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2NzYtODQ8L3Bh
Z2VzPjx2b2x1bWU+MzE8L3ZvbHVtZT48bnVtYmVyPjU8L251bWJlcj48a2V5d29yZHM+PGtleXdv
cmQ+QWRvbGVzY2VudDwva2V5d29yZD48a2V5d29yZD5BZHVsdDwva2V5d29yZD48a2V5d29yZD5B
Z2VkPC9rZXl3b3JkPjxrZXl3b3JkPkFsYW5pbmUgVHJhbnNhbWluYXNlL2Jsb29kPC9rZXl3b3Jk
PjxrZXl3b3JkPkFudGl2aXJhbCBBZ2VudHMvKmFkbWluaXN0cmF0aW9uICZhbXA7IGRvc2FnZS9h
ZHZlcnNlIGVmZmVjdHM8L2tleXdvcmQ+PGtleXdvcmQ+QmlvbG9naWNhbCBNYXJrZXJzL2Jsb29k
PC9rZXl3b3JkPjxrZXl3b3JkPkROQSwgVmlyYWwvYmxvb2Q8L2tleXdvcmQ+PGtleXdvcmQ+RHJ1
ZyBBZG1pbmlzdHJhdGlvbiBTY2hlZHVsZTwva2V5d29yZD48a2V5d29yZD5EcnVnIFJlc2lzdGFu
Y2UsIFZpcmFsL2dlbmV0aWNzPC9rZXl3b3JkPjxrZXl3b3JkPkZlbWFsZTwva2V5d29yZD48a2V5
d29yZD5IZXBhdGl0aXMgQiBTdXJmYWNlIEFudGlnZW5zL2Jsb29kPC9rZXl3b3JkPjxrZXl3b3Jk
PkhlcGF0aXRpcyBCIGUgQW50aWdlbnMvYmxvb2Q8L2tleXdvcmQ+PGtleXdvcmQ+SGVwYXRpdGlz
IEIgdmlydXMvaW1tdW5vbG9neTwva2V5d29yZD48a2V5d29yZD5IZXBhdGl0aXMgQiwgQ2hyb25p
Yy9kaWFnbm9zaXMvKmRydWcgdGhlcmFweTwva2V5d29yZD48a2V5d29yZD5IdW1hbnM8L2tleXdv
cmQ+PGtleXdvcmQ+TWFsZTwva2V5d29yZD48a2V5d29yZD5NaWRkbGUgQWdlZDwva2V5d29yZD48
a2V5d29yZD5OdWNsZW9zaWRlcy8qYWRtaW5pc3RyYXRpb24gJmFtcDsgZG9zYWdlL2FkdmVyc2Ug
ZWZmZWN0czwva2V5d29yZD48a2V5d29yZD5QeXJpbWlkaW5vbmVzLyphZG1pbmlzdHJhdGlvbiAm
YW1wOyBkb3NhZ2UvYWR2ZXJzZSBlZmZlY3RzPC9rZXl3b3JkPjxrZXl3b3JkPlRoeW1pZGluZS9h
bmFsb2dzICZhbXA7IGRlcml2YXRpdmVzPC9rZXl3b3JkPjxrZXl3b3JkPlRpbWUgRmFjdG9yczwv
a2V5d29yZD48a2V5d29yZD5UcmVhdG1lbnQgT3V0Y29tZTwva2V5d29yZD48a2V5d29yZD5WaXJh
bCBMb2FkPC9rZXl3b3JkPjxrZXl3b3JkPllvdW5nIEFkdWx0PC9rZXl3b3JkPjwva2V5d29yZHM+
PGRhdGVzPjx5ZWFyPjIwMTE8L3llYXI+PHB1Yi1kYXRlcz48ZGF0ZT5NYXk8L2RhdGU+PC9wdWIt
ZGF0ZXM+PC9kYXRlcz48aXNibj4xNDc4LTMyMzEgKEVsZWN0cm9uaWMpJiN4RDsxNDc4LTMyMjMg
KExpbmtpbmcpPC9pc2JuPjxhY2Nlc3Npb24tbnVtPjIxNDU3NDM5PC9hY2Nlc3Npb24tbnVtPjx1
cmxzPjxyZWxhdGVkLXVybHM+PHVybD5odHRwOi8vd3d3Lm5jYmkubmxtLm5paC5nb3YvcHVibWVk
LzIxNDU3NDM5PC91cmw+PC9yZWxhdGVkLXVybHM+PC91cmxzPjxlbGVjdHJvbmljLXJlc291cmNl
LW51bT4xMC4xMTExL2ouMTQ3OC0zMjMxLjIwMTEuMDI0OTAueDwvZWxlY3Ryb25pYy1yZXNvdXJj
ZS1udW0+PC9yZWNvcmQ+PC9DaXRlPjwvRW5kTm90ZT4AAAA=
</w:fldData>
        </w:fldChar>
      </w:r>
      <w:r w:rsidRPr="000B59E1">
        <w:rPr>
          <w:rFonts w:ascii="Book Antiqua" w:hAnsi="Book Antiqua"/>
          <w:kern w:val="0"/>
          <w:sz w:val="24"/>
          <w:szCs w:val="24"/>
        </w:rPr>
        <w:instrText xml:space="preserve"> ADDIN EN.CITE.DATA </w:instrText>
      </w:r>
      <w:r w:rsidRPr="000B59E1">
        <w:rPr>
          <w:rFonts w:ascii="Book Antiqua" w:hAnsi="Book Antiqua"/>
          <w:kern w:val="0"/>
          <w:sz w:val="24"/>
          <w:szCs w:val="24"/>
        </w:rPr>
      </w:r>
      <w:r w:rsidRPr="000B59E1">
        <w:rPr>
          <w:rFonts w:ascii="Book Antiqua" w:hAnsi="Book Antiqua"/>
          <w:kern w:val="0"/>
          <w:sz w:val="24"/>
          <w:szCs w:val="24"/>
        </w:rPr>
        <w:fldChar w:fldCharType="end"/>
      </w:r>
      <w:r w:rsidRPr="000B59E1">
        <w:rPr>
          <w:rFonts w:ascii="Book Antiqua" w:hAnsi="Book Antiqua"/>
          <w:kern w:val="0"/>
          <w:sz w:val="24"/>
          <w:szCs w:val="24"/>
        </w:rPr>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4" w:tooltip="Ching-Lung Lai,  2007 #114" w:history="1">
        <w:r w:rsidRPr="000B59E1">
          <w:rPr>
            <w:rFonts w:ascii="Book Antiqua" w:hAnsi="Book Antiqua"/>
            <w:kern w:val="0"/>
            <w:sz w:val="24"/>
            <w:szCs w:val="24"/>
            <w:vertAlign w:val="superscript"/>
          </w:rPr>
          <w:t>4-8</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w:t>
      </w:r>
      <w:r w:rsidRPr="000B59E1">
        <w:rPr>
          <w:rFonts w:ascii="Book Antiqua" w:hAnsi="Book Antiqua"/>
          <w:sz w:val="24"/>
          <w:szCs w:val="24"/>
        </w:rPr>
        <w:t xml:space="preserve"> </w:t>
      </w:r>
    </w:p>
    <w:p w:rsidR="00DB7D1B" w:rsidRPr="000B59E1" w:rsidRDefault="00DB7D1B" w:rsidP="00D617BA">
      <w:pPr>
        <w:autoSpaceDE w:val="0"/>
        <w:autoSpaceDN w:val="0"/>
        <w:adjustRightInd w:val="0"/>
        <w:spacing w:line="360" w:lineRule="auto"/>
        <w:ind w:firstLineChars="200" w:firstLine="480"/>
        <w:rPr>
          <w:rFonts w:ascii="Book Antiqua" w:hAnsi="Book Antiqua"/>
          <w:kern w:val="0"/>
          <w:sz w:val="24"/>
          <w:szCs w:val="24"/>
        </w:rPr>
      </w:pPr>
      <w:r w:rsidRPr="000B59E1">
        <w:rPr>
          <w:rFonts w:ascii="Book Antiqua" w:hAnsi="Book Antiqua"/>
          <w:sz w:val="24"/>
          <w:szCs w:val="24"/>
        </w:rPr>
        <w:t>S</w:t>
      </w:r>
      <w:r w:rsidRPr="000B59E1">
        <w:rPr>
          <w:rFonts w:ascii="Book Antiqua" w:hAnsi="Book Antiqua"/>
          <w:kern w:val="0"/>
          <w:sz w:val="24"/>
          <w:szCs w:val="24"/>
        </w:rPr>
        <w:t>everal studies have shown that NAs</w:t>
      </w:r>
      <w:r w:rsidRPr="000B59E1" w:rsidDel="006A6E13">
        <w:rPr>
          <w:rFonts w:ascii="Book Antiqua" w:hAnsi="Book Antiqua"/>
          <w:kern w:val="0"/>
          <w:sz w:val="24"/>
          <w:szCs w:val="24"/>
        </w:rPr>
        <w:t xml:space="preserve"> </w:t>
      </w:r>
      <w:r w:rsidRPr="000B59E1">
        <w:rPr>
          <w:rFonts w:ascii="Book Antiqua" w:hAnsi="Book Antiqua"/>
          <w:kern w:val="0"/>
          <w:sz w:val="24"/>
          <w:szCs w:val="24"/>
        </w:rPr>
        <w:t xml:space="preserve">have immunomodulating capabilities in patients with CHB. Boni </w:t>
      </w:r>
      <w:r w:rsidRPr="00D21170">
        <w:rPr>
          <w:rFonts w:ascii="Book Antiqua" w:hAnsi="Book Antiqua"/>
          <w:i/>
          <w:kern w:val="0"/>
          <w:sz w:val="24"/>
          <w:szCs w:val="24"/>
        </w:rPr>
        <w:t>et al</w:t>
      </w:r>
      <w:r w:rsidRPr="000B59E1">
        <w:rPr>
          <w:rFonts w:ascii="Book Antiqua" w:hAnsi="Book Antiqua"/>
          <w:kern w:val="0"/>
          <w:sz w:val="24"/>
          <w:szCs w:val="24"/>
        </w:rPr>
        <w:fldChar w:fldCharType="begin">
          <w:fldData xml:space="preserve">PEVuZE5vdGU+PENpdGU+PEF1dGhvcj5Cb25pPC9BdXRob3I+PFllYXI+MTk5ODwvWWVhcj48UmVj
TnVtPjEyMDwvUmVjTnVtPjxEaXNwbGF5VGV4dD48c3R5bGUgZmFjZT0ic3VwZXJzY3JpcHQiPls5
LCAxMF08L3N0eWxlPjwvRGlzcGxheVRleHQ+PHJlY29yZD48cmVjLW51bWJlcj4xMjA8L3JlYy1u
dW1iZXI+PGZvcmVpZ24ta2V5cz48a2V5IGFwcD0iRU4iIGRiLWlkPSJhend2MDJydjAweHAyN2V0
dGFucGF2NWgyMGR4ZWF2enBzc2YiPjEyMDwva2V5PjwvZm9yZWlnbi1rZXlzPjxyZWYtdHlwZSBu
YW1lPSJKb3VybmFsIEFydGljbGUiPjE3PC9yZWYtdHlwZT48Y29udHJpYnV0b3JzPjxhdXRob3Jz
PjxhdXRob3I+Qm9uaSwgQy48L2F1dGhvcj48YXV0aG9yPkJlcnRvbGV0dGksIEEuPC9hdXRob3I+
PGF1dGhvcj5QZW5uYSwgQS48L2F1dGhvcj48YXV0aG9yPkNhdmFsbGksIEEuPC9hdXRob3I+PGF1
dGhvcj5QaWxsaSwgTS48L2F1dGhvcj48YXV0aG9yPlVyYmFuaSwgUy48L2F1dGhvcj48YXV0aG9y
PlNjb2duYW1pZ2xpbywgUC48L2F1dGhvcj48YXV0aG9yPkJvZWhtZSwgUi48L2F1dGhvcj48YXV0
aG9yPlBhbmViaWFuY28sIFIuPC9hdXRob3I+PGF1dGhvcj5GaWFjY2Fkb3JpLCBGLjwvYXV0aG9y
PjxhdXRob3I+RmVycmFyaSwgQy48L2F1dGhvcj48L2F1dGhvcnM+PC9jb250cmlidXRvcnM+PGF1
dGgtYWRkcmVzcz5MYWJvcmF0b3JpbyBkaSBJbW11bm9wYXRvbG9naWEgVmlyYWxlLCBEaXZpc2lv
bmUgTWFsYXR0aWUgSW5mZXR0aXZlLCBBemllbmRhIE9zcGVkYWxpZXJhIGRpIFBhcm1hLCBhbmQg
Q2F0dGVkcmEgZGkgTWFsYXR0aWUgSW5mZXR0aXZlLCBVbml2ZXJzaXRhIGRpIFBhcm1hLCBQYXJt
YSwgSXRhbHkuPC9hdXRoLWFkZHJlc3M+PHRpdGxlcz48dGl0bGU+TGFtaXZ1ZGluZSB0cmVhdG1l
bnQgY2FuIHJlc3RvcmUgVCBjZWxsIHJlc3BvbnNpdmVuZXNzIGluIGNocm9uaWMgaGVwYXRpdGlz
IEI8L3RpdGxlPjxzZWNvbmRhcnktdGl0bGU+SiBDbGluIEludmVzdDwvc2Vjb25kYXJ5LXRpdGxl
PjxhbHQtdGl0bGU+VGhlIEpvdXJuYWwgb2YgY2xpbmljYWwgaW52ZXN0aWdhdGlvbjwvYWx0LXRp
dGxlPjwvdGl0bGVzPjxwZXJpb2RpY2FsPjxmdWxsLXRpdGxlPkogQ2xpbiBJbnZlc3Q8L2Z1bGwt
dGl0bGU+PC9wZXJpb2RpY2FsPjxwYWdlcz45NjgtNzU8L3BhZ2VzPjx2b2x1bWU+MTAyPC92b2x1
bWU+PG51bWJlcj41PC9udW1iZXI+PGtleXdvcmRzPjxrZXl3b3JkPkFkdWx0PC9rZXl3b3JkPjxr
ZXl3b3JkPkFudGl2aXJhbCBBZ2VudHMvdGhlcmFwZXV0aWMgdXNlPC9rZXl3b3JkPjxrZXl3b3Jk
PkNENC1Qb3NpdGl2ZSBULUx5bXBob2N5dGVzLyppbW11bm9sb2d5PC9rZXl3b3JkPjxrZXl3b3Jk
PkNlbGwgRGl2aXNpb24vaW1tdW5vbG9neTwva2V5d29yZD48a2V5d29yZD5ETkEsIFZpcmFsL2Js
b29kPC9rZXl3b3JkPjxrZXl3b3JkPkZlbWFsZTwva2V5d29yZD48a2V5d29yZD5IZXBhdGl0aXMg
Qi8qaW1tdW5vbG9neTwva2V5d29yZD48a2V5d29yZD5IZXBhdGl0aXMgQiBTdXJmYWNlIEFudGln
ZW5zL2Jsb29kPC9rZXl3b3JkPjxrZXl3b3JkPkhlcGF0aXRpcyBCIGUgQW50aWdlbnMvYmxvb2Q8
L2tleXdvcmQ+PGtleXdvcmQ+SGVwYXRpdGlzLCBDaHJvbmljLypkcnVnIHRoZXJhcHk8L2tleXdv
cmQ+PGtleXdvcmQ+SHVtYW5zPC9rZXl3b3JkPjxrZXl3b3JkPkxhbWl2dWRpbmUvKnRoZXJhcGV1
dGljIHVzZTwva2V5d29yZD48a2V5d29yZD5NYWxlPC9rZXl3b3JkPjwva2V5d29yZHM+PGRhdGVz
Pjx5ZWFyPjE5OTg8L3llYXI+PHB1Yi1kYXRlcz48ZGF0ZT5TZXAgMTwvZGF0ZT48L3B1Yi1kYXRl
cz48L2RhdGVzPjxpc2JuPjAwMjEtOTczOCAoUHJpbnQpJiN4RDswMDIxLTk3MzggKExpbmtpbmcp
PC9pc2JuPjxhY2Nlc3Npb24tbnVtPjk3MjcwNjU8L2FjY2Vzc2lvbi1udW0+PHVybHM+PHJlbGF0
ZWQtdXJscz48dXJsPmh0dHA6Ly93d3cubmNiaS5ubG0ubmloLmdvdi9wdWJtZWQvOTcyNzA2NTwv
dXJsPjwvcmVsYXRlZC11cmxzPjwvdXJscz48Y3VzdG9tMj41MDg5NjI8L2N1c3RvbTI+PGVsZWN0
cm9uaWMtcmVzb3VyY2UtbnVtPjEwLjExNzIvSkNJMzczMTwvZWxlY3Ryb25pYy1yZXNvdXJjZS1u
dW0+PC9yZWNvcmQ+PC9DaXRlPjxDaXRlPjxBdXRob3I+Qm9uaTwvQXV0aG9yPjxZZWFyPjIwMDE8
L1llYXI+PFJlY051bT4xMjE8L1JlY051bT48cmVjb3JkPjxyZWMtbnVtYmVyPjEyMTwvcmVjLW51
bWJlcj48Zm9yZWlnbi1rZXlzPjxrZXkgYXBwPSJFTiIgZGItaWQ9ImF6d3YwMnJ2MDB4cDI3ZXR0
YW5wYXY1aDIwZHhlYXZ6cHNzZiI+MTIxPC9rZXk+PC9mb3JlaWduLWtleXM+PHJlZi10eXBlIG5h
bWU9IkpvdXJuYWwgQXJ0aWNsZSI+MTc8L3JlZi10eXBlPjxjb250cmlidXRvcnM+PGF1dGhvcnM+
PGF1dGhvcj5Cb25pLCBDLjwvYXV0aG9yPjxhdXRob3I+UGVubmEsIEEuPC9hdXRob3I+PGF1dGhv
cj5PZ2csIEcuIFMuPC9hdXRob3I+PGF1dGhvcj5CZXJ0b2xldHRpLCBBLjwvYXV0aG9yPjxhdXRo
b3I+UGlsbGksIE0uPC9hdXRob3I+PGF1dGhvcj5DYXZhbGxvLCBDLjwvYXV0aG9yPjxhdXRob3I+
Q2F2YWxsaSwgQS48L2F1dGhvcj48YXV0aG9yPlVyYmFuaSwgUy48L2F1dGhvcj48YXV0aG9yPkJv
ZWhtZSwgUi48L2F1dGhvcj48YXV0aG9yPlBhbmViaWFuY28sIFIuPC9hdXRob3I+PGF1dGhvcj5G
aWFjY2Fkb3JpLCBGLjwvYXV0aG9yPjxhdXRob3I+RmVycmFyaSwgQy48L2F1dGhvcj48L2F1dGhv
cnM+PC9jb250cmlidXRvcnM+PGF1dGgtYWRkcmVzcz5MYWJvcmF0b3JpbyBkaSBJbW11bm9wYXRv
bG9naWEgVmlyYWxlLCBEaXZpc2lvbmUgTWFsYXR0aWUgSW5mZXR0aXZlLCBBemllbmRhIE9zcGVk
YWxpZXJhIGRpIFBhcm1hLCBhbmQgQ2F0dGVkcmEgZGkgTWFsYXR0aWUgSW5mZXR0aXZlLCBVbml2
ZXJzaXRhIGRpIFBhcm1hLCBJdGFseS48L2F1dGgtYWRkcmVzcz48dGl0bGVzPjx0aXRsZT5MYW1p
dnVkaW5lIHRyZWF0bWVudCBjYW4gb3ZlcmNvbWUgY3l0b3RveGljIFQtY2VsbCBoeXBvcmVzcG9u
c2l2ZW5lc3MgaW4gY2hyb25pYyBoZXBhdGl0aXMgQjogbmV3IHBlcnNwZWN0aXZlcyBmb3IgaW1t
dW5lIHRoZXJhcHk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k2My03MTwvcGFnZXM+PHZvbHVtZT4zMzwvdm9sdW1lPjxudW1iZXI+NDwvbnVt
YmVyPjxrZXl3b3Jkcz48a2V5d29yZD5BZHVsdDwva2V5d29yZD48a2V5d29yZD5BbnRpdmlyYWwg
QWdlbnRzLyp0aGVyYXBldXRpYyB1c2U8L2tleXdvcmQ+PGtleXdvcmQ+Q0Q4LVBvc2l0aXZlIFQt
THltcGhvY3l0ZXMvcGF0aG9sb2d5PC9rZXl3b3JkPjxrZXl3b3JkPkZlbWFsZTwva2V5d29yZD48
a2V5d29yZD5ITEEtQTIgQW50aWdlbi9hbmFseXNpczwva2V5d29yZD48a2V5d29yZD5IZXBhdGl0
aXMgQiBlIEFudGlnZW5zL2FuYWx5c2lzPC9rZXl3b3JkPjxrZXl3b3JkPkhlcGF0aXRpcyBCLCBD
aHJvbmljLypkcnVnIHRoZXJhcHkvcGF0aG9sb2d5LypwaHlzaW9wYXRob2xvZ3kvdmlyb2xvZ3k8
L2tleXdvcmQ+PGtleXdvcmQ+SHVtYW5zPC9rZXl3b3JkPjxrZXl3b3JkPkltbXVub3RoZXJhcHkv
dHJlbmRzPC9rZXl3b3JkPjxrZXl3b3JkPkxhbWl2dWRpbmUvKnRoZXJhcGV1dGljIHVzZTwva2V5
d29yZD48a2V5d29yZD5Mb25naXR1ZGluYWwgU3R1ZGllczwva2V5d29yZD48a2V5d29yZD5NYWxl
PC9rZXl3b3JkPjxrZXl3b3JkPlQtTHltcGhvY3l0ZXMsIEN5dG90b3hpYy8qZHJ1ZyBlZmZlY3Rz
LypwaHlzaW9sb2d5PC9rZXl3b3JkPjxrZXl3b3JkPlZpcmFsIExvYWQ8L2tleXdvcmQ+PC9rZXl3
b3Jkcz48ZGF0ZXM+PHllYXI+MjAwMTwveWVhcj48cHViLWRhdGVzPjxkYXRlPkFwcjwvZGF0ZT48
L3B1Yi1kYXRlcz48L2RhdGVzPjxpc2JuPjAyNzAtOTEzOSAoUHJpbnQpJiN4RDswMjcwLTkxMzkg
KExpbmtpbmcpPC9pc2JuPjxhY2Nlc3Npb24tbnVtPjExMjgzODYxPC9hY2Nlc3Npb24tbnVtPjx1
cmxzPjxyZWxhdGVkLXVybHM+PHVybD5odHRwOi8vd3d3Lm5jYmkubmxtLm5paC5nb3YvcHVibWVk
LzExMjgzODYxPC91cmw+PC9yZWxhdGVkLXVybHM+PC91cmxzPjxlbGVjdHJvbmljLXJlc291cmNl
LW51bT4xMC4xMDUzL2poZXAuMjAwMS4yMzA0NTwvZWxlY3Ryb25pYy1yZXNvdXJjZS1udW0+PC9y
ZWNvcmQ+PC9DaXRlPjwvRW5kTm90ZT4AAD==
</w:fldData>
        </w:fldChar>
      </w:r>
      <w:r w:rsidRPr="000B59E1">
        <w:rPr>
          <w:rFonts w:ascii="Book Antiqua" w:hAnsi="Book Antiqua"/>
          <w:kern w:val="0"/>
          <w:sz w:val="24"/>
          <w:szCs w:val="24"/>
        </w:rPr>
        <w:instrText xml:space="preserve"> ADDIN EN.CITE </w:instrText>
      </w:r>
      <w:r w:rsidRPr="000B59E1">
        <w:rPr>
          <w:rFonts w:ascii="Book Antiqua" w:hAnsi="Book Antiqua"/>
          <w:kern w:val="0"/>
          <w:sz w:val="24"/>
          <w:szCs w:val="24"/>
        </w:rPr>
        <w:fldChar w:fldCharType="begin">
          <w:fldData xml:space="preserve">PEVuZE5vdGU+PENpdGU+PEF1dGhvcj5Cb25pPC9BdXRob3I+PFllYXI+MTk5ODwvWWVhcj48UmVj
TnVtPjEyMDwvUmVjTnVtPjxEaXNwbGF5VGV4dD48c3R5bGUgZmFjZT0ic3VwZXJzY3JpcHQiPls5
LCAxMF08L3N0eWxlPjwvRGlzcGxheVRleHQ+PHJlY29yZD48cmVjLW51bWJlcj4xMjA8L3JlYy1u
dW1iZXI+PGZvcmVpZ24ta2V5cz48a2V5IGFwcD0iRU4iIGRiLWlkPSJhend2MDJydjAweHAyN2V0
dGFucGF2NWgyMGR4ZWF2enBzc2YiPjEyMDwva2V5PjwvZm9yZWlnbi1rZXlzPjxyZWYtdHlwZSBu
YW1lPSJKb3VybmFsIEFydGljbGUiPjE3PC9yZWYtdHlwZT48Y29udHJpYnV0b3JzPjxhdXRob3Jz
PjxhdXRob3I+Qm9uaSwgQy48L2F1dGhvcj48YXV0aG9yPkJlcnRvbGV0dGksIEEuPC9hdXRob3I+
PGF1dGhvcj5QZW5uYSwgQS48L2F1dGhvcj48YXV0aG9yPkNhdmFsbGksIEEuPC9hdXRob3I+PGF1
dGhvcj5QaWxsaSwgTS48L2F1dGhvcj48YXV0aG9yPlVyYmFuaSwgUy48L2F1dGhvcj48YXV0aG9y
PlNjb2duYW1pZ2xpbywgUC48L2F1dGhvcj48YXV0aG9yPkJvZWhtZSwgUi48L2F1dGhvcj48YXV0
aG9yPlBhbmViaWFuY28sIFIuPC9hdXRob3I+PGF1dGhvcj5GaWFjY2Fkb3JpLCBGLjwvYXV0aG9y
PjxhdXRob3I+RmVycmFyaSwgQy48L2F1dGhvcj48L2F1dGhvcnM+PC9jb250cmlidXRvcnM+PGF1
dGgtYWRkcmVzcz5MYWJvcmF0b3JpbyBkaSBJbW11bm9wYXRvbG9naWEgVmlyYWxlLCBEaXZpc2lv
bmUgTWFsYXR0aWUgSW5mZXR0aXZlLCBBemllbmRhIE9zcGVkYWxpZXJhIGRpIFBhcm1hLCBhbmQg
Q2F0dGVkcmEgZGkgTWFsYXR0aWUgSW5mZXR0aXZlLCBVbml2ZXJzaXRhIGRpIFBhcm1hLCBQYXJt
YSwgSXRhbHkuPC9hdXRoLWFkZHJlc3M+PHRpdGxlcz48dGl0bGU+TGFtaXZ1ZGluZSB0cmVhdG1l
bnQgY2FuIHJlc3RvcmUgVCBjZWxsIHJlc3BvbnNpdmVuZXNzIGluIGNocm9uaWMgaGVwYXRpdGlz
IEI8L3RpdGxlPjxzZWNvbmRhcnktdGl0bGU+SiBDbGluIEludmVzdDwvc2Vjb25kYXJ5LXRpdGxl
PjxhbHQtdGl0bGU+VGhlIEpvdXJuYWwgb2YgY2xpbmljYWwgaW52ZXN0aWdhdGlvbjwvYWx0LXRp
dGxlPjwvdGl0bGVzPjxwZXJpb2RpY2FsPjxmdWxsLXRpdGxlPkogQ2xpbiBJbnZlc3Q8L2Z1bGwt
dGl0bGU+PC9wZXJpb2RpY2FsPjxwYWdlcz45NjgtNzU8L3BhZ2VzPjx2b2x1bWU+MTAyPC92b2x1
bWU+PG51bWJlcj41PC9udW1iZXI+PGtleXdvcmRzPjxrZXl3b3JkPkFkdWx0PC9rZXl3b3JkPjxr
ZXl3b3JkPkFudGl2aXJhbCBBZ2VudHMvdGhlcmFwZXV0aWMgdXNlPC9rZXl3b3JkPjxrZXl3b3Jk
PkNENC1Qb3NpdGl2ZSBULUx5bXBob2N5dGVzLyppbW11bm9sb2d5PC9rZXl3b3JkPjxrZXl3b3Jk
PkNlbGwgRGl2aXNpb24vaW1tdW5vbG9neTwva2V5d29yZD48a2V5d29yZD5ETkEsIFZpcmFsL2Js
b29kPC9rZXl3b3JkPjxrZXl3b3JkPkZlbWFsZTwva2V5d29yZD48a2V5d29yZD5IZXBhdGl0aXMg
Qi8qaW1tdW5vbG9neTwva2V5d29yZD48a2V5d29yZD5IZXBhdGl0aXMgQiBTdXJmYWNlIEFudGln
ZW5zL2Jsb29kPC9rZXl3b3JkPjxrZXl3b3JkPkhlcGF0aXRpcyBCIGUgQW50aWdlbnMvYmxvb2Q8
L2tleXdvcmQ+PGtleXdvcmQ+SGVwYXRpdGlzLCBDaHJvbmljLypkcnVnIHRoZXJhcHk8L2tleXdv
cmQ+PGtleXdvcmQ+SHVtYW5zPC9rZXl3b3JkPjxrZXl3b3JkPkxhbWl2dWRpbmUvKnRoZXJhcGV1
dGljIHVzZTwva2V5d29yZD48a2V5d29yZD5NYWxlPC9rZXl3b3JkPjwva2V5d29yZHM+PGRhdGVz
Pjx5ZWFyPjE5OTg8L3llYXI+PHB1Yi1kYXRlcz48ZGF0ZT5TZXAgMTwvZGF0ZT48L3B1Yi1kYXRl
cz48L2RhdGVzPjxpc2JuPjAwMjEtOTczOCAoUHJpbnQpJiN4RDswMDIxLTk3MzggKExpbmtpbmcp
PC9pc2JuPjxhY2Nlc3Npb24tbnVtPjk3MjcwNjU8L2FjY2Vzc2lvbi1udW0+PHVybHM+PHJlbGF0
ZWQtdXJscz48dXJsPmh0dHA6Ly93d3cubmNiaS5ubG0ubmloLmdvdi9wdWJtZWQvOTcyNzA2NTwv
dXJsPjwvcmVsYXRlZC11cmxzPjwvdXJscz48Y3VzdG9tMj41MDg5NjI8L2N1c3RvbTI+PGVsZWN0
cm9uaWMtcmVzb3VyY2UtbnVtPjEwLjExNzIvSkNJMzczMTwvZWxlY3Ryb25pYy1yZXNvdXJjZS1u
dW0+PC9yZWNvcmQ+PC9DaXRlPjxDaXRlPjxBdXRob3I+Qm9uaTwvQXV0aG9yPjxZZWFyPjIwMDE8
L1llYXI+PFJlY051bT4xMjE8L1JlY051bT48cmVjb3JkPjxyZWMtbnVtYmVyPjEyMTwvcmVjLW51
bWJlcj48Zm9yZWlnbi1rZXlzPjxrZXkgYXBwPSJFTiIgZGItaWQ9ImF6d3YwMnJ2MDB4cDI3ZXR0
YW5wYXY1aDIwZHhlYXZ6cHNzZiI+MTIxPC9rZXk+PC9mb3JlaWduLWtleXM+PHJlZi10eXBlIG5h
bWU9IkpvdXJuYWwgQXJ0aWNsZSI+MTc8L3JlZi10eXBlPjxjb250cmlidXRvcnM+PGF1dGhvcnM+
PGF1dGhvcj5Cb25pLCBDLjwvYXV0aG9yPjxhdXRob3I+UGVubmEsIEEuPC9hdXRob3I+PGF1dGhv
cj5PZ2csIEcuIFMuPC9hdXRob3I+PGF1dGhvcj5CZXJ0b2xldHRpLCBBLjwvYXV0aG9yPjxhdXRo
b3I+UGlsbGksIE0uPC9hdXRob3I+PGF1dGhvcj5DYXZhbGxvLCBDLjwvYXV0aG9yPjxhdXRob3I+
Q2F2YWxsaSwgQS48L2F1dGhvcj48YXV0aG9yPlVyYmFuaSwgUy48L2F1dGhvcj48YXV0aG9yPkJv
ZWhtZSwgUi48L2F1dGhvcj48YXV0aG9yPlBhbmViaWFuY28sIFIuPC9hdXRob3I+PGF1dGhvcj5G
aWFjY2Fkb3JpLCBGLjwvYXV0aG9yPjxhdXRob3I+RmVycmFyaSwgQy48L2F1dGhvcj48L2F1dGhv
cnM+PC9jb250cmlidXRvcnM+PGF1dGgtYWRkcmVzcz5MYWJvcmF0b3JpbyBkaSBJbW11bm9wYXRv
bG9naWEgVmlyYWxlLCBEaXZpc2lvbmUgTWFsYXR0aWUgSW5mZXR0aXZlLCBBemllbmRhIE9zcGVk
YWxpZXJhIGRpIFBhcm1hLCBhbmQgQ2F0dGVkcmEgZGkgTWFsYXR0aWUgSW5mZXR0aXZlLCBVbml2
ZXJzaXRhIGRpIFBhcm1hLCBJdGFseS48L2F1dGgtYWRkcmVzcz48dGl0bGVzPjx0aXRsZT5MYW1p
dnVkaW5lIHRyZWF0bWVudCBjYW4gb3ZlcmNvbWUgY3l0b3RveGljIFQtY2VsbCBoeXBvcmVzcG9u
c2l2ZW5lc3MgaW4gY2hyb25pYyBoZXBhdGl0aXMgQjogbmV3IHBlcnNwZWN0aXZlcyBmb3IgaW1t
dW5lIHRoZXJhcHk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k2My03MTwvcGFnZXM+PHZvbHVtZT4zMzwvdm9sdW1lPjxudW1iZXI+NDwvbnVt
YmVyPjxrZXl3b3Jkcz48a2V5d29yZD5BZHVsdDwva2V5d29yZD48a2V5d29yZD5BbnRpdmlyYWwg
QWdlbnRzLyp0aGVyYXBldXRpYyB1c2U8L2tleXdvcmQ+PGtleXdvcmQ+Q0Q4LVBvc2l0aXZlIFQt
THltcGhvY3l0ZXMvcGF0aG9sb2d5PC9rZXl3b3JkPjxrZXl3b3JkPkZlbWFsZTwva2V5d29yZD48
a2V5d29yZD5ITEEtQTIgQW50aWdlbi9hbmFseXNpczwva2V5d29yZD48a2V5d29yZD5IZXBhdGl0
aXMgQiBlIEFudGlnZW5zL2FuYWx5c2lzPC9rZXl3b3JkPjxrZXl3b3JkPkhlcGF0aXRpcyBCLCBD
aHJvbmljLypkcnVnIHRoZXJhcHkvcGF0aG9sb2d5LypwaHlzaW9wYXRob2xvZ3kvdmlyb2xvZ3k8
L2tleXdvcmQ+PGtleXdvcmQ+SHVtYW5zPC9rZXl3b3JkPjxrZXl3b3JkPkltbXVub3RoZXJhcHkv
dHJlbmRzPC9rZXl3b3JkPjxrZXl3b3JkPkxhbWl2dWRpbmUvKnRoZXJhcGV1dGljIHVzZTwva2V5
d29yZD48a2V5d29yZD5Mb25naXR1ZGluYWwgU3R1ZGllczwva2V5d29yZD48a2V5d29yZD5NYWxl
PC9rZXl3b3JkPjxrZXl3b3JkPlQtTHltcGhvY3l0ZXMsIEN5dG90b3hpYy8qZHJ1ZyBlZmZlY3Rz
LypwaHlzaW9sb2d5PC9rZXl3b3JkPjxrZXl3b3JkPlZpcmFsIExvYWQ8L2tleXdvcmQ+PC9rZXl3
b3Jkcz48ZGF0ZXM+PHllYXI+MjAwMTwveWVhcj48cHViLWRhdGVzPjxkYXRlPkFwcjwvZGF0ZT48
L3B1Yi1kYXRlcz48L2RhdGVzPjxpc2JuPjAyNzAtOTEzOSAoUHJpbnQpJiN4RDswMjcwLTkxMzkg
KExpbmtpbmcpPC9pc2JuPjxhY2Nlc3Npb24tbnVtPjExMjgzODYxPC9hY2Nlc3Npb24tbnVtPjx1
cmxzPjxyZWxhdGVkLXVybHM+PHVybD5odHRwOi8vd3d3Lm5jYmkubmxtLm5paC5nb3YvcHVibWVk
LzExMjgzODYxPC91cmw+PC9yZWxhdGVkLXVybHM+PC91cmxzPjxlbGVjdHJvbmljLXJlc291cmNl
LW51bT4xMC4xMDUzL2poZXAuMjAwMS4yMzA0NTwvZWxlY3Ryb25pYy1yZXNvdXJjZS1udW0+PC9y
ZWNvcmQ+PC9DaXRlPjwvRW5kTm90ZT4AAD==
</w:fldData>
        </w:fldChar>
      </w:r>
      <w:r w:rsidRPr="000B59E1">
        <w:rPr>
          <w:rFonts w:ascii="Book Antiqua" w:hAnsi="Book Antiqua"/>
          <w:kern w:val="0"/>
          <w:sz w:val="24"/>
          <w:szCs w:val="24"/>
        </w:rPr>
        <w:instrText xml:space="preserve"> ADDIN EN.CITE.DATA </w:instrText>
      </w:r>
      <w:r w:rsidRPr="000B59E1">
        <w:rPr>
          <w:rFonts w:ascii="Book Antiqua" w:hAnsi="Book Antiqua"/>
          <w:kern w:val="0"/>
          <w:sz w:val="24"/>
          <w:szCs w:val="24"/>
        </w:rPr>
      </w:r>
      <w:r w:rsidRPr="000B59E1">
        <w:rPr>
          <w:rFonts w:ascii="Book Antiqua" w:hAnsi="Book Antiqua"/>
          <w:kern w:val="0"/>
          <w:sz w:val="24"/>
          <w:szCs w:val="24"/>
        </w:rPr>
        <w:fldChar w:fldCharType="end"/>
      </w:r>
      <w:r w:rsidRPr="000B59E1">
        <w:rPr>
          <w:rFonts w:ascii="Book Antiqua" w:hAnsi="Book Antiqua"/>
          <w:kern w:val="0"/>
          <w:sz w:val="24"/>
          <w:szCs w:val="24"/>
        </w:rPr>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9" w:tooltip="Boni, 1998 #120" w:history="1">
        <w:r w:rsidRPr="000B59E1">
          <w:rPr>
            <w:rFonts w:ascii="Book Antiqua" w:hAnsi="Book Antiqua"/>
            <w:kern w:val="0"/>
            <w:sz w:val="24"/>
            <w:szCs w:val="24"/>
            <w:vertAlign w:val="superscript"/>
          </w:rPr>
          <w:t>9</w:t>
        </w:r>
      </w:hyperlink>
      <w:r>
        <w:rPr>
          <w:rFonts w:ascii="Book Antiqua" w:hAnsi="Book Antiqua"/>
          <w:kern w:val="0"/>
          <w:sz w:val="24"/>
          <w:szCs w:val="24"/>
          <w:vertAlign w:val="superscript"/>
        </w:rPr>
        <w:t>,</w:t>
      </w:r>
      <w:hyperlink w:anchor="_ENREF_10" w:tooltip="Boni, 2001 #121" w:history="1">
        <w:r w:rsidRPr="000B59E1">
          <w:rPr>
            <w:rFonts w:ascii="Book Antiqua" w:hAnsi="Book Antiqua"/>
            <w:kern w:val="0"/>
            <w:sz w:val="24"/>
            <w:szCs w:val="24"/>
            <w:vertAlign w:val="superscript"/>
          </w:rPr>
          <w:t>10</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xml:space="preserve"> showed that LAM treatment restores T-cell responsiveness and overcomes cytotoxic T-cell hyporesponsiveness in CHB patients. Recently, Cooksley </w:t>
      </w:r>
      <w:r w:rsidRPr="00D21170">
        <w:rPr>
          <w:rFonts w:ascii="Book Antiqua" w:hAnsi="Book Antiqua"/>
          <w:i/>
          <w:kern w:val="0"/>
          <w:sz w:val="24"/>
          <w:szCs w:val="24"/>
        </w:rPr>
        <w:t>et al</w:t>
      </w:r>
      <w:r w:rsidRPr="000B59E1">
        <w:rPr>
          <w:rFonts w:ascii="Book Antiqua" w:hAnsi="Book Antiqua"/>
          <w:kern w:val="0"/>
          <w:sz w:val="24"/>
          <w:szCs w:val="24"/>
        </w:rPr>
        <w:fldChar w:fldCharType="begin">
          <w:fldData xml:space="preserve">PEVuZE5vdGU+PENpdGU+PEF1dGhvcj5Db29rc2xleTwvQXV0aG9yPjxZZWFyPjIwMDg8L1llYXI+
PFJlY051bT4xMjI8L1JlY051bT48RGlzcGxheVRleHQ+PHN0eWxlIGZhY2U9InN1cGVyc2NyaXB0
Ij5bMTFdPC9zdHlsZT48L0Rpc3BsYXlUZXh0PjxyZWNvcmQ+PHJlYy1udW1iZXI+MTIyPC9yZWMt
bnVtYmVyPjxmb3JlaWduLWtleXM+PGtleSBhcHA9IkVOIiBkYi1pZD0iYXp3djAycnYwMHhwMjdl
dHRhbnBhdjVoMjBkeGVhdnpwc3NmIj4xMjI8L2tleT48L2ZvcmVpZ24ta2V5cz48cmVmLXR5cGUg
bmFtZT0iSm91cm5hbCBBcnRpY2xlIj4xNzwvcmVmLXR5cGU+PGNvbnRyaWJ1dG9ycz48YXV0aG9y
cz48YXV0aG9yPkNvb2tzbGV5LCBILjwvYXV0aG9yPjxhdXRob3I+Q2hva3NoaSwgUy48L2F1dGhv
cj48YXV0aG9yPk1hYXlhbiwgWS48L2F1dGhvcj48YXV0aG9yPldlZGVtZXllciwgSC48L2F1dGhv
cj48YXV0aG9yPkFuZHJlb25lLCBQLjwvYXV0aG9yPjxhdXRob3I+R2lsc29uLCBSLjwvYXV0aG9y
PjxhdXRob3I+V2FybmVzLCBULjwvYXV0aG9yPjxhdXRob3I+UGFnYW5pbiwgUy48L2F1dGhvcj48
YXV0aG9yPlpvdWxpbSwgRi48L2F1dGhvcj48YXV0aG9yPkZyZWRlcmljaywgRC48L2F1dGhvcj48
YXV0aG9yPk5ldW1hbm4sIEEuIFUuPC9hdXRob3I+PGF1dGhvcj5Ccm9zZ2FydCwgQy4gTC48L2F1
dGhvcj48YXV0aG9yPk5hb3Vtb3YsIE4uIFYuPC9hdXRob3I+PC9hdXRob3JzPjwvY29udHJpYnV0
b3JzPjxhdXRoLWFkZHJlc3M+SW5zdGl0dXRlIG9mIEhlcGF0b2xvZ3ksIFVuaXZlcnNpdHkgQ29s
bGVnZSBMb25kb24sIDY5LTc1IENoZW5pZXMgTWV3cywgTG9uZG9uIFdDMUUgNkhYLCBVbml0ZWQg
S2luZ2RvbS48L2F1dGgtYWRkcmVzcz48dGl0bGVzPjx0aXRsZT5IZXBhdGl0aXMgQiB2aXJ1cyBl
IGFudGlnZW4gbG9zcyBkdXJpbmcgYWRlZm92aXIgZGlwaXZveGlsIHRoZXJhcHkgaXMgYXNzb2Np
YXRlZCB3aXRoIGVuaGFuY2VkIHZpcnVzLXNwZWNpZmljIENENCsgVC1jZWxsIHJlYWN0aXZpdHk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MxMi0yMDwvcGFnZXM+PHZvbHVtZT41Mjwvdm9sdW1lPjxudW1iZXI+
MTwvbnVtYmVyPjxrZXl3b3Jkcz48a2V5d29yZD5BZGVuaW5lLyphbmFsb2dzICZhbXA7IGRlcml2
YXRpdmVzL3RoZXJhcGV1dGljIHVzZTwva2V5d29yZD48a2V5d29yZD5BZHVsdDwva2V5d29yZD48
a2V5d29yZD5BbnRpdmlyYWwgQWdlbnRzLyp0aGVyYXBldXRpYyB1c2U8L2tleXdvcmQ+PGtleXdv
cmQ+Q0Q0LVBvc2l0aXZlIFQtTHltcGhvY3l0ZXMvKmltbXVub2xvZ3k8L2tleXdvcmQ+PGtleXdv
cmQ+RE5BLCBWaXJhbC9ibG9vZDwva2V5d29yZD48a2V5d29yZD5GZW1hbGU8L2tleXdvcmQ+PGtl
eXdvcmQ+SGVwYXRpdGlzIEIgZSBBbnRpZ2Vucy8qYmxvb2Q8L2tleXdvcmQ+PGtleXdvcmQ+SGVw
YXRpdGlzIEIgdmlydXMvZHJ1ZyBlZmZlY3RzL2ltbXVub2xvZ3k8L2tleXdvcmQ+PGtleXdvcmQ+
SGVwYXRpdGlzIEIsIENocm9uaWMvKmRydWcgdGhlcmFweS92aXJvbG9neTwva2V5d29yZD48a2V5
d29yZD5IdW1hbnM8L2tleXdvcmQ+PGtleXdvcmQ+THltcGhvY3l0ZSBBY3RpdmF0aW9uLyppbW11
bm9sb2d5PC9rZXl3b3JkPjxrZXl3b3JkPk1hbGU8L2tleXdvcmQ+PGtleXdvcmQ+TWlkZGxlIEFn
ZWQ8L2tleXdvcmQ+PGtleXdvcmQ+T3JnYW5vcGhvc3Bob25hdGVzLyp0aGVyYXBldXRpYyB1c2U8
L2tleXdvcmQ+PGtleXdvcmQ+UmV2ZXJzZSBUcmFuc2NyaXB0YXNlIEluaGliaXRvcnMvKnRoZXJh
cGV1dGljIHVzZTwva2V5d29yZD48a2V5d29yZD5UcmVhdG1lbnQgT3V0Y29tZTwva2V5d29yZD48
a2V5d29yZD5WaXJ1cyBSZXBsaWNhdGlvbjwva2V5d29yZD48L2tleXdvcmRzPjxkYXRlcz48eWVh
cj4yMDA4PC95ZWFyPjxwdWItZGF0ZXM+PGRhdGU+SmFuPC9kYXRlPjwvcHViLWRhdGVzPjwvZGF0
ZXM+PGlzYm4+MDA2Ni00ODA0IChQcmludCkmI3hEOzAwNjYtNDgwNCAoTGlua2luZyk8L2lzYm4+
PGFjY2Vzc2lvbi1udW0+MTc5ODQyMzA8L2FjY2Vzc2lvbi1udW0+PHVybHM+PHJlbGF0ZWQtdXJs
cz48dXJsPmh0dHA6Ly93d3cubmNiaS5ubG0ubmloLmdvdi9wdWJtZWQvMTc5ODQyMzA8L3VybD48
L3JlbGF0ZWQtdXJscz48L3VybHM+PGN1c3RvbTI+MjIyMzg4MzwvY3VzdG9tMj48ZWxlY3Ryb25p
Yy1yZXNvdXJjZS1udW0+MTAuMTEyOC9BQUMuMDA0NjctMDc8L2VsZWN0cm9uaWMtcmVzb3VyY2Ut
bnVtPjwvcmVjb3JkPjwvQ2l0ZT48L0VuZE5vdGU+AAA=
</w:fldData>
        </w:fldChar>
      </w:r>
      <w:r w:rsidRPr="000B59E1">
        <w:rPr>
          <w:rFonts w:ascii="Book Antiqua" w:hAnsi="Book Antiqua"/>
          <w:kern w:val="0"/>
          <w:sz w:val="24"/>
          <w:szCs w:val="24"/>
        </w:rPr>
        <w:instrText xml:space="preserve"> ADDIN EN.CITE </w:instrText>
      </w:r>
      <w:r w:rsidRPr="000B59E1">
        <w:rPr>
          <w:rFonts w:ascii="Book Antiqua" w:hAnsi="Book Antiqua"/>
          <w:kern w:val="0"/>
          <w:sz w:val="24"/>
          <w:szCs w:val="24"/>
        </w:rPr>
        <w:fldChar w:fldCharType="begin">
          <w:fldData xml:space="preserve">PEVuZE5vdGU+PENpdGU+PEF1dGhvcj5Db29rc2xleTwvQXV0aG9yPjxZZWFyPjIwMDg8L1llYXI+
PFJlY051bT4xMjI8L1JlY051bT48RGlzcGxheVRleHQ+PHN0eWxlIGZhY2U9InN1cGVyc2NyaXB0
Ij5bMTFdPC9zdHlsZT48L0Rpc3BsYXlUZXh0PjxyZWNvcmQ+PHJlYy1udW1iZXI+MTIyPC9yZWMt
bnVtYmVyPjxmb3JlaWduLWtleXM+PGtleSBhcHA9IkVOIiBkYi1pZD0iYXp3djAycnYwMHhwMjdl
dHRhbnBhdjVoMjBkeGVhdnpwc3NmIj4xMjI8L2tleT48L2ZvcmVpZ24ta2V5cz48cmVmLXR5cGUg
bmFtZT0iSm91cm5hbCBBcnRpY2xlIj4xNzwvcmVmLXR5cGU+PGNvbnRyaWJ1dG9ycz48YXV0aG9y
cz48YXV0aG9yPkNvb2tzbGV5LCBILjwvYXV0aG9yPjxhdXRob3I+Q2hva3NoaSwgUy48L2F1dGhv
cj48YXV0aG9yPk1hYXlhbiwgWS48L2F1dGhvcj48YXV0aG9yPldlZGVtZXllciwgSC48L2F1dGhv
cj48YXV0aG9yPkFuZHJlb25lLCBQLjwvYXV0aG9yPjxhdXRob3I+R2lsc29uLCBSLjwvYXV0aG9y
PjxhdXRob3I+V2FybmVzLCBULjwvYXV0aG9yPjxhdXRob3I+UGFnYW5pbiwgUy48L2F1dGhvcj48
YXV0aG9yPlpvdWxpbSwgRi48L2F1dGhvcj48YXV0aG9yPkZyZWRlcmljaywgRC48L2F1dGhvcj48
YXV0aG9yPk5ldW1hbm4sIEEuIFUuPC9hdXRob3I+PGF1dGhvcj5Ccm9zZ2FydCwgQy4gTC48L2F1
dGhvcj48YXV0aG9yPk5hb3Vtb3YsIE4uIFYuPC9hdXRob3I+PC9hdXRob3JzPjwvY29udHJpYnV0
b3JzPjxhdXRoLWFkZHJlc3M+SW5zdGl0dXRlIG9mIEhlcGF0b2xvZ3ksIFVuaXZlcnNpdHkgQ29s
bGVnZSBMb25kb24sIDY5LTc1IENoZW5pZXMgTWV3cywgTG9uZG9uIFdDMUUgNkhYLCBVbml0ZWQg
S2luZ2RvbS48L2F1dGgtYWRkcmVzcz48dGl0bGVzPjx0aXRsZT5IZXBhdGl0aXMgQiB2aXJ1cyBl
IGFudGlnZW4gbG9zcyBkdXJpbmcgYWRlZm92aXIgZGlwaXZveGlsIHRoZXJhcHkgaXMgYXNzb2Np
YXRlZCB3aXRoIGVuaGFuY2VkIHZpcnVzLXNwZWNpZmljIENENCsgVC1jZWxsIHJlYWN0aXZpdHk8
L3RpdGxlPjxzZWNvbmRhcnktdGl0bGU+QW50aW1pY3JvYiBBZ2VudHMgQ2hlbW90aGVyPC9zZWNv
bmRhcnktdGl0bGU+PGFsdC10aXRsZT5BbnRpbWljcm9iaWFsIGFnZW50cyBhbmQgY2hlbW90aGVy
YXB5PC9hbHQtdGl0bGU+PC90aXRsZXM+PHBlcmlvZGljYWw+PGZ1bGwtdGl0bGU+QW50aW1pY3Jv
YiBBZ2VudHMgQ2hlbW90aGVyPC9mdWxsLXRpdGxlPjxhYmJyLTE+QW50aW1pY3JvYmlhbCBhZ2Vu
dHMgYW5kIGNoZW1vdGhlcmFweTwvYWJici0xPjwvcGVyaW9kaWNhbD48YWx0LXBlcmlvZGljYWw+
PGZ1bGwtdGl0bGU+QW50aW1pY3JvYiBBZ2VudHMgQ2hlbW90aGVyPC9mdWxsLXRpdGxlPjxhYmJy
LTE+QW50aW1pY3JvYmlhbCBhZ2VudHMgYW5kIGNoZW1vdGhlcmFweTwvYWJici0xPjwvYWx0LXBl
cmlvZGljYWw+PHBhZ2VzPjMxMi0yMDwvcGFnZXM+PHZvbHVtZT41Mjwvdm9sdW1lPjxudW1iZXI+
MTwvbnVtYmVyPjxrZXl3b3Jkcz48a2V5d29yZD5BZGVuaW5lLyphbmFsb2dzICZhbXA7IGRlcml2
YXRpdmVzL3RoZXJhcGV1dGljIHVzZTwva2V5d29yZD48a2V5d29yZD5BZHVsdDwva2V5d29yZD48
a2V5d29yZD5BbnRpdmlyYWwgQWdlbnRzLyp0aGVyYXBldXRpYyB1c2U8L2tleXdvcmQ+PGtleXdv
cmQ+Q0Q0LVBvc2l0aXZlIFQtTHltcGhvY3l0ZXMvKmltbXVub2xvZ3k8L2tleXdvcmQ+PGtleXdv
cmQ+RE5BLCBWaXJhbC9ibG9vZDwva2V5d29yZD48a2V5d29yZD5GZW1hbGU8L2tleXdvcmQ+PGtl
eXdvcmQ+SGVwYXRpdGlzIEIgZSBBbnRpZ2Vucy8qYmxvb2Q8L2tleXdvcmQ+PGtleXdvcmQ+SGVw
YXRpdGlzIEIgdmlydXMvZHJ1ZyBlZmZlY3RzL2ltbXVub2xvZ3k8L2tleXdvcmQ+PGtleXdvcmQ+
SGVwYXRpdGlzIEIsIENocm9uaWMvKmRydWcgdGhlcmFweS92aXJvbG9neTwva2V5d29yZD48a2V5
d29yZD5IdW1hbnM8L2tleXdvcmQ+PGtleXdvcmQ+THltcGhvY3l0ZSBBY3RpdmF0aW9uLyppbW11
bm9sb2d5PC9rZXl3b3JkPjxrZXl3b3JkPk1hbGU8L2tleXdvcmQ+PGtleXdvcmQ+TWlkZGxlIEFn
ZWQ8L2tleXdvcmQ+PGtleXdvcmQ+T3JnYW5vcGhvc3Bob25hdGVzLyp0aGVyYXBldXRpYyB1c2U8
L2tleXdvcmQ+PGtleXdvcmQ+UmV2ZXJzZSBUcmFuc2NyaXB0YXNlIEluaGliaXRvcnMvKnRoZXJh
cGV1dGljIHVzZTwva2V5d29yZD48a2V5d29yZD5UcmVhdG1lbnQgT3V0Y29tZTwva2V5d29yZD48
a2V5d29yZD5WaXJ1cyBSZXBsaWNhdGlvbjwva2V5d29yZD48L2tleXdvcmRzPjxkYXRlcz48eWVh
cj4yMDA4PC95ZWFyPjxwdWItZGF0ZXM+PGRhdGU+SmFuPC9kYXRlPjwvcHViLWRhdGVzPjwvZGF0
ZXM+PGlzYm4+MDA2Ni00ODA0IChQcmludCkmI3hEOzAwNjYtNDgwNCAoTGlua2luZyk8L2lzYm4+
PGFjY2Vzc2lvbi1udW0+MTc5ODQyMzA8L2FjY2Vzc2lvbi1udW0+PHVybHM+PHJlbGF0ZWQtdXJs
cz48dXJsPmh0dHA6Ly93d3cubmNiaS5ubG0ubmloLmdvdi9wdWJtZWQvMTc5ODQyMzA8L3VybD48
L3JlbGF0ZWQtdXJscz48L3VybHM+PGN1c3RvbTI+MjIyMzg4MzwvY3VzdG9tMj48ZWxlY3Ryb25p
Yy1yZXNvdXJjZS1udW0+MTAuMTEyOC9BQUMuMDA0NjctMDc8L2VsZWN0cm9uaWMtcmVzb3VyY2Ut
bnVtPjwvcmVjb3JkPjwvQ2l0ZT48L0VuZE5vdGU+AAA=
</w:fldData>
        </w:fldChar>
      </w:r>
      <w:r w:rsidRPr="000B59E1">
        <w:rPr>
          <w:rFonts w:ascii="Book Antiqua" w:hAnsi="Book Antiqua"/>
          <w:kern w:val="0"/>
          <w:sz w:val="24"/>
          <w:szCs w:val="24"/>
        </w:rPr>
        <w:instrText xml:space="preserve"> ADDIN EN.CITE.DATA </w:instrText>
      </w:r>
      <w:r w:rsidRPr="000B59E1">
        <w:rPr>
          <w:rFonts w:ascii="Book Antiqua" w:hAnsi="Book Antiqua"/>
          <w:kern w:val="0"/>
          <w:sz w:val="24"/>
          <w:szCs w:val="24"/>
        </w:rPr>
      </w:r>
      <w:r w:rsidRPr="000B59E1">
        <w:rPr>
          <w:rFonts w:ascii="Book Antiqua" w:hAnsi="Book Antiqua"/>
          <w:kern w:val="0"/>
          <w:sz w:val="24"/>
          <w:szCs w:val="24"/>
        </w:rPr>
        <w:fldChar w:fldCharType="end"/>
      </w:r>
      <w:r w:rsidRPr="000B59E1">
        <w:rPr>
          <w:rFonts w:ascii="Book Antiqua" w:hAnsi="Book Antiqua"/>
          <w:kern w:val="0"/>
          <w:sz w:val="24"/>
          <w:szCs w:val="24"/>
        </w:rPr>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11" w:tooltip="Cooksley, 2008 #122" w:history="1">
        <w:r w:rsidRPr="000B59E1">
          <w:rPr>
            <w:rFonts w:ascii="Book Antiqua" w:hAnsi="Book Antiqua"/>
            <w:kern w:val="0"/>
            <w:sz w:val="24"/>
            <w:szCs w:val="24"/>
            <w:vertAlign w:val="superscript"/>
          </w:rPr>
          <w:t>11</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xml:space="preserve"> showed that ADV treatment caused increased CD4+ T-cell responses in patients with CHB compared to the </w:t>
      </w:r>
      <w:r>
        <w:rPr>
          <w:rFonts w:ascii="Book Antiqua" w:hAnsi="Book Antiqua"/>
          <w:kern w:val="0"/>
          <w:sz w:val="24"/>
          <w:szCs w:val="24"/>
        </w:rPr>
        <w:t>placebo</w:t>
      </w:r>
      <w:r w:rsidRPr="000B59E1">
        <w:rPr>
          <w:rFonts w:ascii="Book Antiqua" w:hAnsi="Book Antiqua"/>
          <w:kern w:val="0"/>
          <w:sz w:val="24"/>
          <w:szCs w:val="24"/>
        </w:rPr>
        <w:t xml:space="preserve">. Restoration of the T-lymphocyte subpopulation has been detected in CHB patients treated with </w:t>
      </w:r>
      <w:r>
        <w:rPr>
          <w:rFonts w:ascii="Book Antiqua" w:hAnsi="Book Antiqua"/>
          <w:kern w:val="0"/>
          <w:sz w:val="24"/>
          <w:szCs w:val="24"/>
        </w:rPr>
        <w:t>ETV</w:t>
      </w:r>
      <w:r w:rsidRPr="000B59E1">
        <w:rPr>
          <w:rFonts w:ascii="Book Antiqua" w:hAnsi="Book Antiqua"/>
          <w:kern w:val="0"/>
          <w:sz w:val="24"/>
          <w:szCs w:val="24"/>
        </w:rPr>
        <w:fldChar w:fldCharType="begin">
          <w:fldData xml:space="preserve">PEVuZE5vdGU+PENpdGU+PEF1dGhvcj5Zb3U8L0F1dGhvcj48WWVhcj4yMDA4PC9ZZWFyPjxSZWNO
dW0+MTAxPC9SZWNOdW0+PERpc3BsYXlUZXh0PjxzdHlsZSBmYWNlPSJzdXBlcnNjcmlwdCI+WzEy
XTwvc3R5bGU+PC9EaXNwbGF5VGV4dD48cmVjb3JkPjxyZWMtbnVtYmVyPjEwMTwvcmVjLW51bWJl
cj48Zm9yZWlnbi1rZXlzPjxrZXkgYXBwPSJFTiIgZGItaWQ9ImF6d3YwMnJ2MDB4cDI3ZXR0YW5w
YXY1aDIwZHhlYXZ6cHNzZiI+MTAxPC9rZXk+PC9mb3JlaWduLWtleXM+PHJlZi10eXBlIG5hbWU9
IkpvdXJuYWwgQXJ0aWNsZSI+MTc8L3JlZi10eXBlPjxjb250cmlidXRvcnM+PGF1dGhvcnM+PGF1
dGhvcj5Zb3UsIEouPC9hdXRob3I+PGF1dGhvcj5TcmlwbHVuZywgSC48L2F1dGhvcj48YXV0aG9y
PkdlYXRlciwgQS48L2F1dGhvcj48YXV0aG9yPkNob25nc3V2aXZhdHdvbmcsIFYuPC9hdXRob3I+
PGF1dGhvcj5aaHVhbmcsIEwuPC9hdXRob3I+PGF1dGhvcj5MaSwgWS4gTC48L2F1dGhvcj48YXV0
aG9yPkxlaSwgSC48L2F1dGhvcj48YXV0aG9yPkxpdSwgSi48L2F1dGhvcj48YXV0aG9yPkNoZW4s
IEguIFkuPC9hdXRob3I+PGF1dGhvcj5UYW5nLCBCLiBaLjwvYXV0aG9yPjxhdXRob3I+SHVhbmcs
IEouIEguPC9hdXRob3I+PC9hdXRob3JzPjwvY29udHJpYnV0b3JzPjxhdXRoLWFkZHJlc3M+RXBp
ZGVtaW9sb2d5IFVuaXQsIEZhY3VsdHkgb2YgTWVkaWNpbmUsIFByaW5jZSBvZiBTb25na2xhIFVu
aXZlcnNpdHksIFRoYWlsYW5kLiBqaW5neW91a21AMTI2LmNvbTwvYXV0aC1hZGRyZXNzPjx0aXRs
ZXM+PHRpdGxlPkltcGFjdCBvZiB2aXJhbCByZXBsaWNhdGlvbiBpbmhpYml0aW9uIGJ5IGVudGVj
YXZpciBvbiBwZXJpcGhlcmFsIFQgbHltcGhvY3l0ZSBzdWJwb3B1bGF0aW9ucyBpbiBjaHJvbmlj
IGhlcGF0aXRpcyBCIHBhdGllbnRzPC90aXRsZT48c2Vjb25kYXJ5LXRpdGxlPkJNQyBJbmZlY3Qg
RGlzPC9zZWNvbmRhcnktdGl0bGU+PGFsdC10aXRsZT5CTUMgaW5mZWN0aW91cyBkaXNlYXNlczwv
YWx0LXRpdGxlPjwvdGl0bGVzPjxwZXJpb2RpY2FsPjxmdWxsLXRpdGxlPkJNQyBJbmZlY3QgRGlz
PC9mdWxsLXRpdGxlPjxhYmJyLTE+Qk1DIGluZmVjdGlvdXMgZGlzZWFzZXM8L2FiYnItMT48L3Bl
cmlvZGljYWw+PGFsdC1wZXJpb2RpY2FsPjxmdWxsLXRpdGxlPkJNQyBJbmZlY3QgRGlzPC9mdWxs
LXRpdGxlPjxhYmJyLTE+Qk1DIGluZmVjdGlvdXMgZGlzZWFzZXM8L2FiYnItMT48L2FsdC1wZXJp
b2RpY2FsPjxwYWdlcz4xMjM8L3BhZ2VzPjx2b2x1bWU+ODwvdm9sdW1lPjxrZXl3b3Jkcz48a2V5
d29yZD5BZG9sZXNjZW50PC9rZXl3b3JkPjxrZXl3b3JkPkFkdWx0PC9rZXl3b3JkPjxrZXl3b3Jk
PkFudGl2aXJhbCBBZ2VudHMvKnRoZXJhcGV1dGljIHVzZTwva2V5d29yZD48a2V5d29yZD5DRDQt
Q0Q4IFJhdGlvPC9rZXl3b3JkPjxrZXl3b3JkPkNENC1Qb3NpdGl2ZSBULUx5bXBob2N5dGVzL2Ry
dWcgZWZmZWN0cy92aXJvbG9neTwva2V5d29yZD48a2V5d29yZD5DRDgtUG9zaXRpdmUgVC1MeW1w
aG9jeXRlcy9kcnVnIGVmZmVjdHMvdmlyb2xvZ3k8L2tleXdvcmQ+PGtleXdvcmQ+Q29ob3J0IFN0
dWRpZXM8L2tleXdvcmQ+PGtleXdvcmQ+RE5BLCBWaXJhbC9ibG9vZDwva2V5d29yZD48a2V5d29y
ZD5GZW1hbGU8L2tleXdvcmQ+PGtleXdvcmQ+R3VhbmluZS8qYW5hbG9ncyAmYW1wOyBkZXJpdmF0
aXZlcy90aGVyYXBldXRpYyB1c2U8L2tleXdvcmQ+PGtleXdvcmQ+SGVwYXRpdGlzIEIgZSBBbnRp
Z2Vucy9ibG9vZDwva2V5d29yZD48a2V5d29yZD5IZXBhdGl0aXMgQiB2aXJ1cy8qZHJ1ZyBlZmZl
Y3RzL3BoeXNpb2xvZ3k8L2tleXdvcmQ+PGtleXdvcmQ+SGVwYXRpdGlzIEIsIENocm9uaWMvKmRy
dWcgdGhlcmFweS9pbW11bm9sb2d5L3Zpcm9sb2d5PC9rZXl3b3JkPjxrZXl3b3JkPkh1bWFuczwv
a2V5d29yZD48a2V5d29yZD5MaXZlciBGdW5jdGlvbiBUZXN0czwva2V5d29yZD48a2V5d29yZD5N
YWxlPC9rZXl3b3JkPjxrZXl3b3JkPk1pZGRsZSBBZ2VkPC9rZXl3b3JkPjxrZXl3b3JkPk1vZGVs
cywgQmlvbG9naWNhbDwva2V5d29yZD48a2V5d29yZD5NdWx0aXZhcmlhdGUgQW5hbHlzaXM8L2tl
eXdvcmQ+PGtleXdvcmQ+UmVncmVzc2lvbiBBbmFseXNpczwva2V5d29yZD48a2V5d29yZD5ULUx5
bXBob2N5dGUgU3Vic2V0cy9kcnVnIGVmZmVjdHMvaW1tdW5vbG9neS8qdmlyb2xvZ3k8L2tleXdv
cmQ+PGtleXdvcmQ+VmlyYWwgTG9hZDwva2V5d29yZD48a2V5d29yZD5WaXJlbWlhL2RydWcgdGhl
cmFweS9pbW11bm9sb2d5L3Zpcm9sb2d5PC9rZXl3b3JkPjxrZXl3b3JkPlZpcnVzIFJlcGxpY2F0
aW9uLypkcnVnIGVmZmVjdHM8L2tleXdvcmQ+PC9rZXl3b3Jkcz48ZGF0ZXM+PHllYXI+MjAwODwv
eWVhcj48L2RhdGVzPjxpc2JuPjE0NzEtMjMzNCAoRWxlY3Ryb25pYykmI3hEOzE0NzEtMjMzNCAo
TGlua2luZyk8L2lzYm4+PGFjY2Vzc2lvbi1udW0+MTg4MDM4ODM8L2FjY2Vzc2lvbi1udW0+PHVy
bHM+PHJlbGF0ZWQtdXJscz48dXJsPmh0dHA6Ly93d3cubmNiaS5ubG0ubmloLmdvdi9wdWJtZWQv
MTg4MDM4ODM8L3VybD48L3JlbGF0ZWQtdXJscz48L3VybHM+PGN1c3RvbTI+MjU3MDY3ODwvY3Vz
dG9tMj48ZWxlY3Ryb25pYy1yZXNvdXJjZS1udW0+MTAuMTE4Ni8xNDcxLTIzMzQtOC0xMjM8L2Vs
ZWN0cm9uaWMtcmVzb3VyY2UtbnVtPjwvcmVjb3JkPjwvQ2l0ZT48L0VuZE5vdGU+AAAA
</w:fldData>
        </w:fldChar>
      </w:r>
      <w:r w:rsidRPr="000B59E1">
        <w:rPr>
          <w:rFonts w:ascii="Book Antiqua" w:hAnsi="Book Antiqua"/>
          <w:kern w:val="0"/>
          <w:sz w:val="24"/>
          <w:szCs w:val="24"/>
        </w:rPr>
        <w:instrText xml:space="preserve"> ADDIN EN.CITE </w:instrText>
      </w:r>
      <w:r w:rsidRPr="000B59E1">
        <w:rPr>
          <w:rFonts w:ascii="Book Antiqua" w:hAnsi="Book Antiqua"/>
          <w:kern w:val="0"/>
          <w:sz w:val="24"/>
          <w:szCs w:val="24"/>
        </w:rPr>
        <w:fldChar w:fldCharType="begin">
          <w:fldData xml:space="preserve">PEVuZE5vdGU+PENpdGU+PEF1dGhvcj5Zb3U8L0F1dGhvcj48WWVhcj4yMDA4PC9ZZWFyPjxSZWNO
dW0+MTAxPC9SZWNOdW0+PERpc3BsYXlUZXh0PjxzdHlsZSBmYWNlPSJzdXBlcnNjcmlwdCI+WzEy
XTwvc3R5bGU+PC9EaXNwbGF5VGV4dD48cmVjb3JkPjxyZWMtbnVtYmVyPjEwMTwvcmVjLW51bWJl
cj48Zm9yZWlnbi1rZXlzPjxrZXkgYXBwPSJFTiIgZGItaWQ9ImF6d3YwMnJ2MDB4cDI3ZXR0YW5w
YXY1aDIwZHhlYXZ6cHNzZiI+MTAxPC9rZXk+PC9mb3JlaWduLWtleXM+PHJlZi10eXBlIG5hbWU9
IkpvdXJuYWwgQXJ0aWNsZSI+MTc8L3JlZi10eXBlPjxjb250cmlidXRvcnM+PGF1dGhvcnM+PGF1
dGhvcj5Zb3UsIEouPC9hdXRob3I+PGF1dGhvcj5TcmlwbHVuZywgSC48L2F1dGhvcj48YXV0aG9y
PkdlYXRlciwgQS48L2F1dGhvcj48YXV0aG9yPkNob25nc3V2aXZhdHdvbmcsIFYuPC9hdXRob3I+
PGF1dGhvcj5aaHVhbmcsIEwuPC9hdXRob3I+PGF1dGhvcj5MaSwgWS4gTC48L2F1dGhvcj48YXV0
aG9yPkxlaSwgSC48L2F1dGhvcj48YXV0aG9yPkxpdSwgSi48L2F1dGhvcj48YXV0aG9yPkNoZW4s
IEguIFkuPC9hdXRob3I+PGF1dGhvcj5UYW5nLCBCLiBaLjwvYXV0aG9yPjxhdXRob3I+SHVhbmcs
IEouIEguPC9hdXRob3I+PC9hdXRob3JzPjwvY29udHJpYnV0b3JzPjxhdXRoLWFkZHJlc3M+RXBp
ZGVtaW9sb2d5IFVuaXQsIEZhY3VsdHkgb2YgTWVkaWNpbmUsIFByaW5jZSBvZiBTb25na2xhIFVu
aXZlcnNpdHksIFRoYWlsYW5kLiBqaW5neW91a21AMTI2LmNvbTwvYXV0aC1hZGRyZXNzPjx0aXRs
ZXM+PHRpdGxlPkltcGFjdCBvZiB2aXJhbCByZXBsaWNhdGlvbiBpbmhpYml0aW9uIGJ5IGVudGVj
YXZpciBvbiBwZXJpcGhlcmFsIFQgbHltcGhvY3l0ZSBzdWJwb3B1bGF0aW9ucyBpbiBjaHJvbmlj
IGhlcGF0aXRpcyBCIHBhdGllbnRzPC90aXRsZT48c2Vjb25kYXJ5LXRpdGxlPkJNQyBJbmZlY3Qg
RGlzPC9zZWNvbmRhcnktdGl0bGU+PGFsdC10aXRsZT5CTUMgaW5mZWN0aW91cyBkaXNlYXNlczwv
YWx0LXRpdGxlPjwvdGl0bGVzPjxwZXJpb2RpY2FsPjxmdWxsLXRpdGxlPkJNQyBJbmZlY3QgRGlz
PC9mdWxsLXRpdGxlPjxhYmJyLTE+Qk1DIGluZmVjdGlvdXMgZGlzZWFzZXM8L2FiYnItMT48L3Bl
cmlvZGljYWw+PGFsdC1wZXJpb2RpY2FsPjxmdWxsLXRpdGxlPkJNQyBJbmZlY3QgRGlzPC9mdWxs
LXRpdGxlPjxhYmJyLTE+Qk1DIGluZmVjdGlvdXMgZGlzZWFzZXM8L2FiYnItMT48L2FsdC1wZXJp
b2RpY2FsPjxwYWdlcz4xMjM8L3BhZ2VzPjx2b2x1bWU+ODwvdm9sdW1lPjxrZXl3b3Jkcz48a2V5
d29yZD5BZG9sZXNjZW50PC9rZXl3b3JkPjxrZXl3b3JkPkFkdWx0PC9rZXl3b3JkPjxrZXl3b3Jk
PkFudGl2aXJhbCBBZ2VudHMvKnRoZXJhcGV1dGljIHVzZTwva2V5d29yZD48a2V5d29yZD5DRDQt
Q0Q4IFJhdGlvPC9rZXl3b3JkPjxrZXl3b3JkPkNENC1Qb3NpdGl2ZSBULUx5bXBob2N5dGVzL2Ry
dWcgZWZmZWN0cy92aXJvbG9neTwva2V5d29yZD48a2V5d29yZD5DRDgtUG9zaXRpdmUgVC1MeW1w
aG9jeXRlcy9kcnVnIGVmZmVjdHMvdmlyb2xvZ3k8L2tleXdvcmQ+PGtleXdvcmQ+Q29ob3J0IFN0
dWRpZXM8L2tleXdvcmQ+PGtleXdvcmQ+RE5BLCBWaXJhbC9ibG9vZDwva2V5d29yZD48a2V5d29y
ZD5GZW1hbGU8L2tleXdvcmQ+PGtleXdvcmQ+R3VhbmluZS8qYW5hbG9ncyAmYW1wOyBkZXJpdmF0
aXZlcy90aGVyYXBldXRpYyB1c2U8L2tleXdvcmQ+PGtleXdvcmQ+SGVwYXRpdGlzIEIgZSBBbnRp
Z2Vucy9ibG9vZDwva2V5d29yZD48a2V5d29yZD5IZXBhdGl0aXMgQiB2aXJ1cy8qZHJ1ZyBlZmZl
Y3RzL3BoeXNpb2xvZ3k8L2tleXdvcmQ+PGtleXdvcmQ+SGVwYXRpdGlzIEIsIENocm9uaWMvKmRy
dWcgdGhlcmFweS9pbW11bm9sb2d5L3Zpcm9sb2d5PC9rZXl3b3JkPjxrZXl3b3JkPkh1bWFuczwv
a2V5d29yZD48a2V5d29yZD5MaXZlciBGdW5jdGlvbiBUZXN0czwva2V5d29yZD48a2V5d29yZD5N
YWxlPC9rZXl3b3JkPjxrZXl3b3JkPk1pZGRsZSBBZ2VkPC9rZXl3b3JkPjxrZXl3b3JkPk1vZGVs
cywgQmlvbG9naWNhbDwva2V5d29yZD48a2V5d29yZD5NdWx0aXZhcmlhdGUgQW5hbHlzaXM8L2tl
eXdvcmQ+PGtleXdvcmQ+UmVncmVzc2lvbiBBbmFseXNpczwva2V5d29yZD48a2V5d29yZD5ULUx5
bXBob2N5dGUgU3Vic2V0cy9kcnVnIGVmZmVjdHMvaW1tdW5vbG9neS8qdmlyb2xvZ3k8L2tleXdv
cmQ+PGtleXdvcmQ+VmlyYWwgTG9hZDwva2V5d29yZD48a2V5d29yZD5WaXJlbWlhL2RydWcgdGhl
cmFweS9pbW11bm9sb2d5L3Zpcm9sb2d5PC9rZXl3b3JkPjxrZXl3b3JkPlZpcnVzIFJlcGxpY2F0
aW9uLypkcnVnIGVmZmVjdHM8L2tleXdvcmQ+PC9rZXl3b3Jkcz48ZGF0ZXM+PHllYXI+MjAwODwv
eWVhcj48L2RhdGVzPjxpc2JuPjE0NzEtMjMzNCAoRWxlY3Ryb25pYykmI3hEOzE0NzEtMjMzNCAo
TGlua2luZyk8L2lzYm4+PGFjY2Vzc2lvbi1udW0+MTg4MDM4ODM8L2FjY2Vzc2lvbi1udW0+PHVy
bHM+PHJlbGF0ZWQtdXJscz48dXJsPmh0dHA6Ly93d3cubmNiaS5ubG0ubmloLmdvdi9wdWJtZWQv
MTg4MDM4ODM8L3VybD48L3JlbGF0ZWQtdXJscz48L3VybHM+PGN1c3RvbTI+MjU3MDY3ODwvY3Vz
dG9tMj48ZWxlY3Ryb25pYy1yZXNvdXJjZS1udW0+MTAuMTE4Ni8xNDcxLTIzMzQtOC0xMjM8L2Vs
ZWN0cm9uaWMtcmVzb3VyY2UtbnVtPjwvcmVjb3JkPjwvQ2l0ZT48L0VuZE5vdGU+AAAA
</w:fldData>
        </w:fldChar>
      </w:r>
      <w:r w:rsidRPr="000B59E1">
        <w:rPr>
          <w:rFonts w:ascii="Book Antiqua" w:hAnsi="Book Antiqua"/>
          <w:kern w:val="0"/>
          <w:sz w:val="24"/>
          <w:szCs w:val="24"/>
        </w:rPr>
        <w:instrText xml:space="preserve"> ADDIN EN.CITE.DATA </w:instrText>
      </w:r>
      <w:r w:rsidRPr="000B59E1">
        <w:rPr>
          <w:rFonts w:ascii="Book Antiqua" w:hAnsi="Book Antiqua"/>
          <w:kern w:val="0"/>
          <w:sz w:val="24"/>
          <w:szCs w:val="24"/>
        </w:rPr>
      </w:r>
      <w:r w:rsidRPr="000B59E1">
        <w:rPr>
          <w:rFonts w:ascii="Book Antiqua" w:hAnsi="Book Antiqua"/>
          <w:kern w:val="0"/>
          <w:sz w:val="24"/>
          <w:szCs w:val="24"/>
        </w:rPr>
        <w:fldChar w:fldCharType="end"/>
      </w:r>
      <w:r w:rsidRPr="000B59E1">
        <w:rPr>
          <w:rFonts w:ascii="Book Antiqua" w:hAnsi="Book Antiqua"/>
          <w:kern w:val="0"/>
          <w:sz w:val="24"/>
          <w:szCs w:val="24"/>
        </w:rPr>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12" w:tooltip="You, 2008 #101" w:history="1">
        <w:r w:rsidRPr="000B59E1">
          <w:rPr>
            <w:rFonts w:ascii="Book Antiqua" w:hAnsi="Book Antiqua"/>
            <w:kern w:val="0"/>
            <w:sz w:val="24"/>
            <w:szCs w:val="24"/>
            <w:vertAlign w:val="superscript"/>
          </w:rPr>
          <w:t>12</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Additionally, recent evidence suggests that interactions between LDT and the host immune system may be involved in its putative benefits</w:t>
      </w:r>
      <w:r w:rsidRPr="000B59E1">
        <w:rPr>
          <w:rFonts w:ascii="Book Antiqua" w:hAnsi="Book Antiqua"/>
          <w:kern w:val="0"/>
          <w:sz w:val="24"/>
          <w:szCs w:val="24"/>
        </w:rPr>
        <w:fldChar w:fldCharType="begin">
          <w:fldData xml:space="preserve">PEVuZE5vdGU+PENpdGU+PEF1dGhvcj5FdmFuczwvQXV0aG9yPjxZZWFyPjIwMDg8L1llYXI+PFJl
Y051bT4xMjM8L1JlY051bT48RGlzcGxheVRleHQ+PHN0eWxlIGZhY2U9InN1cGVyc2NyaXB0Ij5b
MTMtMTZdPC9zdHlsZT48L0Rpc3BsYXlUZXh0PjxyZWNvcmQ+PHJlYy1udW1iZXI+MTIzPC9yZWMt
bnVtYmVyPjxmb3JlaWduLWtleXM+PGtleSBhcHA9IkVOIiBkYi1pZD0iYXp3djAycnYwMHhwMjdl
dHRhbnBhdjVoMjBkeGVhdnpwc3NmIj4xMjM8L2tleT48L2ZvcmVpZ24ta2V5cz48cmVmLXR5cGUg
bmFtZT0iSm91cm5hbCBBcnRpY2xlIj4xNzwvcmVmLXR5cGU+PGNvbnRyaWJ1dG9ycz48YXV0aG9y
cz48YXV0aG9yPkV2YW5zLCBBLjwvYXV0aG9yPjxhdXRob3I+Uml2YSwgQS48L2F1dGhvcj48YXV0
aG9yPkNvb2tzbGV5LCBILjwvYXV0aG9yPjxhdXRob3I+UGhpbGxpcHMsIFMuPC9hdXRob3I+PGF1
dGhvcj5QdXJhbmlrLCBTLjwvYXV0aG9yPjxhdXRob3I+TmF0aHdhbmksIEEuPC9hdXRob3I+PGF1
dGhvcj5CcmV0dCwgUy48L2F1dGhvcj48YXV0aG9yPkNob2tzaGksIFMuPC9hdXRob3I+PGF1dGhv
cj5OYW91bW92LCBOLiBWLjwvYXV0aG9yPjwvYXV0aG9ycz48L2NvbnRyaWJ1dG9ycz48YXV0aC1h
ZGRyZXNzPkluc3RpdHV0ZSBvZiBIZXBhdG9sb2d5LCBVbml2ZXJzaXR5IENvbGxlZ2UgTG9uZG9u
LCBMb25kb24sIFVuaXRlZCBLaW5nZG9tLiBhbGV4ZXZhbnMxQHlhaG9vLmNvbTwvYXV0aC1hZGRy
ZXNzPjx0aXRsZXM+PHRpdGxlPlByb2dyYW1tZWQgZGVhdGggMSBleHByZXNzaW9uIGR1cmluZyBh
bnRpdmlyYWwgdHJlYXRtZW50IG9mIGNocm9uaWMgaGVwYXRpdGlzIEI6IEltcGFjdCBvZiBoZXBh
dGl0aXMgQiBlLWFudGlnZW4gc2Vyb2NvbnZlcnNpb24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c1OS02OTwvcGFnZXM+PHZvbHVtZT40ODwv
dm9sdW1lPjxudW1iZXI+MzwvbnVtYmVyPjxrZXl3b3Jkcz48a2V5d29yZD5BZHVsdDwva2V5d29y
ZD48a2V5d29yZD5BbGFuaW5lIFRyYW5zYW1pbmFzZS9ibG9vZDwva2V5d29yZD48a2V5d29yZD5B
bnRpZ2VucywgQ0QvKm1ldGFib2xpc208L2tleXdvcmQ+PGtleXdvcmQ+QW50aXZpcmFsIEFnZW50
cy8qdGhlcmFwZXV0aWMgdXNlPC9rZXl3b3JkPjxrZXl3b3JkPkFwb3B0b3NpcyBSZWd1bGF0b3J5
IFByb3RlaW5zLyptZXRhYm9saXNtPC9rZXl3b3JkPjxrZXl3b3JkPkJpb3BzeTwva2V5d29yZD48
a2V5d29yZD5DRDgtUG9zaXRpdmUgVC1MeW1waG9jeXRlcy9tZXRhYm9saXNtL3BhdGhvbG9neTwv
a2V5d29yZD48a2V5d29yZD5ETkEsIFZpcmFsL2Jsb29kPC9rZXl3b3JkPjxrZXl3b3JkPkZlbWFs
ZTwva2V5d29yZD48a2V5d29yZD5IZXBhdGl0aXMgQiBlIEFudGlnZW5zLypibG9vZDwva2V5d29y
ZD48a2V5d29yZD5IZXBhdGl0aXMgQiB2aXJ1cy9nZW5ldGljcy9waHlzaW9sb2d5PC9rZXl3b3Jk
PjxrZXl3b3JkPkhlcGF0aXRpcyBCLCBDaHJvbmljLypkcnVnIHRoZXJhcHkvaW1tdW5vbG9neS8q
bWV0YWJvbGlzbTwva2V5d29yZD48a2V5d29yZD5IdW1hbnM8L2tleXdvcmQ+PGtleXdvcmQ+SW50
ZXJmZXJvbi1nYW1tYS9tZXRhYm9saXNtPC9rZXl3b3JkPjxrZXl3b3JkPkludGVybGV1a2luLTEw
L21ldGFib2xpc208L2tleXdvcmQ+PGtleXdvcmQ+TGFtaXZ1ZGluZS8qdGhlcmFwZXV0aWMgdXNl
PC9rZXl3b3JkPjxrZXl3b3JkPkxpdmVyL21ldGFib2xpc20vcGF0aG9sb2d5L3Zpcm9sb2d5PC9r
ZXl3b3JkPjxrZXl3b3JkPkxvbmdpdHVkaW5hbCBTdHVkaWVzPC9rZXl3b3JkPjxrZXl3b3JkPk1h
bGU8L2tleXdvcmQ+PGtleXdvcmQ+TWlkZGxlIEFnZWQ8L2tleXdvcmQ+PGtleXdvcmQ+TnVjbGVv
c2lkZXMvKnRoZXJhcGV1dGljIHVzZTwva2V5d29yZD48a2V5d29yZD5Qcm9ncmFtbWVkIENlbGwg
RGVhdGggMSBSZWNlcHRvcjwva2V5d29yZD48a2V5d29yZD5QeXJpbWlkaW5vbmVzLyp0aGVyYXBl
dXRpYyB1c2U8L2tleXdvcmQ+PGtleXdvcmQ+VGh5bWlkaW5lL2FuYWxvZ3MgJmFtcDsgZGVyaXZh
dGl2ZXM8L2tleXdvcmQ+PGtleXdvcmQ+VHJlYXRtZW50IE91dGNvbWU8L2tleXdvcmQ+PGtleXdv
cmQ+VmlyYWwgTG9hZDwva2V5d29yZD48a2V5d29yZD5WaXJlbWlhPC9rZXl3b3JkPjwva2V5d29y
ZHM+PGRhdGVzPjx5ZWFyPjIwMDg8L3llYXI+PHB1Yi1kYXRlcz48ZGF0ZT5TZXA8L2RhdGU+PC9w
dWItZGF0ZXM+PC9kYXRlcz48aXNibj4xNTI3LTMzNTAgKEVsZWN0cm9uaWMpJiN4RDswMjcwLTkx
MzkgKExpbmtpbmcpPC9pc2JuPjxhY2Nlc3Npb24tbnVtPjE4Njk3MjEwPC9hY2Nlc3Npb24tbnVt
Pjx1cmxzPjxyZWxhdGVkLXVybHM+PHVybD5odHRwOi8vd3d3Lm5jYmkubmxtLm5paC5nb3YvcHVi
bWVkLzE4Njk3MjEwPC91cmw+PC9yZWxhdGVkLXVybHM+PC91cmxzPjxlbGVjdHJvbmljLXJlc291
cmNlLW51bT4xMC4xMDAyL2hlcC4yMjQxOTwvZWxlY3Ryb25pYy1yZXNvdXJjZS1udW0+PC9yZWNv
cmQ+PC9DaXRlPjxDaXRlPjxBdXRob3I+V3U8L0F1dGhvcj48WWVhcj4yMDEwPC9ZZWFyPjxSZWNO
dW0+MTI0PC9SZWNOdW0+PHJlY29yZD48cmVjLW51bWJlcj4xMjQ8L3JlYy1udW1iZXI+PGZvcmVp
Z24ta2V5cz48a2V5IGFwcD0iRU4iIGRiLWlkPSJhend2MDJydjAweHAyN2V0dGFucGF2NWgyMGR4
ZWF2enBzc2YiPjEyNDwva2V5PjwvZm9yZWlnbi1rZXlzPjxyZWYtdHlwZSBuYW1lPSJKb3VybmFs
IEFydGljbGUiPjE3PC9yZWYtdHlwZT48Y29udHJpYnV0b3JzPjxhdXRob3JzPjxhdXRob3I+V3Us
IFouIEcuPC9hdXRob3I+PGF1dGhvcj5ZYW4sIFcuIE0uPC9hdXRob3I+PGF1dGhvcj5HdW8sIFcu
PC9hdXRob3I+PGF1dGhvcj5DaGVuLCBULjwvYXV0aG9yPjxhdXRob3I+Wm91LCBZLjwvYXV0aG9y
PjxhdXRob3I+V2FuZywgSC4gVy48L2F1dGhvcj48YXV0aG9yPldhbmcsIFguIEouPC9hdXRob3I+
PGF1dGhvcj5ZYW5nLCBYLiBKLjwvYXV0aG9yPjxhdXRob3I+THUsIFkuIEwuPC9hdXRob3I+PGF1
dGhvcj5MdW8sIFguIFAuPC9hdXRob3I+PGF1dGhvcj5OaW5nLCBRLjwvYXV0aG9yPjwvYXV0aG9y
cz48L2NvbnRyaWJ1dG9ycz48YXV0aC1hZGRyZXNzPkRlcGFydG1lbnQgb2YgSW5mZWN0aW91cyBE
aXNlYXNlLCBJbnN0aXR1dGUgb2YgSW5mZWN0aW91cyBEaXNlYXNlLCBUb25namkgSG9zcGl0YWwg
b2YgVG9uZ2ppIE1lZGljYWwgQ29sbGVnZSwgSHVhemhvbmcgVW5pdmVyc2l0eSBvZiBTY2llbmNl
IGFuZCBUZWNobm9sb2d5LCBXdWhhbiwgQ2hpbmEuPC9hdXRoLWFkZHJlc3M+PHRpdGxlcz48dGl0
bGU+VGVsYml2dWRpbmUgcHJlc2VydmVzIFQtaGVscGVyIDEgY3l0b2tpbmUgcHJvZHVjdGlvbiBh
bmQgZG93bnJlZ3VsYXRlcyBwcm9ncmFtbWVkIGRlYXRoIGxpZ2FuZCAxIGluIGEgbW91c2UgbW9k
ZWwgb2YgdmlyYWwgaGVwYXRpdGlz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NC0zMzwvcGFnZXM+PHZvbHVtZT4xNyBTdXBwbCAxPC92b2x1
bWU+PGtleXdvcmRzPjxrZXl3b3JkPkFuaW1hbHM8L2tleXdvcmQ+PGtleXdvcmQ+QW50aWdlbnMs
IENEMjc0LyphbmFseXNpczwva2V5d29yZD48a2V5d29yZD5BbnRpdmlyYWwgQWdlbnRzL2FkbWlu
aXN0cmF0aW9uICZhbXA7IGRvc2FnZTwva2V5d29yZD48a2V5d29yZD5DZWxscywgQ3VsdHVyZWQ8
L2tleXdvcmQ+PGtleXdvcmQ+Q3l0b2tpbmVzLypzZWNyZXRpb248L2tleXdvcmQ+PGtleXdvcmQ+
RmVtYWxlPC9rZXl3b3JkPjxrZXl3b3JkPkhlcGF0aXRpcywgVmlyYWwsIEFuaW1hbC8qZHJ1ZyB0
aGVyYXB5LyppbW11bm9sb2d5PC9rZXl3b3JkPjxrZXl3b3JkPkltbXVub2xvZ2ljIEZhY3RvcnMv
KmFkbWluaXN0cmF0aW9uICZhbXA7IGRvc2FnZTwva2V5d29yZD48a2V5d29yZD5NYWNyb3BoYWdl
cy9pbW11bm9sb2d5L3Zpcm9sb2d5PC9rZXl3b3JkPjxrZXl3b3JkPk1pY2U8L2tleXdvcmQ+PGtl
eXdvcmQ+TWljZSwgSW5icmVkIEJBTEIgQzwva2V5d29yZD48a2V5d29yZD5NaWNlLCBJbmJyZWQg
QzNIPC9rZXl3b3JkPjxrZXl3b3JkPk11cmluZSBoZXBhdGl0aXMgdmlydXMvZHJ1ZyBlZmZlY3Rz
PC9rZXl3b3JkPjxrZXl3b3JkPk51Y2xlb3NpZGVzLyphZG1pbmlzdHJhdGlvbiAmYW1wOyBkb3Nh
Z2U8L2tleXdvcmQ+PGtleXdvcmQ+UHlyaW1pZGlub25lcy8qYWRtaW5pc3RyYXRpb24gJmFtcDsg
ZG9zYWdlPC9rZXl3b3JkPjxrZXl3b3JkPlN1cnZpdmFsIEFuYWx5c2lzPC9rZXl3b3JkPjxrZXl3
b3JkPlRoMSBDZWxscy9jaGVtaXN0cnkvKmltbXVub2xvZ3k8L2tleXdvcmQ+PGtleXdvcmQ+VGh5
bWlkaW5lL2FuYWxvZ3MgJmFtcDsgZGVyaXZhdGl2ZXM8L2tleXdvcmQ+PC9rZXl3b3Jkcz48ZGF0
ZXM+PHllYXI+MjAxMDwveWVhcj48cHViLWRhdGVzPjxkYXRlPk1hcjwvZGF0ZT48L3B1Yi1kYXRl
cz48L2RhdGVzPjxpc2JuPjEzNjUtMjg5MyAoRWxlY3Ryb25pYykmI3hEOzEzNTItMDUwNCAoTGlu
a2luZyk8L2lzYm4+PGFjY2Vzc2lvbi1udW0+MjA1ODY5MzE8L2FjY2Vzc2lvbi1udW0+PHVybHM+
PHJlbGF0ZWQtdXJscz48dXJsPmh0dHA6Ly93d3cubmNiaS5ubG0ubmloLmdvdi9wdWJtZWQvMjA1
ODY5MzE8L3VybD48L3JlbGF0ZWQtdXJscz48L3VybHM+PGVsZWN0cm9uaWMtcmVzb3VyY2UtbnVt
PjEwLjExMTEvai4xMzY1LTI4OTMuMjAxMC4wMTI2OC54PC9lbGVjdHJvbmljLXJlc291cmNlLW51
bT48L3JlY29yZD48L0NpdGU+PENpdGU+PEF1dGhvcj5TaGk8L0F1dGhvcj48WWVhcj4yMDEyPC9Z
ZWFyPjxSZWNOdW0+MTI1PC9SZWNOdW0+PHJlY29yZD48cmVjLW51bWJlcj4xMjU8L3JlYy1udW1i
ZXI+PGZvcmVpZ24ta2V5cz48a2V5IGFwcD0iRU4iIGRiLWlkPSJhend2MDJydjAweHAyN2V0dGFu
cGF2NWgyMGR4ZWF2enBzc2YiPjEyNTwva2V5PjwvZm9yZWlnbi1rZXlzPjxyZWYtdHlwZSBuYW1l
PSJKb3VybmFsIEFydGljbGUiPjE3PC9yZWYtdHlwZT48Y29udHJpYnV0b3JzPjxhdXRob3JzPjxh
dXRob3I+U2hpLCBULiBELjwvYXV0aG9yPjxhdXRob3I+WmhhbmcsIEouIE0uPC9hdXRob3I+PGF1
dGhvcj5XYW5nLCBYLiBGLjwvYXV0aG9yPjxhdXRob3I+Q2hlbiwgTS48L2F1dGhvcj48YXV0aG9y
PlN1biwgSC48L2F1dGhvcj48YXV0aG9yPkNoZW4sIEMuIEIuPC9hdXRob3I+PGF1dGhvcj5SZW4s
IEguPC9hdXRob3I+PC9hdXRob3JzPjwvY29udHJpYnV0b3JzPjxhdXRoLWFkZHJlc3M+S2V5IExh
Ym9yYXRvcnkgb2YgTW9sZWN1bGFyIEJpb2xvZ3kgZm9yIEluZmVjdGlvdXMgRGlzZWFzZXMsIE1p
bmlzdHJ5IG9mIEVkdWNhdGlvbiwgSW5zdGl0dXRlIG9mIFZpcmFsIEhlcGF0aXRpcywgQ2hvbmdx
aW5nIE1lZGljYWwgVW5pdmVyc2l0eSB0aGUgU2Vjb25kIEFmZmlsaWF0ZWQgSG9zcGl0YWwsIENo
b25ncWluZywgQ2hpbmEuIHNoaXRvbmdkb25nQGNxbXUuZWR1LmNuPC9hdXRoLWFkZHJlc3M+PHRp
dGxlcz48dGl0bGU+RWZmZWN0cyBvZiBhbnRpdmlyYWwgdGhlcmFweSB3aXRoIFRlbGJpdnVkaW5l
IG9uIHBlcmlwaGVyYWwgaU5LVCBjZWxscyBpbiBIQmVBZygrKSBjaHJvbmljIGhlcGF0aXRpcyBC
IHBhdGllbnRzPC90aXRsZT48c2Vjb25kYXJ5LXRpdGxlPkNsaW4gRXhwIE1lZDwvc2Vjb25kYXJ5
LXRpdGxlPjxhbHQtdGl0bGU+Q2xpbmljYWwgYW5kIGV4cGVyaW1lbnRhbCBtZWRpY2luZTwvYWx0
LXRpdGxlPjwvdGl0bGVzPjxwZXJpb2RpY2FsPjxmdWxsLXRpdGxlPkNsaW4gRXhwIE1lZDwvZnVs
bC10aXRsZT48YWJici0xPkNsaW5pY2FsIGFuZCBleHBlcmltZW50YWwgbWVkaWNpbmU8L2FiYnIt
MT48L3BlcmlvZGljYWw+PGFsdC1wZXJpb2RpY2FsPjxmdWxsLXRpdGxlPkNsaW4gRXhwIE1lZDwv
ZnVsbC10aXRsZT48YWJici0xPkNsaW5pY2FsIGFuZCBleHBlcmltZW50YWwgbWVkaWNpbmU8L2Fi
YnItMT48L2FsdC1wZXJpb2RpY2FsPjxwYWdlcz4xMDUtMTM8L3BhZ2VzPjx2b2x1bWU+MTI8L3Zv
bHVtZT48bnVtYmVyPjI8L251bWJlcj48a2V5d29yZHM+PGtleXdvcmQ+QWR1bHQ8L2tleXdvcmQ+
PGtleXdvcmQ+QW50aXZpcmFsIEFnZW50cy8qYWRtaW5pc3RyYXRpb24gJmFtcDsgZG9zYWdlPC9r
ZXl3b3JkPjxrZXl3b3JkPkZlbWFsZTwva2V5d29yZD48a2V5d29yZD5HZW5lIEV4cHJlc3Npb24g
UHJvZmlsaW5nPC9rZXl3b3JkPjxrZXl3b3JkPkhlcGF0aXRpcyBCIGUgQW50aWdlbnMvKmJsb29k
PC9rZXl3b3JkPjxrZXl3b3JkPkhlcGF0aXRpcyBCLCBDaHJvbmljLypkcnVnIHRoZXJhcHkvKmlt
bXVub2xvZ3k8L2tleXdvcmQ+PGtleXdvcmQ+SHVtYW5zPC9rZXl3b3JkPjxrZXl3b3JkPkltbXVu
b2xvZ2ljIEZhY3RvcnMvYWRtaW5pc3RyYXRpb24gJmFtcDsgZG9zYWdlPC9rZXl3b3JkPjxrZXl3
b3JkPkludGVyZmVyb24tZ2FtbWEvc2VjcmV0aW9uPC9rZXl3b3JkPjxrZXl3b3JkPk1hbGU8L2tl
eXdvcmQ+PGtleXdvcmQ+TWlkZGxlIEFnZWQ8L2tleXdvcmQ+PGtleXdvcmQ+TmF0dXJhbCBLaWxs
ZXIgVC1DZWxscy8qZHJ1ZyBlZmZlY3RzLyppbW11bm9sb2d5PC9rZXl3b3JkPjxrZXl3b3JkPk51
Y2xlb3NpZGVzLyphZG1pbmlzdHJhdGlvbiAmYW1wOyBkb3NhZ2U8L2tleXdvcmQ+PGtleXdvcmQ+
UHJvZ3JhbW1lZCBDZWxsIERlYXRoIDEgUmVjZXB0b3IvYmlvc3ludGhlc2lzL2dlbmV0aWNzPC9r
ZXl3b3JkPjxrZXl3b3JkPlB5cmltaWRpbm9uZXMvKmFkbWluaXN0cmF0aW9uICZhbXA7IGRvc2Fn
ZTwva2V5d29yZD48a2V5d29yZD5UaHltaWRpbmUvYW5hbG9ncyAmYW1wOyBkZXJpdmF0aXZlczwv
a2V5d29yZD48L2tleXdvcmRzPjxkYXRlcz48eWVhcj4yMDEyPC95ZWFyPjxwdWItZGF0ZXM+PGRh
dGU+SnVuPC9kYXRlPjwvcHViLWRhdGVzPjwvZGF0ZXM+PGlzYm4+MTU5MS05NTI4IChFbGVjdHJv
bmljKSYjeEQ7MTU5MS04ODkwIChMaW5raW5nKTwvaXNibj48YWNjZXNzaW9uLW51bT4yMTc0ODUy
MjwvYWNjZXNzaW9uLW51bT48dXJscz48cmVsYXRlZC11cmxzPjx1cmw+aHR0cDovL3d3dy5uY2Jp
Lm5sbS5uaWguZ292L3B1Ym1lZC8yMTc0ODUyMjwvdXJsPjwvcmVsYXRlZC11cmxzPjwvdXJscz48
ZWxlY3Ryb25pYy1yZXNvdXJjZS1udW0+MTAuMTAwNy9zMTAyMzgtMDExLTAxNTEtODwvZWxlY3Ry
b25pYy1yZXNvdXJjZS1udW0+PC9yZWNvcmQ+PC9DaXRlPjxDaXRlPjxBdXRob3I+U2hpPC9BdXRo
b3I+PFllYXI+MjAxMjwvWWVhcj48UmVjTnVtPjEyNTwvUmVjTnVtPjxyZWNvcmQ+PHJlYy1udW1i
ZXI+MTI1PC9yZWMtbnVtYmVyPjxmb3JlaWduLWtleXM+PGtleSBhcHA9IkVOIiBkYi1pZD0iYXp3
djAycnYwMHhwMjdldHRhbnBhdjVoMjBkeGVhdnpwc3NmIj4xMjU8L2tleT48L2ZvcmVpZ24ta2V5
cz48cmVmLXR5cGUgbmFtZT0iSm91cm5hbCBBcnRpY2xlIj4xNzwvcmVmLXR5cGU+PGNvbnRyaWJ1
dG9ycz48YXV0aG9ycz48YXV0aG9yPlNoaSwgVC4gRC48L2F1dGhvcj48YXV0aG9yPlpoYW5nLCBK
LiBNLjwvYXV0aG9yPjxhdXRob3I+V2FuZywgWC4gRi48L2F1dGhvcj48YXV0aG9yPkNoZW4sIE0u
PC9hdXRob3I+PGF1dGhvcj5TdW4sIEguPC9hdXRob3I+PGF1dGhvcj5DaGVuLCBDLiBCLjwvYXV0
aG9yPjxhdXRob3I+UmVuLCBILjwvYXV0aG9yPjwvYXV0aG9ycz48L2NvbnRyaWJ1dG9ycz48YXV0
aC1hZGRyZXNzPktleSBMYWJvcmF0b3J5IG9mIE1vbGVjdWxhciBCaW9sb2d5IGZvciBJbmZlY3Rp
b3VzIERpc2Vhc2VzLCBNaW5pc3RyeSBvZiBFZHVjYXRpb24sIEluc3RpdHV0ZSBvZiBWaXJhbCBI
ZXBhdGl0aXMsIENob25ncWluZyBNZWRpY2FsIFVuaXZlcnNpdHkgdGhlIFNlY29uZCBBZmZpbGlh
dGVkIEhvc3BpdGFsLCBDaG9uZ3FpbmcsIENoaW5hLiBzaGl0b25nZG9uZ0BjcW11LmVkdS5jbjwv
YXV0aC1hZGRyZXNzPjx0aXRsZXM+PHRpdGxlPkVmZmVjdHMgb2YgYW50aXZpcmFsIHRoZXJhcHkg
d2l0aCBUZWxiaXZ1ZGluZSBvbiBwZXJpcGhlcmFsIGlOS1QgY2VsbHMgaW4gSEJlQWcoKykgY2hy
b25pYyBoZXBhdGl0aXMgQiBwYXRpZW50czwvdGl0bGU+PHNlY29uZGFyeS10aXRsZT5DbGluIEV4
cCBNZWQ8L3NlY29uZGFyeS10aXRsZT48YWx0LXRpdGxlPkNsaW5pY2FsIGFuZCBleHBlcmltZW50
YWwgbWVkaWNpbmU8L2FsdC10aXRsZT48L3RpdGxlcz48cGVyaW9kaWNhbD48ZnVsbC10aXRsZT5D
bGluIEV4cCBNZWQ8L2Z1bGwtdGl0bGU+PGFiYnItMT5DbGluaWNhbCBhbmQgZXhwZXJpbWVudGFs
IG1lZGljaW5lPC9hYmJyLTE+PC9wZXJpb2RpY2FsPjxhbHQtcGVyaW9kaWNhbD48ZnVsbC10aXRs
ZT5DbGluIEV4cCBNZWQ8L2Z1bGwtdGl0bGU+PGFiYnItMT5DbGluaWNhbCBhbmQgZXhwZXJpbWVu
dGFsIG1lZGljaW5lPC9hYmJyLTE+PC9hbHQtcGVyaW9kaWNhbD48cGFnZXM+MTA1LTEzPC9wYWdl
cz48dm9sdW1lPjEyPC92b2x1bWU+PG51bWJlcj4yPC9udW1iZXI+PGtleXdvcmRzPjxrZXl3b3Jk
PkFkdWx0PC9rZXl3b3JkPjxrZXl3b3JkPkFudGl2aXJhbCBBZ2VudHMvKmFkbWluaXN0cmF0aW9u
ICZhbXA7IGRvc2FnZTwva2V5d29yZD48a2V5d29yZD5GZW1hbGU8L2tleXdvcmQ+PGtleXdvcmQ+
R2VuZSBFeHByZXNzaW9uIFByb2ZpbGluZzwva2V5d29yZD48a2V5d29yZD5IZXBhdGl0aXMgQiBl
IEFudGlnZW5zLypibG9vZDwva2V5d29yZD48a2V5d29yZD5IZXBhdGl0aXMgQiwgQ2hyb25pYy8q
ZHJ1ZyB0aGVyYXB5LyppbW11bm9sb2d5PC9rZXl3b3JkPjxrZXl3b3JkPkh1bWFuczwva2V5d29y
ZD48a2V5d29yZD5JbW11bm9sb2dpYyBGYWN0b3JzL2FkbWluaXN0cmF0aW9uICZhbXA7IGRvc2Fn
ZTwva2V5d29yZD48a2V5d29yZD5JbnRlcmZlcm9uLWdhbW1hL3NlY3JldGlvbjwva2V5d29yZD48
a2V5d29yZD5NYWxlPC9rZXl3b3JkPjxrZXl3b3JkPk1pZGRsZSBBZ2VkPC9rZXl3b3JkPjxrZXl3
b3JkPk5hdHVyYWwgS2lsbGVyIFQtQ2VsbHMvKmRydWcgZWZmZWN0cy8qaW1tdW5vbG9neTwva2V5
d29yZD48a2V5d29yZD5OdWNsZW9zaWRlcy8qYWRtaW5pc3RyYXRpb24gJmFtcDsgZG9zYWdlPC9r
ZXl3b3JkPjxrZXl3b3JkPlByb2dyYW1tZWQgQ2VsbCBEZWF0aCAxIFJlY2VwdG9yL2Jpb3N5bnRo
ZXNpcy9nZW5ldGljczwva2V5d29yZD48a2V5d29yZD5QeXJpbWlkaW5vbmVzLyphZG1pbmlzdHJh
dGlvbiAmYW1wOyBkb3NhZ2U8L2tleXdvcmQ+PGtleXdvcmQ+VGh5bWlkaW5lL2FuYWxvZ3MgJmFt
cDsgZGVyaXZhdGl2ZXM8L2tleXdvcmQ+PC9rZXl3b3Jkcz48ZGF0ZXM+PHllYXI+MjAxMjwveWVh
cj48cHViLWRhdGVzPjxkYXRlPkp1bjwvZGF0ZT48L3B1Yi1kYXRlcz48L2RhdGVzPjxpc2JuPjE1
OTEtOTUyOCAoRWxlY3Ryb25pYykmI3hEOzE1OTEtODg5MCAoTGlua2luZyk8L2lzYm4+PGFjY2Vz
c2lvbi1udW0+MjE3NDg1MjI8L2FjY2Vzc2lvbi1udW0+PHVybHM+PHJlbGF0ZWQtdXJscz48dXJs
Pmh0dHA6Ly93d3cubmNiaS5ubG0ubmloLmdvdi9wdWJtZWQvMjE3NDg1MjI8L3VybD48L3JlbGF0
ZWQtdXJscz48L3VybHM+PGVsZWN0cm9uaWMtcmVzb3VyY2UtbnVtPjEwLjEwMDcvczEwMjM4LTAx
MS0wMTUxLTg8L2VsZWN0cm9uaWMtcmVzb3VyY2UtbnVtPjwvcmVjb3JkPjwvQ2l0ZT48Q2l0ZT48
QXV0aG9yPlNoaTwvQXV0aG9yPjxZZWFyPjIwMTI8L1llYXI+PFJlY051bT4xMjU8L1JlY051bT48
cmVjb3JkPjxyZWMtbnVtYmVyPjEyNTwvcmVjLW51bWJlcj48Zm9yZWlnbi1rZXlzPjxrZXkgYXBw
PSJFTiIgZGItaWQ9ImF6d3YwMnJ2MDB4cDI3ZXR0YW5wYXY1aDIwZHhlYXZ6cHNzZiI+MTI1PC9r
ZXk+PC9mb3JlaWduLWtleXM+PHJlZi10eXBlIG5hbWU9IkpvdXJuYWwgQXJ0aWNsZSI+MTc8L3Jl
Zi10eXBlPjxjb250cmlidXRvcnM+PGF1dGhvcnM+PGF1dGhvcj5TaGksIFQuIEQuPC9hdXRob3I+
PGF1dGhvcj5aaGFuZywgSi4gTS48L2F1dGhvcj48YXV0aG9yPldhbmcsIFguIEYuPC9hdXRob3I+
PGF1dGhvcj5DaGVuLCBNLjwvYXV0aG9yPjxhdXRob3I+U3VuLCBILjwvYXV0aG9yPjxhdXRob3I+
Q2hlbiwgQy4gQi48L2F1dGhvcj48YXV0aG9yPlJlbiwgSC48L2F1dGhvcj48L2F1dGhvcnM+PC9j
b250cmlidXRvcnM+PGF1dGgtYWRkcmVzcz5LZXkgTGFib3JhdG9yeSBvZiBNb2xlY3VsYXIgQmlv
bG9neSBmb3IgSW5mZWN0aW91cyBEaXNlYXNlcywgTWluaXN0cnkgb2YgRWR1Y2F0aW9uLCBJbnN0
aXR1dGUgb2YgVmlyYWwgSGVwYXRpdGlzLCBDaG9uZ3FpbmcgTWVkaWNhbCBVbml2ZXJzaXR5IHRo
ZSBTZWNvbmQgQWZmaWxpYXRlZCBIb3NwaXRhbCwgQ2hvbmdxaW5nLCBDaGluYS4gc2hpdG9uZ2Rv
bmdAY3FtdS5lZHUuY248L2F1dGgtYWRkcmVzcz48dGl0bGVzPjx0aXRsZT5FZmZlY3RzIG9mIGFu
dGl2aXJhbCB0aGVyYXB5IHdpdGggVGVsYml2dWRpbmUgb24gcGVyaXBoZXJhbCBpTktUIGNlbGxz
IGluIEhCZUFnKCspIGNocm9uaWMgaGVwYXRpdGlzIEIgcGF0aWVudHM8L3RpdGxlPjxzZWNvbmRh
cnktdGl0bGU+Q2xpbiBFeHAgTWVkPC9zZWNvbmRhcnktdGl0bGU+PGFsdC10aXRsZT5DbGluaWNh
bCBhbmQgZXhwZXJpbWVudGFsIG1lZGljaW5lPC9hbHQtdGl0bGU+PC90aXRsZXM+PHBlcmlvZGlj
YWw+PGZ1bGwtdGl0bGU+Q2xpbiBFeHAgTWVkPC9mdWxsLXRpdGxlPjxhYmJyLTE+Q2xpbmljYWwg
YW5kIGV4cGVyaW1lbnRhbCBtZWRpY2luZTwvYWJici0xPjwvcGVyaW9kaWNhbD48YWx0LXBlcmlv
ZGljYWw+PGZ1bGwtdGl0bGU+Q2xpbiBFeHAgTWVkPC9mdWxsLXRpdGxlPjxhYmJyLTE+Q2xpbmlj
YWwgYW5kIGV4cGVyaW1lbnRhbCBtZWRpY2luZTwvYWJici0xPjwvYWx0LXBlcmlvZGljYWw+PHBh
Z2VzPjEwNS0xMzwvcGFnZXM+PHZvbHVtZT4xMjwvdm9sdW1lPjxudW1iZXI+MjwvbnVtYmVyPjxr
ZXl3b3Jkcz48a2V5d29yZD5BZHVsdDwva2V5d29yZD48a2V5d29yZD5BbnRpdmlyYWwgQWdlbnRz
LyphZG1pbmlzdHJhdGlvbiAmYW1wOyBkb3NhZ2U8L2tleXdvcmQ+PGtleXdvcmQ+RmVtYWxlPC9r
ZXl3b3JkPjxrZXl3b3JkPkdlbmUgRXhwcmVzc2lvbiBQcm9maWxpbmc8L2tleXdvcmQ+PGtleXdv
cmQ+SGVwYXRpdGlzIEIgZSBBbnRpZ2Vucy8qYmxvb2Q8L2tleXdvcmQ+PGtleXdvcmQ+SGVwYXRp
dGlzIEIsIENocm9uaWMvKmRydWcgdGhlcmFweS8qaW1tdW5vbG9neTwva2V5d29yZD48a2V5d29y
ZD5IdW1hbnM8L2tleXdvcmQ+PGtleXdvcmQ+SW1tdW5vbG9naWMgRmFjdG9ycy9hZG1pbmlzdHJh
dGlvbiAmYW1wOyBkb3NhZ2U8L2tleXdvcmQ+PGtleXdvcmQ+SW50ZXJmZXJvbi1nYW1tYS9zZWNy
ZXRpb248L2tleXdvcmQ+PGtleXdvcmQ+TWFsZTwva2V5d29yZD48a2V5d29yZD5NaWRkbGUgQWdl
ZDwva2V5d29yZD48a2V5d29yZD5OYXR1cmFsIEtpbGxlciBULUNlbGxzLypkcnVnIGVmZmVjdHMv
KmltbXVub2xvZ3k8L2tleXdvcmQ+PGtleXdvcmQ+TnVjbGVvc2lkZXMvKmFkbWluaXN0cmF0aW9u
ICZhbXA7IGRvc2FnZTwva2V5d29yZD48a2V5d29yZD5Qcm9ncmFtbWVkIENlbGwgRGVhdGggMSBS
ZWNlcHRvci9iaW9zeW50aGVzaXMvZ2VuZXRpY3M8L2tleXdvcmQ+PGtleXdvcmQ+UHlyaW1pZGlu
b25lcy8qYWRtaW5pc3RyYXRpb24gJmFtcDsgZG9zYWdlPC9rZXl3b3JkPjxrZXl3b3JkPlRoeW1p
ZGluZS9hbmFsb2dzICZhbXA7IGRlcml2YXRpdmVzPC9rZXl3b3JkPjwva2V5d29yZHM+PGRhdGVz
Pjx5ZWFyPjIwMTI8L3llYXI+PHB1Yi1kYXRlcz48ZGF0ZT5KdW48L2RhdGU+PC9wdWItZGF0ZXM+
PC9kYXRlcz48aXNibj4xNTkxLTk1MjggKEVsZWN0cm9uaWMpJiN4RDsxNTkxLTg4OTAgKExpbmtp
bmcpPC9pc2JuPjxhY2Nlc3Npb24tbnVtPjIxNzQ4NTIyPC9hY2Nlc3Npb24tbnVtPjx1cmxzPjxy
ZWxhdGVkLXVybHM+PHVybD5odHRwOi8vd3d3Lm5jYmkubmxtLm5paC5nb3YvcHVibWVkLzIxNzQ4
NTIyPC91cmw+PC9yZWxhdGVkLXVybHM+PC91cmxzPjxlbGVjdHJvbmljLXJlc291cmNlLW51bT4x
MC4xMDA3L3MxMDIzOC0wMTEtMDE1MS04PC9lbGVjdHJvbmljLXJlc291cmNlLW51bT48L3JlY29y
ZD48L0NpdGU+PENpdGU+PEF1dGhvcj5KaWFuZyBYPC9BdXRob3I+PFllYXI+MjAxMTwvWWVhcj48
UmVjTnVtPjEyNjwvUmVjTnVtPjxyZWNvcmQ+PHJlYy1udW1iZXI+MTI2PC9yZWMtbnVtYmVyPjxm
b3JlaWduLWtleXM+PGtleSBhcHA9IkVOIiBkYi1pZD0iYXp3djAycnYwMHhwMjdldHRhbnBhdjVo
MjBkeGVhdnpwc3NmIj4xMjY8L2tleT48L2ZvcmVpZ24ta2V5cz48cmVmLXR5cGUgbmFtZT0iSm91
cm5hbCBBcnRpY2xlIj4xNzwvcmVmLXR5cGU+PGNvbnRyaWJ1dG9ycz48YXV0aG9ycz48YXV0aG9y
PkppYW5nIFgsPC9hdXRob3I+PGF1dGhvcj4gWmhhbmcgTSw8L2F1dGhvcj48YXV0aG9yPiBMYWkg
USw8L2F1dGhvcj48YXV0aG9yPiBIdWFuZyBYLDwvYXV0aG9yPjxhdXRob3I+IExpIFksPC9hdXRo
b3I+PGF1dGhvcj4gU3VuIEosPC9hdXRob3I+PGF1dGhvcj4gQWJib3R0IFdHLDwvYXV0aG9yPjxh
dXRob3I+IE1hIFMsPC9hdXRob3I+PGF1dGhvcj4gSG91IEouPC9hdXRob3I+PC9hdXRob3JzPjwv
Y29udHJpYnV0b3JzPjx0aXRsZXM+PHRpdGxlPlJlc3RvcmVkIGNpcmN1bGF0aW5nIGludmFyaWFu
dCBOS1QgY2VsbHMgYXJlIGFzc29jaWF0ZWQgd2l0aCB2aXJhbCBjb250cm9sIGluIHBhdGllbnRz
IHdpdGggY2hyb25pYyBoZXBhdGl0aXMgQi48L3RpdGxlPjxzZWNvbmRhcnktdGl0bGU+UExPUyBP
bmU8L3NlY29uZGFyeS10aXRsZT48L3RpdGxlcz48cGVyaW9kaWNhbD48ZnVsbC10aXRsZT5QTE9T
IE9uZTwvZnVsbC10aXRsZT48L3BlcmlvZGljYWw+PHBhZ2VzPmUyODg3MTwvcGFnZXM+PHZvbHVt
ZT42PC92b2x1bWU+PG51bWJlcj4xMjwvbnVtYmVyPjxkYXRlcz48eWVhcj4yMDExPC95ZWFyPjwv
ZGF0ZXM+PHVybHM+PC91cmxzPjxjdXN0b20yPlBNSUQ6IDIyMTk0OTM0IDwvY3VzdG9tMj48ZWxl
Y3Ryb25pYy1yZXNvdXJjZS1udW0+IGRvaTogMTAuMTM3MS9qb3VybmFsLnBvbmUuMDAyODg3MS48
L2VsZWN0cm9uaWMtcmVzb3VyY2UtbnVtPjwvcmVjb3JkPjwvQ2l0ZT48L0VuZE5vdGU+AAAA
</w:fldData>
        </w:fldChar>
      </w:r>
      <w:r w:rsidRPr="000B59E1">
        <w:rPr>
          <w:rFonts w:ascii="Book Antiqua" w:hAnsi="Book Antiqua"/>
          <w:kern w:val="0"/>
          <w:sz w:val="24"/>
          <w:szCs w:val="24"/>
        </w:rPr>
        <w:instrText xml:space="preserve"> ADDIN EN.CITE </w:instrText>
      </w:r>
      <w:r w:rsidRPr="000B59E1">
        <w:rPr>
          <w:rFonts w:ascii="Book Antiqua" w:hAnsi="Book Antiqua"/>
          <w:kern w:val="0"/>
          <w:sz w:val="24"/>
          <w:szCs w:val="24"/>
        </w:rPr>
        <w:fldChar w:fldCharType="begin">
          <w:fldData xml:space="preserve">PEVuZE5vdGU+PENpdGU+PEF1dGhvcj5FdmFuczwvQXV0aG9yPjxZZWFyPjIwMDg8L1llYXI+PFJl
Y051bT4xMjM8L1JlY051bT48RGlzcGxheVRleHQ+PHN0eWxlIGZhY2U9InN1cGVyc2NyaXB0Ij5b
MTMtMTZdPC9zdHlsZT48L0Rpc3BsYXlUZXh0PjxyZWNvcmQ+PHJlYy1udW1iZXI+MTIzPC9yZWMt
bnVtYmVyPjxmb3JlaWduLWtleXM+PGtleSBhcHA9IkVOIiBkYi1pZD0iYXp3djAycnYwMHhwMjdl
dHRhbnBhdjVoMjBkeGVhdnpwc3NmIj4xMjM8L2tleT48L2ZvcmVpZ24ta2V5cz48cmVmLXR5cGUg
bmFtZT0iSm91cm5hbCBBcnRpY2xlIj4xNzwvcmVmLXR5cGU+PGNvbnRyaWJ1dG9ycz48YXV0aG9y
cz48YXV0aG9yPkV2YW5zLCBBLjwvYXV0aG9yPjxhdXRob3I+Uml2YSwgQS48L2F1dGhvcj48YXV0
aG9yPkNvb2tzbGV5LCBILjwvYXV0aG9yPjxhdXRob3I+UGhpbGxpcHMsIFMuPC9hdXRob3I+PGF1
dGhvcj5QdXJhbmlrLCBTLjwvYXV0aG9yPjxhdXRob3I+TmF0aHdhbmksIEEuPC9hdXRob3I+PGF1
dGhvcj5CcmV0dCwgUy48L2F1dGhvcj48YXV0aG9yPkNob2tzaGksIFMuPC9hdXRob3I+PGF1dGhv
cj5OYW91bW92LCBOLiBWLjwvYXV0aG9yPjwvYXV0aG9ycz48L2NvbnRyaWJ1dG9ycz48YXV0aC1h
ZGRyZXNzPkluc3RpdHV0ZSBvZiBIZXBhdG9sb2d5LCBVbml2ZXJzaXR5IENvbGxlZ2UgTG9uZG9u
LCBMb25kb24sIFVuaXRlZCBLaW5nZG9tLiBhbGV4ZXZhbnMxQHlhaG9vLmNvbTwvYXV0aC1hZGRy
ZXNzPjx0aXRsZXM+PHRpdGxlPlByb2dyYW1tZWQgZGVhdGggMSBleHByZXNzaW9uIGR1cmluZyBh
bnRpdmlyYWwgdHJlYXRtZW50IG9mIGNocm9uaWMgaGVwYXRpdGlzIEI6IEltcGFjdCBvZiBoZXBh
dGl0aXMgQiBlLWFudGlnZW4gc2Vyb2NvbnZlcnNpb24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c1OS02OTwvcGFnZXM+PHZvbHVtZT40ODwv
dm9sdW1lPjxudW1iZXI+MzwvbnVtYmVyPjxrZXl3b3Jkcz48a2V5d29yZD5BZHVsdDwva2V5d29y
ZD48a2V5d29yZD5BbGFuaW5lIFRyYW5zYW1pbmFzZS9ibG9vZDwva2V5d29yZD48a2V5d29yZD5B
bnRpZ2VucywgQ0QvKm1ldGFib2xpc208L2tleXdvcmQ+PGtleXdvcmQ+QW50aXZpcmFsIEFnZW50
cy8qdGhlcmFwZXV0aWMgdXNlPC9rZXl3b3JkPjxrZXl3b3JkPkFwb3B0b3NpcyBSZWd1bGF0b3J5
IFByb3RlaW5zLyptZXRhYm9saXNtPC9rZXl3b3JkPjxrZXl3b3JkPkJpb3BzeTwva2V5d29yZD48
a2V5d29yZD5DRDgtUG9zaXRpdmUgVC1MeW1waG9jeXRlcy9tZXRhYm9saXNtL3BhdGhvbG9neTwv
a2V5d29yZD48a2V5d29yZD5ETkEsIFZpcmFsL2Jsb29kPC9rZXl3b3JkPjxrZXl3b3JkPkZlbWFs
ZTwva2V5d29yZD48a2V5d29yZD5IZXBhdGl0aXMgQiBlIEFudGlnZW5zLypibG9vZDwva2V5d29y
ZD48a2V5d29yZD5IZXBhdGl0aXMgQiB2aXJ1cy9nZW5ldGljcy9waHlzaW9sb2d5PC9rZXl3b3Jk
PjxrZXl3b3JkPkhlcGF0aXRpcyBCLCBDaHJvbmljLypkcnVnIHRoZXJhcHkvaW1tdW5vbG9neS8q
bWV0YWJvbGlzbTwva2V5d29yZD48a2V5d29yZD5IdW1hbnM8L2tleXdvcmQ+PGtleXdvcmQ+SW50
ZXJmZXJvbi1nYW1tYS9tZXRhYm9saXNtPC9rZXl3b3JkPjxrZXl3b3JkPkludGVybGV1a2luLTEw
L21ldGFib2xpc208L2tleXdvcmQ+PGtleXdvcmQ+TGFtaXZ1ZGluZS8qdGhlcmFwZXV0aWMgdXNl
PC9rZXl3b3JkPjxrZXl3b3JkPkxpdmVyL21ldGFib2xpc20vcGF0aG9sb2d5L3Zpcm9sb2d5PC9r
ZXl3b3JkPjxrZXl3b3JkPkxvbmdpdHVkaW5hbCBTdHVkaWVzPC9rZXl3b3JkPjxrZXl3b3JkPk1h
bGU8L2tleXdvcmQ+PGtleXdvcmQ+TWlkZGxlIEFnZWQ8L2tleXdvcmQ+PGtleXdvcmQ+TnVjbGVv
c2lkZXMvKnRoZXJhcGV1dGljIHVzZTwva2V5d29yZD48a2V5d29yZD5Qcm9ncmFtbWVkIENlbGwg
RGVhdGggMSBSZWNlcHRvcjwva2V5d29yZD48a2V5d29yZD5QeXJpbWlkaW5vbmVzLyp0aGVyYXBl
dXRpYyB1c2U8L2tleXdvcmQ+PGtleXdvcmQ+VGh5bWlkaW5lL2FuYWxvZ3MgJmFtcDsgZGVyaXZh
dGl2ZXM8L2tleXdvcmQ+PGtleXdvcmQ+VHJlYXRtZW50IE91dGNvbWU8L2tleXdvcmQ+PGtleXdv
cmQ+VmlyYWwgTG9hZDwva2V5d29yZD48a2V5d29yZD5WaXJlbWlhPC9rZXl3b3JkPjwva2V5d29y
ZHM+PGRhdGVzPjx5ZWFyPjIwMDg8L3llYXI+PHB1Yi1kYXRlcz48ZGF0ZT5TZXA8L2RhdGU+PC9w
dWItZGF0ZXM+PC9kYXRlcz48aXNibj4xNTI3LTMzNTAgKEVsZWN0cm9uaWMpJiN4RDswMjcwLTkx
MzkgKExpbmtpbmcpPC9pc2JuPjxhY2Nlc3Npb24tbnVtPjE4Njk3MjEwPC9hY2Nlc3Npb24tbnVt
Pjx1cmxzPjxyZWxhdGVkLXVybHM+PHVybD5odHRwOi8vd3d3Lm5jYmkubmxtLm5paC5nb3YvcHVi
bWVkLzE4Njk3MjEwPC91cmw+PC9yZWxhdGVkLXVybHM+PC91cmxzPjxlbGVjdHJvbmljLXJlc291
cmNlLW51bT4xMC4xMDAyL2hlcC4yMjQxOTwvZWxlY3Ryb25pYy1yZXNvdXJjZS1udW0+PC9yZWNv
cmQ+PC9DaXRlPjxDaXRlPjxBdXRob3I+V3U8L0F1dGhvcj48WWVhcj4yMDEwPC9ZZWFyPjxSZWNO
dW0+MTI0PC9SZWNOdW0+PHJlY29yZD48cmVjLW51bWJlcj4xMjQ8L3JlYy1udW1iZXI+PGZvcmVp
Z24ta2V5cz48a2V5IGFwcD0iRU4iIGRiLWlkPSJhend2MDJydjAweHAyN2V0dGFucGF2NWgyMGR4
ZWF2enBzc2YiPjEyNDwva2V5PjwvZm9yZWlnbi1rZXlzPjxyZWYtdHlwZSBuYW1lPSJKb3VybmFs
IEFydGljbGUiPjE3PC9yZWYtdHlwZT48Y29udHJpYnV0b3JzPjxhdXRob3JzPjxhdXRob3I+V3Us
IFouIEcuPC9hdXRob3I+PGF1dGhvcj5ZYW4sIFcuIE0uPC9hdXRob3I+PGF1dGhvcj5HdW8sIFcu
PC9hdXRob3I+PGF1dGhvcj5DaGVuLCBULjwvYXV0aG9yPjxhdXRob3I+Wm91LCBZLjwvYXV0aG9y
PjxhdXRob3I+V2FuZywgSC4gVy48L2F1dGhvcj48YXV0aG9yPldhbmcsIFguIEouPC9hdXRob3I+
PGF1dGhvcj5ZYW5nLCBYLiBKLjwvYXV0aG9yPjxhdXRob3I+THUsIFkuIEwuPC9hdXRob3I+PGF1
dGhvcj5MdW8sIFguIFAuPC9hdXRob3I+PGF1dGhvcj5OaW5nLCBRLjwvYXV0aG9yPjwvYXV0aG9y
cz48L2NvbnRyaWJ1dG9ycz48YXV0aC1hZGRyZXNzPkRlcGFydG1lbnQgb2YgSW5mZWN0aW91cyBE
aXNlYXNlLCBJbnN0aXR1dGUgb2YgSW5mZWN0aW91cyBEaXNlYXNlLCBUb25namkgSG9zcGl0YWwg
b2YgVG9uZ2ppIE1lZGljYWwgQ29sbGVnZSwgSHVhemhvbmcgVW5pdmVyc2l0eSBvZiBTY2llbmNl
IGFuZCBUZWNobm9sb2d5LCBXdWhhbiwgQ2hpbmEuPC9hdXRoLWFkZHJlc3M+PHRpdGxlcz48dGl0
bGU+VGVsYml2dWRpbmUgcHJlc2VydmVzIFQtaGVscGVyIDEgY3l0b2tpbmUgcHJvZHVjdGlvbiBh
bmQgZG93bnJlZ3VsYXRlcyBwcm9ncmFtbWVkIGRlYXRoIGxpZ2FuZCAxIGluIGEgbW91c2UgbW9k
ZWwgb2YgdmlyYWwgaGVwYXRpdGlz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NC0zMzwvcGFnZXM+PHZvbHVtZT4xNyBTdXBwbCAxPC92b2x1
bWU+PGtleXdvcmRzPjxrZXl3b3JkPkFuaW1hbHM8L2tleXdvcmQ+PGtleXdvcmQ+QW50aWdlbnMs
IENEMjc0LyphbmFseXNpczwva2V5d29yZD48a2V5d29yZD5BbnRpdmlyYWwgQWdlbnRzL2FkbWlu
aXN0cmF0aW9uICZhbXA7IGRvc2FnZTwva2V5d29yZD48a2V5d29yZD5DZWxscywgQ3VsdHVyZWQ8
L2tleXdvcmQ+PGtleXdvcmQ+Q3l0b2tpbmVzLypzZWNyZXRpb248L2tleXdvcmQ+PGtleXdvcmQ+
RmVtYWxlPC9rZXl3b3JkPjxrZXl3b3JkPkhlcGF0aXRpcywgVmlyYWwsIEFuaW1hbC8qZHJ1ZyB0
aGVyYXB5LyppbW11bm9sb2d5PC9rZXl3b3JkPjxrZXl3b3JkPkltbXVub2xvZ2ljIEZhY3RvcnMv
KmFkbWluaXN0cmF0aW9uICZhbXA7IGRvc2FnZTwva2V5d29yZD48a2V5d29yZD5NYWNyb3BoYWdl
cy9pbW11bm9sb2d5L3Zpcm9sb2d5PC9rZXl3b3JkPjxrZXl3b3JkPk1pY2U8L2tleXdvcmQ+PGtl
eXdvcmQ+TWljZSwgSW5icmVkIEJBTEIgQzwva2V5d29yZD48a2V5d29yZD5NaWNlLCBJbmJyZWQg
QzNIPC9rZXl3b3JkPjxrZXl3b3JkPk11cmluZSBoZXBhdGl0aXMgdmlydXMvZHJ1ZyBlZmZlY3Rz
PC9rZXl3b3JkPjxrZXl3b3JkPk51Y2xlb3NpZGVzLyphZG1pbmlzdHJhdGlvbiAmYW1wOyBkb3Nh
Z2U8L2tleXdvcmQ+PGtleXdvcmQ+UHlyaW1pZGlub25lcy8qYWRtaW5pc3RyYXRpb24gJmFtcDsg
ZG9zYWdlPC9rZXl3b3JkPjxrZXl3b3JkPlN1cnZpdmFsIEFuYWx5c2lzPC9rZXl3b3JkPjxrZXl3
b3JkPlRoMSBDZWxscy9jaGVtaXN0cnkvKmltbXVub2xvZ3k8L2tleXdvcmQ+PGtleXdvcmQ+VGh5
bWlkaW5lL2FuYWxvZ3MgJmFtcDsgZGVyaXZhdGl2ZXM8L2tleXdvcmQ+PC9rZXl3b3Jkcz48ZGF0
ZXM+PHllYXI+MjAxMDwveWVhcj48cHViLWRhdGVzPjxkYXRlPk1hcjwvZGF0ZT48L3B1Yi1kYXRl
cz48L2RhdGVzPjxpc2JuPjEzNjUtMjg5MyAoRWxlY3Ryb25pYykmI3hEOzEzNTItMDUwNCAoTGlu
a2luZyk8L2lzYm4+PGFjY2Vzc2lvbi1udW0+MjA1ODY5MzE8L2FjY2Vzc2lvbi1udW0+PHVybHM+
PHJlbGF0ZWQtdXJscz48dXJsPmh0dHA6Ly93d3cubmNiaS5ubG0ubmloLmdvdi9wdWJtZWQvMjA1
ODY5MzE8L3VybD48L3JlbGF0ZWQtdXJscz48L3VybHM+PGVsZWN0cm9uaWMtcmVzb3VyY2UtbnVt
PjEwLjExMTEvai4xMzY1LTI4OTMuMjAxMC4wMTI2OC54PC9lbGVjdHJvbmljLXJlc291cmNlLW51
bT48L3JlY29yZD48L0NpdGU+PENpdGU+PEF1dGhvcj5TaGk8L0F1dGhvcj48WWVhcj4yMDEyPC9Z
ZWFyPjxSZWNOdW0+MTI1PC9SZWNOdW0+PHJlY29yZD48cmVjLW51bWJlcj4xMjU8L3JlYy1udW1i
ZXI+PGZvcmVpZ24ta2V5cz48a2V5IGFwcD0iRU4iIGRiLWlkPSJhend2MDJydjAweHAyN2V0dGFu
cGF2NWgyMGR4ZWF2enBzc2YiPjEyNTwva2V5PjwvZm9yZWlnbi1rZXlzPjxyZWYtdHlwZSBuYW1l
PSJKb3VybmFsIEFydGljbGUiPjE3PC9yZWYtdHlwZT48Y29udHJpYnV0b3JzPjxhdXRob3JzPjxh
dXRob3I+U2hpLCBULiBELjwvYXV0aG9yPjxhdXRob3I+WmhhbmcsIEouIE0uPC9hdXRob3I+PGF1
dGhvcj5XYW5nLCBYLiBGLjwvYXV0aG9yPjxhdXRob3I+Q2hlbiwgTS48L2F1dGhvcj48YXV0aG9y
PlN1biwgSC48L2F1dGhvcj48YXV0aG9yPkNoZW4sIEMuIEIuPC9hdXRob3I+PGF1dGhvcj5SZW4s
IEguPC9hdXRob3I+PC9hdXRob3JzPjwvY29udHJpYnV0b3JzPjxhdXRoLWFkZHJlc3M+S2V5IExh
Ym9yYXRvcnkgb2YgTW9sZWN1bGFyIEJpb2xvZ3kgZm9yIEluZmVjdGlvdXMgRGlzZWFzZXMsIE1p
bmlzdHJ5IG9mIEVkdWNhdGlvbiwgSW5zdGl0dXRlIG9mIFZpcmFsIEhlcGF0aXRpcywgQ2hvbmdx
aW5nIE1lZGljYWwgVW5pdmVyc2l0eSB0aGUgU2Vjb25kIEFmZmlsaWF0ZWQgSG9zcGl0YWwsIENo
b25ncWluZywgQ2hpbmEuIHNoaXRvbmdkb25nQGNxbXUuZWR1LmNuPC9hdXRoLWFkZHJlc3M+PHRp
dGxlcz48dGl0bGU+RWZmZWN0cyBvZiBhbnRpdmlyYWwgdGhlcmFweSB3aXRoIFRlbGJpdnVkaW5l
IG9uIHBlcmlwaGVyYWwgaU5LVCBjZWxscyBpbiBIQmVBZygrKSBjaHJvbmljIGhlcGF0aXRpcyBC
IHBhdGllbnRzPC90aXRsZT48c2Vjb25kYXJ5LXRpdGxlPkNsaW4gRXhwIE1lZDwvc2Vjb25kYXJ5
LXRpdGxlPjxhbHQtdGl0bGU+Q2xpbmljYWwgYW5kIGV4cGVyaW1lbnRhbCBtZWRpY2luZTwvYWx0
LXRpdGxlPjwvdGl0bGVzPjxwZXJpb2RpY2FsPjxmdWxsLXRpdGxlPkNsaW4gRXhwIE1lZDwvZnVs
bC10aXRsZT48YWJici0xPkNsaW5pY2FsIGFuZCBleHBlcmltZW50YWwgbWVkaWNpbmU8L2FiYnIt
MT48L3BlcmlvZGljYWw+PGFsdC1wZXJpb2RpY2FsPjxmdWxsLXRpdGxlPkNsaW4gRXhwIE1lZDwv
ZnVsbC10aXRsZT48YWJici0xPkNsaW5pY2FsIGFuZCBleHBlcmltZW50YWwgbWVkaWNpbmU8L2Fi
YnItMT48L2FsdC1wZXJpb2RpY2FsPjxwYWdlcz4xMDUtMTM8L3BhZ2VzPjx2b2x1bWU+MTI8L3Zv
bHVtZT48bnVtYmVyPjI8L251bWJlcj48a2V5d29yZHM+PGtleXdvcmQ+QWR1bHQ8L2tleXdvcmQ+
PGtleXdvcmQ+QW50aXZpcmFsIEFnZW50cy8qYWRtaW5pc3RyYXRpb24gJmFtcDsgZG9zYWdlPC9r
ZXl3b3JkPjxrZXl3b3JkPkZlbWFsZTwva2V5d29yZD48a2V5d29yZD5HZW5lIEV4cHJlc3Npb24g
UHJvZmlsaW5nPC9rZXl3b3JkPjxrZXl3b3JkPkhlcGF0aXRpcyBCIGUgQW50aWdlbnMvKmJsb29k
PC9rZXl3b3JkPjxrZXl3b3JkPkhlcGF0aXRpcyBCLCBDaHJvbmljLypkcnVnIHRoZXJhcHkvKmlt
bXVub2xvZ3k8L2tleXdvcmQ+PGtleXdvcmQ+SHVtYW5zPC9rZXl3b3JkPjxrZXl3b3JkPkltbXVu
b2xvZ2ljIEZhY3RvcnMvYWRtaW5pc3RyYXRpb24gJmFtcDsgZG9zYWdlPC9rZXl3b3JkPjxrZXl3
b3JkPkludGVyZmVyb24tZ2FtbWEvc2VjcmV0aW9uPC9rZXl3b3JkPjxrZXl3b3JkPk1hbGU8L2tl
eXdvcmQ+PGtleXdvcmQ+TWlkZGxlIEFnZWQ8L2tleXdvcmQ+PGtleXdvcmQ+TmF0dXJhbCBLaWxs
ZXIgVC1DZWxscy8qZHJ1ZyBlZmZlY3RzLyppbW11bm9sb2d5PC9rZXl3b3JkPjxrZXl3b3JkPk51
Y2xlb3NpZGVzLyphZG1pbmlzdHJhdGlvbiAmYW1wOyBkb3NhZ2U8L2tleXdvcmQ+PGtleXdvcmQ+
UHJvZ3JhbW1lZCBDZWxsIERlYXRoIDEgUmVjZXB0b3IvYmlvc3ludGhlc2lzL2dlbmV0aWNzPC9r
ZXl3b3JkPjxrZXl3b3JkPlB5cmltaWRpbm9uZXMvKmFkbWluaXN0cmF0aW9uICZhbXA7IGRvc2Fn
ZTwva2V5d29yZD48a2V5d29yZD5UaHltaWRpbmUvYW5hbG9ncyAmYW1wOyBkZXJpdmF0aXZlczwv
a2V5d29yZD48L2tleXdvcmRzPjxkYXRlcz48eWVhcj4yMDEyPC95ZWFyPjxwdWItZGF0ZXM+PGRh
dGU+SnVuPC9kYXRlPjwvcHViLWRhdGVzPjwvZGF0ZXM+PGlzYm4+MTU5MS05NTI4IChFbGVjdHJv
bmljKSYjeEQ7MTU5MS04ODkwIChMaW5raW5nKTwvaXNibj48YWNjZXNzaW9uLW51bT4yMTc0ODUy
MjwvYWNjZXNzaW9uLW51bT48dXJscz48cmVsYXRlZC11cmxzPjx1cmw+aHR0cDovL3d3dy5uY2Jp
Lm5sbS5uaWguZ292L3B1Ym1lZC8yMTc0ODUyMjwvdXJsPjwvcmVsYXRlZC11cmxzPjwvdXJscz48
ZWxlY3Ryb25pYy1yZXNvdXJjZS1udW0+MTAuMTAwNy9zMTAyMzgtMDExLTAxNTEtODwvZWxlY3Ry
b25pYy1yZXNvdXJjZS1udW0+PC9yZWNvcmQ+PC9DaXRlPjxDaXRlPjxBdXRob3I+U2hpPC9BdXRo
b3I+PFllYXI+MjAxMjwvWWVhcj48UmVjTnVtPjEyNTwvUmVjTnVtPjxyZWNvcmQ+PHJlYy1udW1i
ZXI+MTI1PC9yZWMtbnVtYmVyPjxmb3JlaWduLWtleXM+PGtleSBhcHA9IkVOIiBkYi1pZD0iYXp3
djAycnYwMHhwMjdldHRhbnBhdjVoMjBkeGVhdnpwc3NmIj4xMjU8L2tleT48L2ZvcmVpZ24ta2V5
cz48cmVmLXR5cGUgbmFtZT0iSm91cm5hbCBBcnRpY2xlIj4xNzwvcmVmLXR5cGU+PGNvbnRyaWJ1
dG9ycz48YXV0aG9ycz48YXV0aG9yPlNoaSwgVC4gRC48L2F1dGhvcj48YXV0aG9yPlpoYW5nLCBK
LiBNLjwvYXV0aG9yPjxhdXRob3I+V2FuZywgWC4gRi48L2F1dGhvcj48YXV0aG9yPkNoZW4sIE0u
PC9hdXRob3I+PGF1dGhvcj5TdW4sIEguPC9hdXRob3I+PGF1dGhvcj5DaGVuLCBDLiBCLjwvYXV0
aG9yPjxhdXRob3I+UmVuLCBILjwvYXV0aG9yPjwvYXV0aG9ycz48L2NvbnRyaWJ1dG9ycz48YXV0
aC1hZGRyZXNzPktleSBMYWJvcmF0b3J5IG9mIE1vbGVjdWxhciBCaW9sb2d5IGZvciBJbmZlY3Rp
b3VzIERpc2Vhc2VzLCBNaW5pc3RyeSBvZiBFZHVjYXRpb24sIEluc3RpdHV0ZSBvZiBWaXJhbCBI
ZXBhdGl0aXMsIENob25ncWluZyBNZWRpY2FsIFVuaXZlcnNpdHkgdGhlIFNlY29uZCBBZmZpbGlh
dGVkIEhvc3BpdGFsLCBDaG9uZ3FpbmcsIENoaW5hLiBzaGl0b25nZG9uZ0BjcW11LmVkdS5jbjwv
YXV0aC1hZGRyZXNzPjx0aXRsZXM+PHRpdGxlPkVmZmVjdHMgb2YgYW50aXZpcmFsIHRoZXJhcHkg
d2l0aCBUZWxiaXZ1ZGluZSBvbiBwZXJpcGhlcmFsIGlOS1QgY2VsbHMgaW4gSEJlQWcoKykgY2hy
b25pYyBoZXBhdGl0aXMgQiBwYXRpZW50czwvdGl0bGU+PHNlY29uZGFyeS10aXRsZT5DbGluIEV4
cCBNZWQ8L3NlY29uZGFyeS10aXRsZT48YWx0LXRpdGxlPkNsaW5pY2FsIGFuZCBleHBlcmltZW50
YWwgbWVkaWNpbmU8L2FsdC10aXRsZT48L3RpdGxlcz48cGVyaW9kaWNhbD48ZnVsbC10aXRsZT5D
bGluIEV4cCBNZWQ8L2Z1bGwtdGl0bGU+PGFiYnItMT5DbGluaWNhbCBhbmQgZXhwZXJpbWVudGFs
IG1lZGljaW5lPC9hYmJyLTE+PC9wZXJpb2RpY2FsPjxhbHQtcGVyaW9kaWNhbD48ZnVsbC10aXRs
ZT5DbGluIEV4cCBNZWQ8L2Z1bGwtdGl0bGU+PGFiYnItMT5DbGluaWNhbCBhbmQgZXhwZXJpbWVu
dGFsIG1lZGljaW5lPC9hYmJyLTE+PC9hbHQtcGVyaW9kaWNhbD48cGFnZXM+MTA1LTEzPC9wYWdl
cz48dm9sdW1lPjEyPC92b2x1bWU+PG51bWJlcj4yPC9udW1iZXI+PGtleXdvcmRzPjxrZXl3b3Jk
PkFkdWx0PC9rZXl3b3JkPjxrZXl3b3JkPkFudGl2aXJhbCBBZ2VudHMvKmFkbWluaXN0cmF0aW9u
ICZhbXA7IGRvc2FnZTwva2V5d29yZD48a2V5d29yZD5GZW1hbGU8L2tleXdvcmQ+PGtleXdvcmQ+
R2VuZSBFeHByZXNzaW9uIFByb2ZpbGluZzwva2V5d29yZD48a2V5d29yZD5IZXBhdGl0aXMgQiBl
IEFudGlnZW5zLypibG9vZDwva2V5d29yZD48a2V5d29yZD5IZXBhdGl0aXMgQiwgQ2hyb25pYy8q
ZHJ1ZyB0aGVyYXB5LyppbW11bm9sb2d5PC9rZXl3b3JkPjxrZXl3b3JkPkh1bWFuczwva2V5d29y
ZD48a2V5d29yZD5JbW11bm9sb2dpYyBGYWN0b3JzL2FkbWluaXN0cmF0aW9uICZhbXA7IGRvc2Fn
ZTwva2V5d29yZD48a2V5d29yZD5JbnRlcmZlcm9uLWdhbW1hL3NlY3JldGlvbjwva2V5d29yZD48
a2V5d29yZD5NYWxlPC9rZXl3b3JkPjxrZXl3b3JkPk1pZGRsZSBBZ2VkPC9rZXl3b3JkPjxrZXl3
b3JkPk5hdHVyYWwgS2lsbGVyIFQtQ2VsbHMvKmRydWcgZWZmZWN0cy8qaW1tdW5vbG9neTwva2V5
d29yZD48a2V5d29yZD5OdWNsZW9zaWRlcy8qYWRtaW5pc3RyYXRpb24gJmFtcDsgZG9zYWdlPC9r
ZXl3b3JkPjxrZXl3b3JkPlByb2dyYW1tZWQgQ2VsbCBEZWF0aCAxIFJlY2VwdG9yL2Jpb3N5bnRo
ZXNpcy9nZW5ldGljczwva2V5d29yZD48a2V5d29yZD5QeXJpbWlkaW5vbmVzLyphZG1pbmlzdHJh
dGlvbiAmYW1wOyBkb3NhZ2U8L2tleXdvcmQ+PGtleXdvcmQ+VGh5bWlkaW5lL2FuYWxvZ3MgJmFt
cDsgZGVyaXZhdGl2ZXM8L2tleXdvcmQ+PC9rZXl3b3Jkcz48ZGF0ZXM+PHllYXI+MjAxMjwveWVh
cj48cHViLWRhdGVzPjxkYXRlPkp1bjwvZGF0ZT48L3B1Yi1kYXRlcz48L2RhdGVzPjxpc2JuPjE1
OTEtOTUyOCAoRWxlY3Ryb25pYykmI3hEOzE1OTEtODg5MCAoTGlua2luZyk8L2lzYm4+PGFjY2Vz
c2lvbi1udW0+MjE3NDg1MjI8L2FjY2Vzc2lvbi1udW0+PHVybHM+PHJlbGF0ZWQtdXJscz48dXJs
Pmh0dHA6Ly93d3cubmNiaS5ubG0ubmloLmdvdi9wdWJtZWQvMjE3NDg1MjI8L3VybD48L3JlbGF0
ZWQtdXJscz48L3VybHM+PGVsZWN0cm9uaWMtcmVzb3VyY2UtbnVtPjEwLjEwMDcvczEwMjM4LTAx
MS0wMTUxLTg8L2VsZWN0cm9uaWMtcmVzb3VyY2UtbnVtPjwvcmVjb3JkPjwvQ2l0ZT48Q2l0ZT48
QXV0aG9yPlNoaTwvQXV0aG9yPjxZZWFyPjIwMTI8L1llYXI+PFJlY051bT4xMjU8L1JlY051bT48
cmVjb3JkPjxyZWMtbnVtYmVyPjEyNTwvcmVjLW51bWJlcj48Zm9yZWlnbi1rZXlzPjxrZXkgYXBw
PSJFTiIgZGItaWQ9ImF6d3YwMnJ2MDB4cDI3ZXR0YW5wYXY1aDIwZHhlYXZ6cHNzZiI+MTI1PC9r
ZXk+PC9mb3JlaWduLWtleXM+PHJlZi10eXBlIG5hbWU9IkpvdXJuYWwgQXJ0aWNsZSI+MTc8L3Jl
Zi10eXBlPjxjb250cmlidXRvcnM+PGF1dGhvcnM+PGF1dGhvcj5TaGksIFQuIEQuPC9hdXRob3I+
PGF1dGhvcj5aaGFuZywgSi4gTS48L2F1dGhvcj48YXV0aG9yPldhbmcsIFguIEYuPC9hdXRob3I+
PGF1dGhvcj5DaGVuLCBNLjwvYXV0aG9yPjxhdXRob3I+U3VuLCBILjwvYXV0aG9yPjxhdXRob3I+
Q2hlbiwgQy4gQi48L2F1dGhvcj48YXV0aG9yPlJlbiwgSC48L2F1dGhvcj48L2F1dGhvcnM+PC9j
b250cmlidXRvcnM+PGF1dGgtYWRkcmVzcz5LZXkgTGFib3JhdG9yeSBvZiBNb2xlY3VsYXIgQmlv
bG9neSBmb3IgSW5mZWN0aW91cyBEaXNlYXNlcywgTWluaXN0cnkgb2YgRWR1Y2F0aW9uLCBJbnN0
aXR1dGUgb2YgVmlyYWwgSGVwYXRpdGlzLCBDaG9uZ3FpbmcgTWVkaWNhbCBVbml2ZXJzaXR5IHRo
ZSBTZWNvbmQgQWZmaWxpYXRlZCBIb3NwaXRhbCwgQ2hvbmdxaW5nLCBDaGluYS4gc2hpdG9uZ2Rv
bmdAY3FtdS5lZHUuY248L2F1dGgtYWRkcmVzcz48dGl0bGVzPjx0aXRsZT5FZmZlY3RzIG9mIGFu
dGl2aXJhbCB0aGVyYXB5IHdpdGggVGVsYml2dWRpbmUgb24gcGVyaXBoZXJhbCBpTktUIGNlbGxz
IGluIEhCZUFnKCspIGNocm9uaWMgaGVwYXRpdGlzIEIgcGF0aWVudHM8L3RpdGxlPjxzZWNvbmRh
cnktdGl0bGU+Q2xpbiBFeHAgTWVkPC9zZWNvbmRhcnktdGl0bGU+PGFsdC10aXRsZT5DbGluaWNh
bCBhbmQgZXhwZXJpbWVudGFsIG1lZGljaW5lPC9hbHQtdGl0bGU+PC90aXRsZXM+PHBlcmlvZGlj
YWw+PGZ1bGwtdGl0bGU+Q2xpbiBFeHAgTWVkPC9mdWxsLXRpdGxlPjxhYmJyLTE+Q2xpbmljYWwg
YW5kIGV4cGVyaW1lbnRhbCBtZWRpY2luZTwvYWJici0xPjwvcGVyaW9kaWNhbD48YWx0LXBlcmlv
ZGljYWw+PGZ1bGwtdGl0bGU+Q2xpbiBFeHAgTWVkPC9mdWxsLXRpdGxlPjxhYmJyLTE+Q2xpbmlj
YWwgYW5kIGV4cGVyaW1lbnRhbCBtZWRpY2luZTwvYWJici0xPjwvYWx0LXBlcmlvZGljYWw+PHBh
Z2VzPjEwNS0xMzwvcGFnZXM+PHZvbHVtZT4xMjwvdm9sdW1lPjxudW1iZXI+MjwvbnVtYmVyPjxr
ZXl3b3Jkcz48a2V5d29yZD5BZHVsdDwva2V5d29yZD48a2V5d29yZD5BbnRpdmlyYWwgQWdlbnRz
LyphZG1pbmlzdHJhdGlvbiAmYW1wOyBkb3NhZ2U8L2tleXdvcmQ+PGtleXdvcmQ+RmVtYWxlPC9r
ZXl3b3JkPjxrZXl3b3JkPkdlbmUgRXhwcmVzc2lvbiBQcm9maWxpbmc8L2tleXdvcmQ+PGtleXdv
cmQ+SGVwYXRpdGlzIEIgZSBBbnRpZ2Vucy8qYmxvb2Q8L2tleXdvcmQ+PGtleXdvcmQ+SGVwYXRp
dGlzIEIsIENocm9uaWMvKmRydWcgdGhlcmFweS8qaW1tdW5vbG9neTwva2V5d29yZD48a2V5d29y
ZD5IdW1hbnM8L2tleXdvcmQ+PGtleXdvcmQ+SW1tdW5vbG9naWMgRmFjdG9ycy9hZG1pbmlzdHJh
dGlvbiAmYW1wOyBkb3NhZ2U8L2tleXdvcmQ+PGtleXdvcmQ+SW50ZXJmZXJvbi1nYW1tYS9zZWNy
ZXRpb248L2tleXdvcmQ+PGtleXdvcmQ+TWFsZTwva2V5d29yZD48a2V5d29yZD5NaWRkbGUgQWdl
ZDwva2V5d29yZD48a2V5d29yZD5OYXR1cmFsIEtpbGxlciBULUNlbGxzLypkcnVnIGVmZmVjdHMv
KmltbXVub2xvZ3k8L2tleXdvcmQ+PGtleXdvcmQ+TnVjbGVvc2lkZXMvKmFkbWluaXN0cmF0aW9u
ICZhbXA7IGRvc2FnZTwva2V5d29yZD48a2V5d29yZD5Qcm9ncmFtbWVkIENlbGwgRGVhdGggMSBS
ZWNlcHRvci9iaW9zeW50aGVzaXMvZ2VuZXRpY3M8L2tleXdvcmQ+PGtleXdvcmQ+UHlyaW1pZGlu
b25lcy8qYWRtaW5pc3RyYXRpb24gJmFtcDsgZG9zYWdlPC9rZXl3b3JkPjxrZXl3b3JkPlRoeW1p
ZGluZS9hbmFsb2dzICZhbXA7IGRlcml2YXRpdmVzPC9rZXl3b3JkPjwva2V5d29yZHM+PGRhdGVz
Pjx5ZWFyPjIwMTI8L3llYXI+PHB1Yi1kYXRlcz48ZGF0ZT5KdW48L2RhdGU+PC9wdWItZGF0ZXM+
PC9kYXRlcz48aXNibj4xNTkxLTk1MjggKEVsZWN0cm9uaWMpJiN4RDsxNTkxLTg4OTAgKExpbmtp
bmcpPC9pc2JuPjxhY2Nlc3Npb24tbnVtPjIxNzQ4NTIyPC9hY2Nlc3Npb24tbnVtPjx1cmxzPjxy
ZWxhdGVkLXVybHM+PHVybD5odHRwOi8vd3d3Lm5jYmkubmxtLm5paC5nb3YvcHVibWVkLzIxNzQ4
NTIyPC91cmw+PC9yZWxhdGVkLXVybHM+PC91cmxzPjxlbGVjdHJvbmljLXJlc291cmNlLW51bT4x
MC4xMDA3L3MxMDIzOC0wMTEtMDE1MS04PC9lbGVjdHJvbmljLXJlc291cmNlLW51bT48L3JlY29y
ZD48L0NpdGU+PENpdGU+PEF1dGhvcj5KaWFuZyBYPC9BdXRob3I+PFllYXI+MjAxMTwvWWVhcj48
UmVjTnVtPjEyNjwvUmVjTnVtPjxyZWNvcmQ+PHJlYy1udW1iZXI+MTI2PC9yZWMtbnVtYmVyPjxm
b3JlaWduLWtleXM+PGtleSBhcHA9IkVOIiBkYi1pZD0iYXp3djAycnYwMHhwMjdldHRhbnBhdjVo
MjBkeGVhdnpwc3NmIj4xMjY8L2tleT48L2ZvcmVpZ24ta2V5cz48cmVmLXR5cGUgbmFtZT0iSm91
cm5hbCBBcnRpY2xlIj4xNzwvcmVmLXR5cGU+PGNvbnRyaWJ1dG9ycz48YXV0aG9ycz48YXV0aG9y
PkppYW5nIFgsPC9hdXRob3I+PGF1dGhvcj4gWmhhbmcgTSw8L2F1dGhvcj48YXV0aG9yPiBMYWkg
USw8L2F1dGhvcj48YXV0aG9yPiBIdWFuZyBYLDwvYXV0aG9yPjxhdXRob3I+IExpIFksPC9hdXRo
b3I+PGF1dGhvcj4gU3VuIEosPC9hdXRob3I+PGF1dGhvcj4gQWJib3R0IFdHLDwvYXV0aG9yPjxh
dXRob3I+IE1hIFMsPC9hdXRob3I+PGF1dGhvcj4gSG91IEouPC9hdXRob3I+PC9hdXRob3JzPjwv
Y29udHJpYnV0b3JzPjx0aXRsZXM+PHRpdGxlPlJlc3RvcmVkIGNpcmN1bGF0aW5nIGludmFyaWFu
dCBOS1QgY2VsbHMgYXJlIGFzc29jaWF0ZWQgd2l0aCB2aXJhbCBjb250cm9sIGluIHBhdGllbnRz
IHdpdGggY2hyb25pYyBoZXBhdGl0aXMgQi48L3RpdGxlPjxzZWNvbmRhcnktdGl0bGU+UExPUyBP
bmU8L3NlY29uZGFyeS10aXRsZT48L3RpdGxlcz48cGVyaW9kaWNhbD48ZnVsbC10aXRsZT5QTE9T
IE9uZTwvZnVsbC10aXRsZT48L3BlcmlvZGljYWw+PHBhZ2VzPmUyODg3MTwvcGFnZXM+PHZvbHVt
ZT42PC92b2x1bWU+PG51bWJlcj4xMjwvbnVtYmVyPjxkYXRlcz48eWVhcj4yMDExPC95ZWFyPjwv
ZGF0ZXM+PHVybHM+PC91cmxzPjxjdXN0b20yPlBNSUQ6IDIyMTk0OTM0IDwvY3VzdG9tMj48ZWxl
Y3Ryb25pYy1yZXNvdXJjZS1udW0+IGRvaTogMTAuMTM3MS9qb3VybmFsLnBvbmUuMDAyODg3MS48
L2VsZWN0cm9uaWMtcmVzb3VyY2UtbnVtPjwvcmVjb3JkPjwvQ2l0ZT48L0VuZE5vdGU+AAAA
</w:fldData>
        </w:fldChar>
      </w:r>
      <w:r w:rsidRPr="000B59E1">
        <w:rPr>
          <w:rFonts w:ascii="Book Antiqua" w:hAnsi="Book Antiqua"/>
          <w:kern w:val="0"/>
          <w:sz w:val="24"/>
          <w:szCs w:val="24"/>
        </w:rPr>
        <w:instrText xml:space="preserve"> ADDIN EN.CITE.DATA </w:instrText>
      </w:r>
      <w:r w:rsidRPr="000B59E1">
        <w:rPr>
          <w:rFonts w:ascii="Book Antiqua" w:hAnsi="Book Antiqua"/>
          <w:kern w:val="0"/>
          <w:sz w:val="24"/>
          <w:szCs w:val="24"/>
        </w:rPr>
      </w:r>
      <w:r w:rsidRPr="000B59E1">
        <w:rPr>
          <w:rFonts w:ascii="Book Antiqua" w:hAnsi="Book Antiqua"/>
          <w:kern w:val="0"/>
          <w:sz w:val="24"/>
          <w:szCs w:val="24"/>
        </w:rPr>
        <w:fldChar w:fldCharType="end"/>
      </w:r>
      <w:r w:rsidRPr="000B59E1">
        <w:rPr>
          <w:rFonts w:ascii="Book Antiqua" w:hAnsi="Book Antiqua"/>
          <w:kern w:val="0"/>
          <w:sz w:val="24"/>
          <w:szCs w:val="24"/>
        </w:rPr>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13" w:tooltip="Evans, 2008 #123" w:history="1">
        <w:r w:rsidRPr="000B59E1">
          <w:rPr>
            <w:rFonts w:ascii="Book Antiqua" w:hAnsi="Book Antiqua"/>
            <w:kern w:val="0"/>
            <w:sz w:val="24"/>
            <w:szCs w:val="24"/>
            <w:vertAlign w:val="superscript"/>
          </w:rPr>
          <w:t>13-16</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Although these data suggest that NAs might restore the host immune system by reducing HBV replication, there remains a lack of evidence of whether there are differences between the different NAs. Furthermore, little is known about the relationship between the change in host immunity and hepatitis B envelope antigen (HBeAg) levels during NA therapy.</w:t>
      </w:r>
    </w:p>
    <w:p w:rsidR="00DB7D1B" w:rsidRPr="000B59E1" w:rsidRDefault="00DB7D1B" w:rsidP="00D617BA">
      <w:pPr>
        <w:autoSpaceDE w:val="0"/>
        <w:autoSpaceDN w:val="0"/>
        <w:adjustRightInd w:val="0"/>
        <w:spacing w:line="360" w:lineRule="auto"/>
        <w:ind w:firstLineChars="200" w:firstLine="480"/>
        <w:rPr>
          <w:rFonts w:ascii="Book Antiqua" w:hAnsi="Book Antiqua"/>
          <w:kern w:val="0"/>
          <w:sz w:val="24"/>
          <w:szCs w:val="24"/>
        </w:rPr>
      </w:pPr>
      <w:r w:rsidRPr="000B59E1">
        <w:rPr>
          <w:rFonts w:ascii="Book Antiqua" w:hAnsi="Book Antiqua"/>
          <w:kern w:val="0"/>
          <w:sz w:val="24"/>
          <w:szCs w:val="24"/>
        </w:rPr>
        <w:t>To gain further understanding of the effects of direct antiviral therapy on host immunity in HBeAg-positive CHB patients, we investigated the longitudinal relationship between two important negative immune modulating factors in chronic HBV infection, PD-1+</w:t>
      </w:r>
      <w:r>
        <w:rPr>
          <w:rFonts w:ascii="Book Antiqua" w:hAnsi="Book Antiqua"/>
          <w:kern w:val="0"/>
          <w:sz w:val="24"/>
          <w:szCs w:val="24"/>
        </w:rPr>
        <w:t xml:space="preserve"> </w:t>
      </w:r>
      <w:r w:rsidRPr="000B59E1">
        <w:rPr>
          <w:rFonts w:ascii="Book Antiqua" w:hAnsi="Book Antiqua"/>
          <w:kern w:val="0"/>
          <w:sz w:val="24"/>
          <w:szCs w:val="24"/>
        </w:rPr>
        <w:t>CD8 T and FoxP3+ Treg cell frequency, and measurements of viral infection in HBeAg-positive CHB patients undergoing treatment with LDT and LAM, the most widely prescribed anti-hepatitis B agents worldwide. We also examined pro-inflammatory cytokine secretion by T cells in some patients on antiviral therapy.</w:t>
      </w:r>
    </w:p>
    <w:p w:rsidR="00DB7D1B" w:rsidRPr="000B59E1" w:rsidRDefault="00DB7D1B" w:rsidP="00D617BA">
      <w:pPr>
        <w:spacing w:line="360" w:lineRule="auto"/>
        <w:rPr>
          <w:rFonts w:ascii="Book Antiqua" w:hAnsi="Book Antiqua"/>
          <w:b/>
          <w:sz w:val="24"/>
          <w:szCs w:val="24"/>
        </w:rPr>
      </w:pPr>
      <w:bookmarkStart w:id="9" w:name="OLE_LINK9"/>
      <w:bookmarkStart w:id="10" w:name="OLE_LINK10"/>
      <w:bookmarkStart w:id="11" w:name="OLE_LINK26"/>
    </w:p>
    <w:p w:rsidR="00DB7D1B" w:rsidRPr="000B59E1" w:rsidRDefault="00DB7D1B" w:rsidP="00D617BA">
      <w:pPr>
        <w:spacing w:line="360" w:lineRule="auto"/>
        <w:rPr>
          <w:rFonts w:ascii="Book Antiqua" w:hAnsi="Book Antiqua"/>
          <w:b/>
          <w:sz w:val="24"/>
          <w:szCs w:val="24"/>
        </w:rPr>
      </w:pPr>
      <w:r w:rsidRPr="000B59E1">
        <w:rPr>
          <w:rFonts w:ascii="Book Antiqua" w:hAnsi="Book Antiqua"/>
          <w:b/>
          <w:sz w:val="24"/>
          <w:szCs w:val="24"/>
        </w:rPr>
        <w:t>MATERIALS AND METHODS</w:t>
      </w:r>
    </w:p>
    <w:bookmarkEnd w:id="9"/>
    <w:bookmarkEnd w:id="10"/>
    <w:bookmarkEnd w:id="11"/>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b/>
          <w:i/>
          <w:kern w:val="0"/>
          <w:sz w:val="24"/>
          <w:szCs w:val="24"/>
        </w:rPr>
        <w:t>Patients</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Fifty-two treatment-naïve patients with CHB who attended Changhai hospital (Shanghai, China) were enrolled in the study</w:t>
      </w:r>
      <w:r w:rsidRPr="000B59E1">
        <w:rPr>
          <w:rFonts w:ascii="Book Antiqua" w:hAnsi="Book Antiqua"/>
          <w:sz w:val="24"/>
          <w:szCs w:val="24"/>
        </w:rPr>
        <w:t xml:space="preserve">. </w:t>
      </w:r>
      <w:r w:rsidRPr="000B59E1">
        <w:rPr>
          <w:rFonts w:ascii="Book Antiqua" w:hAnsi="Book Antiqua"/>
          <w:kern w:val="0"/>
          <w:sz w:val="24"/>
          <w:szCs w:val="24"/>
        </w:rPr>
        <w:t xml:space="preserve">All patients were seropositive for hepatitis B surface antigen (HBsAg) and HBeAg for at least 6 </w:t>
      </w:r>
      <w:r>
        <w:rPr>
          <w:rFonts w:ascii="Book Antiqua" w:hAnsi="Book Antiqua"/>
          <w:kern w:val="0"/>
          <w:sz w:val="24"/>
          <w:szCs w:val="24"/>
        </w:rPr>
        <w:t>mo</w:t>
      </w:r>
      <w:r w:rsidRPr="000B59E1">
        <w:rPr>
          <w:rFonts w:ascii="Book Antiqua" w:hAnsi="Book Antiqua"/>
          <w:kern w:val="0"/>
          <w:sz w:val="24"/>
          <w:szCs w:val="24"/>
        </w:rPr>
        <w:t xml:space="preserve">, with </w:t>
      </w:r>
      <w:r w:rsidRPr="000B59E1">
        <w:rPr>
          <w:rFonts w:ascii="Book Antiqua" w:hAnsi="Book Antiqua"/>
          <w:kern w:val="0"/>
          <w:sz w:val="24"/>
          <w:szCs w:val="24"/>
        </w:rPr>
        <w:lastRenderedPageBreak/>
        <w:t>hepatitis B virus de</w:t>
      </w:r>
      <w:r w:rsidRPr="000B59E1">
        <w:rPr>
          <w:rFonts w:ascii="Book Antiqua" w:hAnsi="Book Antiqua" w:cs="AdvTT2acb703b"/>
          <w:color w:val="131313"/>
          <w:kern w:val="0"/>
          <w:sz w:val="24"/>
          <w:szCs w:val="24"/>
        </w:rPr>
        <w:t>oxyribonucleic acid (</w:t>
      </w:r>
      <w:r w:rsidRPr="000B59E1">
        <w:rPr>
          <w:rFonts w:ascii="Book Antiqua" w:hAnsi="Book Antiqua"/>
          <w:kern w:val="0"/>
          <w:sz w:val="24"/>
          <w:szCs w:val="24"/>
        </w:rPr>
        <w:t>HBV-DNA) levels ≥</w:t>
      </w:r>
      <w:r>
        <w:rPr>
          <w:rFonts w:ascii="Book Antiqua" w:hAnsi="Book Antiqua"/>
          <w:kern w:val="0"/>
          <w:sz w:val="24"/>
          <w:szCs w:val="24"/>
        </w:rPr>
        <w:t xml:space="preserve"> </w:t>
      </w:r>
      <w:r w:rsidRPr="000B59E1">
        <w:rPr>
          <w:rFonts w:ascii="Book Antiqua" w:hAnsi="Book Antiqua"/>
          <w:kern w:val="0"/>
          <w:sz w:val="24"/>
          <w:szCs w:val="24"/>
        </w:rPr>
        <w:t>10</w:t>
      </w:r>
      <w:r w:rsidRPr="000B59E1">
        <w:rPr>
          <w:rFonts w:ascii="Book Antiqua" w:hAnsi="Book Antiqua"/>
          <w:kern w:val="0"/>
          <w:sz w:val="24"/>
          <w:szCs w:val="24"/>
          <w:vertAlign w:val="superscript"/>
        </w:rPr>
        <w:t xml:space="preserve">5 </w:t>
      </w:r>
      <w:r w:rsidRPr="000B59E1">
        <w:rPr>
          <w:rFonts w:ascii="Book Antiqua" w:hAnsi="Book Antiqua"/>
          <w:kern w:val="0"/>
          <w:sz w:val="24"/>
          <w:szCs w:val="24"/>
        </w:rPr>
        <w:t>IU/m</w:t>
      </w:r>
      <w:r w:rsidRPr="00D21170">
        <w:rPr>
          <w:rFonts w:ascii="Book Antiqua" w:hAnsi="Book Antiqua"/>
          <w:caps/>
          <w:kern w:val="0"/>
          <w:sz w:val="24"/>
          <w:szCs w:val="24"/>
        </w:rPr>
        <w:t>l</w:t>
      </w:r>
      <w:r w:rsidRPr="000B59E1">
        <w:rPr>
          <w:rFonts w:ascii="Book Antiqua" w:hAnsi="Book Antiqua"/>
          <w:kern w:val="0"/>
          <w:sz w:val="24"/>
          <w:szCs w:val="24"/>
        </w:rPr>
        <w:t>. All patients were negative for anti-hepatitis D virus (anti-HDV), anti-hepatitis C virus (anti-HCV), and anti-human immunodeficiency virus 1/2 (anti-HIV1/2), and autoantibodies.</w:t>
      </w:r>
      <w:r w:rsidRPr="000B59E1">
        <w:rPr>
          <w:rFonts w:ascii="Book Antiqua" w:hAnsi="Book Antiqua"/>
          <w:sz w:val="24"/>
          <w:szCs w:val="24"/>
        </w:rPr>
        <w:t xml:space="preserve"> </w:t>
      </w:r>
      <w:r w:rsidRPr="000B59E1">
        <w:rPr>
          <w:rFonts w:ascii="Book Antiqua" w:hAnsi="Book Antiqua"/>
          <w:kern w:val="0"/>
          <w:sz w:val="24"/>
          <w:szCs w:val="24"/>
        </w:rPr>
        <w:t xml:space="preserve">Forty-four of the 52 patients were male, and the mean age of all patients was 39.0 ± 10.0 years. </w:t>
      </w:r>
    </w:p>
    <w:p w:rsidR="00DB7D1B" w:rsidRPr="000B59E1" w:rsidRDefault="00DB7D1B" w:rsidP="00D617BA">
      <w:pPr>
        <w:autoSpaceDE w:val="0"/>
        <w:autoSpaceDN w:val="0"/>
        <w:adjustRightInd w:val="0"/>
        <w:spacing w:line="360" w:lineRule="auto"/>
        <w:rPr>
          <w:rFonts w:ascii="Book Antiqua" w:hAnsi="Book Antiqua"/>
          <w:b/>
          <w:i/>
          <w:kern w:val="0"/>
          <w:sz w:val="24"/>
          <w:szCs w:val="24"/>
        </w:rPr>
      </w:pPr>
    </w:p>
    <w:p w:rsidR="00DB7D1B" w:rsidRPr="000B59E1" w:rsidRDefault="00DB7D1B" w:rsidP="00D617BA">
      <w:pPr>
        <w:autoSpaceDE w:val="0"/>
        <w:autoSpaceDN w:val="0"/>
        <w:adjustRightInd w:val="0"/>
        <w:spacing w:line="360" w:lineRule="auto"/>
        <w:rPr>
          <w:rFonts w:ascii="Book Antiqua" w:hAnsi="Book Antiqua"/>
          <w:b/>
          <w:i/>
          <w:kern w:val="0"/>
          <w:sz w:val="24"/>
          <w:szCs w:val="24"/>
        </w:rPr>
      </w:pPr>
      <w:r w:rsidRPr="000B59E1">
        <w:rPr>
          <w:rFonts w:ascii="Book Antiqua" w:hAnsi="Book Antiqua"/>
          <w:b/>
          <w:i/>
          <w:kern w:val="0"/>
          <w:sz w:val="24"/>
          <w:szCs w:val="24"/>
        </w:rPr>
        <w:t>Healthy controls</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 xml:space="preserve">The recruited healthy controls (HCs, </w:t>
      </w:r>
      <w:r w:rsidRPr="00D21170">
        <w:rPr>
          <w:rFonts w:ascii="Book Antiqua" w:hAnsi="Book Antiqua"/>
          <w:i/>
          <w:kern w:val="0"/>
          <w:sz w:val="24"/>
          <w:szCs w:val="24"/>
        </w:rPr>
        <w:t xml:space="preserve">n = </w:t>
      </w:r>
      <w:r w:rsidRPr="000B59E1">
        <w:rPr>
          <w:rFonts w:ascii="Book Antiqua" w:hAnsi="Book Antiqua"/>
          <w:kern w:val="0"/>
          <w:sz w:val="24"/>
          <w:szCs w:val="24"/>
        </w:rPr>
        <w:t>14) had no previous history or current evidence of any liver disease, with normal serum ALT values. They were also negative for HBsAg, anti-hepatitis A virus (anti-HAV), anti-HCV, and anti-HIV IgM antibodies.</w:t>
      </w:r>
    </w:p>
    <w:p w:rsidR="00DB7D1B" w:rsidRPr="000B59E1" w:rsidRDefault="00DB7D1B" w:rsidP="00D617BA">
      <w:pPr>
        <w:autoSpaceDE w:val="0"/>
        <w:autoSpaceDN w:val="0"/>
        <w:adjustRightInd w:val="0"/>
        <w:spacing w:line="360" w:lineRule="auto"/>
        <w:rPr>
          <w:rFonts w:ascii="Book Antiqua" w:hAnsi="Book Antiqua"/>
          <w:b/>
          <w:i/>
          <w:kern w:val="0"/>
          <w:sz w:val="24"/>
          <w:szCs w:val="24"/>
        </w:rPr>
      </w:pP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b/>
          <w:i/>
          <w:kern w:val="0"/>
          <w:sz w:val="24"/>
          <w:szCs w:val="24"/>
        </w:rPr>
        <w:t>Study design</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 xml:space="preserve">Patients were randomly assigned into two therapy groups in a 1:1 ratio; one group received LAM (100 mg/d), whereas the other group received LDT (600 mg/d), and both groups were followed serially with protocol visits for a period of 12 </w:t>
      </w:r>
      <w:r>
        <w:rPr>
          <w:rFonts w:ascii="Book Antiqua" w:hAnsi="Book Antiqua"/>
          <w:kern w:val="0"/>
          <w:sz w:val="24"/>
          <w:szCs w:val="24"/>
        </w:rPr>
        <w:t>mo</w:t>
      </w:r>
      <w:r w:rsidRPr="000B59E1">
        <w:rPr>
          <w:rFonts w:ascii="Book Antiqua" w:hAnsi="Book Antiqua"/>
          <w:kern w:val="0"/>
          <w:sz w:val="24"/>
          <w:szCs w:val="24"/>
        </w:rPr>
        <w:t>. The nature and possible consequences of this study were explained to all patients, and all of them gave written informed consent. The study protocol was approved by the Ethics Committee of Changhai Hospital. The study was registered on ClinicalTrials.gov with the identifier NCT01480492.</w:t>
      </w:r>
    </w:p>
    <w:p w:rsidR="00DB7D1B" w:rsidRPr="000B59E1" w:rsidRDefault="00DB7D1B" w:rsidP="00D617BA">
      <w:pPr>
        <w:autoSpaceDE w:val="0"/>
        <w:autoSpaceDN w:val="0"/>
        <w:adjustRightInd w:val="0"/>
        <w:spacing w:line="360" w:lineRule="auto"/>
        <w:ind w:firstLineChars="200" w:firstLine="480"/>
        <w:rPr>
          <w:rFonts w:ascii="Book Antiqua" w:hAnsi="Book Antiqua"/>
          <w:kern w:val="0"/>
          <w:sz w:val="24"/>
          <w:szCs w:val="24"/>
        </w:rPr>
      </w:pPr>
      <w:bookmarkStart w:id="12" w:name="OLE_LINK1"/>
      <w:r w:rsidRPr="000B59E1">
        <w:rPr>
          <w:rFonts w:ascii="Book Antiqua" w:hAnsi="Book Antiqua"/>
          <w:kern w:val="0"/>
          <w:sz w:val="24"/>
          <w:szCs w:val="24"/>
        </w:rPr>
        <w:t xml:space="preserve">Clinical, virological, and immunological parameters were assessed in the studied patients at the baseline and at 4, 12, 24, 36 and 48 </w:t>
      </w:r>
      <w:r>
        <w:rPr>
          <w:rFonts w:ascii="Book Antiqua" w:hAnsi="Book Antiqua"/>
          <w:kern w:val="0"/>
          <w:sz w:val="24"/>
          <w:szCs w:val="24"/>
        </w:rPr>
        <w:t>wk</w:t>
      </w:r>
      <w:r w:rsidRPr="000B59E1">
        <w:rPr>
          <w:rFonts w:ascii="Book Antiqua" w:hAnsi="Book Antiqua"/>
          <w:kern w:val="0"/>
          <w:sz w:val="24"/>
          <w:szCs w:val="24"/>
        </w:rPr>
        <w:t xml:space="preserve"> during antiviral therapy.</w:t>
      </w:r>
      <w:bookmarkEnd w:id="12"/>
      <w:r w:rsidRPr="000B59E1">
        <w:rPr>
          <w:rFonts w:ascii="Book Antiqua" w:hAnsi="Book Antiqua"/>
          <w:kern w:val="0"/>
          <w:sz w:val="24"/>
          <w:szCs w:val="24"/>
        </w:rPr>
        <w:t xml:space="preserve"> </w:t>
      </w:r>
    </w:p>
    <w:p w:rsidR="00DB7D1B" w:rsidRPr="000B59E1" w:rsidRDefault="00DB7D1B" w:rsidP="00D617BA">
      <w:pPr>
        <w:autoSpaceDE w:val="0"/>
        <w:autoSpaceDN w:val="0"/>
        <w:adjustRightInd w:val="0"/>
        <w:spacing w:line="360" w:lineRule="auto"/>
        <w:ind w:firstLineChars="200" w:firstLine="480"/>
        <w:rPr>
          <w:rFonts w:ascii="Book Antiqua" w:hAnsi="Book Antiqua"/>
          <w:kern w:val="0"/>
          <w:sz w:val="24"/>
          <w:szCs w:val="24"/>
        </w:rPr>
      </w:pPr>
      <w:r w:rsidRPr="000B59E1">
        <w:rPr>
          <w:rFonts w:ascii="Book Antiqua" w:hAnsi="Book Antiqua"/>
          <w:kern w:val="0"/>
          <w:sz w:val="24"/>
          <w:szCs w:val="24"/>
        </w:rPr>
        <w:t>At each assessment, the patients were evaluated for HBV-DNA, HBeAg, hepatitis B envelope antibody (anti-HBe), HBsAg, and hepatitis B surface antibody (anti-HBs). An adverse event inquiry was completed, and blood samples were drawn for immunoassays, blood chemistry and hematology.</w:t>
      </w:r>
    </w:p>
    <w:p w:rsidR="00DB7D1B" w:rsidRPr="000B59E1" w:rsidRDefault="00DB7D1B" w:rsidP="00D617BA">
      <w:pPr>
        <w:spacing w:line="360" w:lineRule="auto"/>
        <w:rPr>
          <w:rFonts w:ascii="Book Antiqua" w:hAnsi="Book Antiqua"/>
          <w:b/>
          <w:i/>
          <w:kern w:val="0"/>
          <w:sz w:val="24"/>
          <w:szCs w:val="24"/>
        </w:rPr>
      </w:pPr>
    </w:p>
    <w:p w:rsidR="00DB7D1B" w:rsidRPr="000B59E1" w:rsidRDefault="00DB7D1B" w:rsidP="00D617BA">
      <w:pPr>
        <w:spacing w:line="360" w:lineRule="auto"/>
        <w:rPr>
          <w:rFonts w:ascii="Book Antiqua" w:hAnsi="Book Antiqua"/>
          <w:b/>
          <w:i/>
          <w:kern w:val="0"/>
          <w:sz w:val="24"/>
          <w:szCs w:val="24"/>
        </w:rPr>
      </w:pPr>
      <w:r w:rsidRPr="000B59E1">
        <w:rPr>
          <w:rFonts w:ascii="Book Antiqua" w:hAnsi="Book Antiqua"/>
          <w:b/>
          <w:i/>
          <w:kern w:val="0"/>
          <w:sz w:val="24"/>
          <w:szCs w:val="24"/>
        </w:rPr>
        <w:t>Virological assessments</w:t>
      </w:r>
    </w:p>
    <w:p w:rsidR="00DB7D1B" w:rsidRPr="000B59E1" w:rsidRDefault="00DB7D1B" w:rsidP="00D617BA">
      <w:pPr>
        <w:spacing w:line="360" w:lineRule="auto"/>
        <w:rPr>
          <w:rFonts w:ascii="Book Antiqua" w:eastAsia="楷体_GB2312" w:hAnsi="Book Antiqua"/>
          <w:color w:val="000000"/>
          <w:sz w:val="24"/>
          <w:szCs w:val="24"/>
        </w:rPr>
      </w:pPr>
      <w:r w:rsidRPr="000B59E1">
        <w:rPr>
          <w:rFonts w:ascii="Book Antiqua" w:eastAsia="楷体_GB2312" w:hAnsi="Book Antiqua"/>
          <w:color w:val="000000"/>
          <w:sz w:val="24"/>
          <w:szCs w:val="24"/>
        </w:rPr>
        <w:lastRenderedPageBreak/>
        <w:t>HBsAg, anti-HBs, total and IgM hepatitis B core antibody (anti-HBc) and HBeAg were determined using a chemiluminescent microparticle immunoassay (Abbott Laboratories, North Chicago, IL). The S/CO values of HBeAg were converted to PEI U/m</w:t>
      </w:r>
      <w:r w:rsidRPr="00E76F29">
        <w:rPr>
          <w:rFonts w:ascii="Book Antiqua" w:eastAsia="楷体_GB2312" w:hAnsi="Book Antiqua"/>
          <w:caps/>
          <w:color w:val="000000"/>
          <w:sz w:val="24"/>
          <w:szCs w:val="24"/>
        </w:rPr>
        <w:t>l</w:t>
      </w:r>
      <w:r w:rsidRPr="000B59E1">
        <w:rPr>
          <w:rFonts w:ascii="Book Antiqua" w:eastAsia="楷体_GB2312" w:hAnsi="Book Antiqua"/>
          <w:color w:val="000000"/>
          <w:sz w:val="24"/>
          <w:szCs w:val="24"/>
        </w:rPr>
        <w:t xml:space="preserve"> with a HBeAg quantitation conversion </w:t>
      </w:r>
      <w:r>
        <w:rPr>
          <w:rFonts w:ascii="Book Antiqua" w:eastAsia="楷体_GB2312" w:hAnsi="Book Antiqua"/>
          <w:color w:val="000000"/>
          <w:sz w:val="24"/>
          <w:szCs w:val="24"/>
        </w:rPr>
        <w:t>formula</w:t>
      </w:r>
      <w:r w:rsidRPr="000B59E1">
        <w:rPr>
          <w:rFonts w:ascii="Book Antiqua" w:eastAsia="楷体_GB2312" w:hAnsi="Book Antiqua"/>
          <w:color w:val="000000"/>
          <w:sz w:val="24"/>
          <w:szCs w:val="24"/>
        </w:rPr>
        <w:fldChar w:fldCharType="begin"/>
      </w:r>
      <w:r w:rsidRPr="000B59E1">
        <w:rPr>
          <w:rFonts w:ascii="Book Antiqua" w:eastAsia="楷体_GB2312" w:hAnsi="Book Antiqua"/>
          <w:color w:val="000000"/>
          <w:sz w:val="24"/>
          <w:szCs w:val="24"/>
        </w:rPr>
        <w:instrText xml:space="preserve"> ADDIN EN.CITE &lt;EndNote&gt;&lt;Cite&gt;&lt;Author&gt;Xu&lt;/Author&gt;&lt;Year&gt;2012&lt;/Year&gt;&lt;RecNum&gt;127&lt;/RecNum&gt;&lt;DisplayText&gt;&lt;style face="superscript"&gt;[17]&lt;/style&gt;&lt;/DisplayText&gt;&lt;record&gt;&lt;rec-number&gt;127&lt;/rec-number&gt;&lt;foreign-keys&gt;&lt;key app="EN" db-id="azwv02rv00xp27ettanpav5h20dxeavzpssf"&gt;127&lt;/key&gt;&lt;/foreign-keys&gt;&lt;ref-type name="Journal Article"&gt;17&lt;/ref-type&gt;&lt;contributors&gt;&lt;authors&gt;&lt;author&gt;Xu, J.&lt;/author&gt;&lt;/authors&gt;&lt;/contributors&gt;&lt;titles&gt;&lt;title&gt;Quantitative detection of serum HBeAg levels using Paul-Ehrlich international (PEI) reference standard on the Architect platform. &lt;/title&gt;&lt;secondary-title&gt;Hepatol Int&lt;/secondary-title&gt;&lt;/titles&gt;&lt;periodical&gt;&lt;full-title&gt;Hepatol Int&lt;/full-title&gt;&lt;/periodical&gt;&lt;pages&gt;pp07-010&lt;/pages&gt;&lt;volume&gt;6&lt;/volume&gt;&lt;number&gt;1&lt;/number&gt;&lt;dates&gt;&lt;year&gt;2012&lt;/year&gt;&lt;/dates&gt;&lt;urls&gt;&lt;/urls&gt;&lt;/record&gt;&lt;/Cite&gt;&lt;/EndNote&gt;</w:instrText>
      </w:r>
      <w:r w:rsidRPr="000B59E1">
        <w:rPr>
          <w:rFonts w:ascii="Book Antiqua" w:eastAsia="楷体_GB2312" w:hAnsi="Book Antiqua"/>
          <w:color w:val="000000"/>
          <w:sz w:val="24"/>
          <w:szCs w:val="24"/>
        </w:rPr>
        <w:fldChar w:fldCharType="separate"/>
      </w:r>
      <w:r w:rsidRPr="000B59E1">
        <w:rPr>
          <w:rFonts w:ascii="Book Antiqua" w:eastAsia="楷体_GB2312" w:hAnsi="Book Antiqua"/>
          <w:color w:val="000000"/>
          <w:sz w:val="24"/>
          <w:szCs w:val="24"/>
          <w:vertAlign w:val="superscript"/>
        </w:rPr>
        <w:t>[</w:t>
      </w:r>
      <w:hyperlink w:anchor="_ENREF_17" w:tooltip="Xu, 2012 #127" w:history="1">
        <w:r w:rsidRPr="000B59E1">
          <w:rPr>
            <w:rFonts w:ascii="Book Antiqua" w:eastAsia="楷体_GB2312" w:hAnsi="Book Antiqua"/>
            <w:color w:val="000000"/>
            <w:sz w:val="24"/>
            <w:szCs w:val="24"/>
            <w:vertAlign w:val="superscript"/>
          </w:rPr>
          <w:t>17</w:t>
        </w:r>
      </w:hyperlink>
      <w:r w:rsidRPr="000B59E1">
        <w:rPr>
          <w:rFonts w:ascii="Book Antiqua" w:eastAsia="楷体_GB2312" w:hAnsi="Book Antiqua"/>
          <w:color w:val="000000"/>
          <w:sz w:val="24"/>
          <w:szCs w:val="24"/>
          <w:vertAlign w:val="superscript"/>
        </w:rPr>
        <w:t>]</w:t>
      </w:r>
      <w:r w:rsidRPr="000B59E1">
        <w:rPr>
          <w:rFonts w:ascii="Book Antiqua" w:eastAsia="楷体_GB2312" w:hAnsi="Book Antiqua"/>
          <w:color w:val="000000"/>
          <w:sz w:val="24"/>
          <w:szCs w:val="24"/>
        </w:rPr>
        <w:fldChar w:fldCharType="end"/>
      </w:r>
      <w:r w:rsidRPr="000B59E1">
        <w:rPr>
          <w:rFonts w:ascii="Book Antiqua" w:eastAsia="楷体_GB2312" w:hAnsi="Book Antiqua"/>
          <w:color w:val="000000"/>
          <w:sz w:val="24"/>
          <w:szCs w:val="24"/>
        </w:rPr>
        <w:t>. Anti-HCV, anti-HDV, anti-HGV, anti-HIV-1, and anti-HIV-2 antibodies were measured using commercially available kits (Abbott Laboratories, North Chicago, IL) in our clinical lab. Serum HBV-DNA levels were measured by fluorescent quantitative PCR with commercially available kits (PE/B/MJ/L, Shenzhen, China) according to the manufacturer’s instructions. The threshold of the HBV DNA detection limit was 500 IU/m</w:t>
      </w:r>
      <w:r w:rsidRPr="00D21170">
        <w:rPr>
          <w:rFonts w:ascii="Book Antiqua" w:eastAsia="楷体_GB2312" w:hAnsi="Book Antiqua"/>
          <w:caps/>
          <w:color w:val="000000"/>
          <w:sz w:val="24"/>
          <w:szCs w:val="24"/>
        </w:rPr>
        <w:t>l</w:t>
      </w:r>
      <w:r w:rsidRPr="000B59E1">
        <w:rPr>
          <w:rFonts w:ascii="Book Antiqua" w:eastAsia="楷体_GB2312" w:hAnsi="Book Antiqua"/>
          <w:color w:val="000000"/>
          <w:sz w:val="24"/>
          <w:szCs w:val="24"/>
        </w:rPr>
        <w:t>. All specimens were examined in the Clinical Laboratory Center of Changhai Hospital, Shanghai.</w:t>
      </w:r>
    </w:p>
    <w:p w:rsidR="00DB7D1B" w:rsidRPr="000B59E1" w:rsidRDefault="00DB7D1B" w:rsidP="00D617BA">
      <w:pPr>
        <w:spacing w:line="360" w:lineRule="auto"/>
        <w:rPr>
          <w:rFonts w:ascii="Book Antiqua" w:eastAsia="楷体_GB2312" w:hAnsi="Book Antiqua"/>
          <w:b/>
          <w:i/>
          <w:color w:val="000000"/>
          <w:sz w:val="24"/>
          <w:szCs w:val="24"/>
        </w:rPr>
      </w:pPr>
    </w:p>
    <w:p w:rsidR="00DB7D1B" w:rsidRPr="000B59E1" w:rsidRDefault="00DB7D1B" w:rsidP="00D617BA">
      <w:pPr>
        <w:spacing w:line="360" w:lineRule="auto"/>
        <w:rPr>
          <w:rFonts w:ascii="Book Antiqua" w:eastAsia="楷体_GB2312" w:hAnsi="Book Antiqua"/>
          <w:b/>
          <w:i/>
          <w:color w:val="000000"/>
          <w:sz w:val="24"/>
          <w:szCs w:val="24"/>
        </w:rPr>
      </w:pPr>
      <w:r w:rsidRPr="000B59E1">
        <w:rPr>
          <w:rFonts w:ascii="Book Antiqua" w:eastAsia="楷体_GB2312" w:hAnsi="Book Antiqua"/>
          <w:b/>
          <w:i/>
          <w:color w:val="000000"/>
          <w:sz w:val="24"/>
          <w:szCs w:val="24"/>
        </w:rPr>
        <w:t>Isolation of peripheral blood mononuclear cells</w:t>
      </w:r>
    </w:p>
    <w:p w:rsidR="00DB7D1B" w:rsidRPr="000B59E1" w:rsidRDefault="00DB7D1B" w:rsidP="00D617BA">
      <w:pPr>
        <w:spacing w:line="360" w:lineRule="auto"/>
        <w:rPr>
          <w:rFonts w:ascii="Book Antiqua" w:eastAsia="楷体_GB2312" w:hAnsi="Book Antiqua"/>
          <w:color w:val="000000"/>
          <w:sz w:val="24"/>
          <w:szCs w:val="24"/>
        </w:rPr>
      </w:pPr>
      <w:r w:rsidRPr="000B59E1">
        <w:rPr>
          <w:rFonts w:ascii="Book Antiqua" w:eastAsia="楷体_GB2312" w:hAnsi="Book Antiqua"/>
          <w:color w:val="000000"/>
          <w:sz w:val="24"/>
          <w:szCs w:val="24"/>
        </w:rPr>
        <w:t>EDTA- and heparin-anticoagulated blood (5-7 m</w:t>
      </w:r>
      <w:r w:rsidRPr="00D21170">
        <w:rPr>
          <w:rFonts w:ascii="Book Antiqua" w:eastAsia="楷体_GB2312" w:hAnsi="Book Antiqua"/>
          <w:caps/>
          <w:color w:val="000000"/>
          <w:sz w:val="24"/>
          <w:szCs w:val="24"/>
        </w:rPr>
        <w:t>l</w:t>
      </w:r>
      <w:r w:rsidRPr="000B59E1">
        <w:rPr>
          <w:rFonts w:ascii="Book Antiqua" w:eastAsia="楷体_GB2312" w:hAnsi="Book Antiqua"/>
          <w:color w:val="000000"/>
          <w:sz w:val="24"/>
          <w:szCs w:val="24"/>
        </w:rPr>
        <w:t>) was collected from each patient and used directly for fluorescence-activated cell sorting (FACS) or for peripheral blood mononuclear cell (PBMC) isolation. PBMCs (2 ×</w:t>
      </w:r>
      <w:r>
        <w:rPr>
          <w:rFonts w:ascii="Book Antiqua" w:eastAsia="楷体_GB2312" w:hAnsi="Book Antiqua"/>
          <w:color w:val="000000"/>
          <w:sz w:val="24"/>
          <w:szCs w:val="24"/>
        </w:rPr>
        <w:t xml:space="preserve"> </w:t>
      </w:r>
      <w:r w:rsidRPr="000B59E1">
        <w:rPr>
          <w:rFonts w:ascii="Book Antiqua" w:eastAsia="楷体_GB2312" w:hAnsi="Book Antiqua"/>
          <w:color w:val="000000"/>
          <w:sz w:val="24"/>
          <w:szCs w:val="24"/>
        </w:rPr>
        <w:t>10</w:t>
      </w:r>
      <w:r w:rsidRPr="000B59E1">
        <w:rPr>
          <w:rFonts w:ascii="Book Antiqua" w:eastAsia="楷体_GB2312" w:hAnsi="Book Antiqua"/>
          <w:color w:val="000000"/>
          <w:sz w:val="24"/>
          <w:szCs w:val="24"/>
          <w:vertAlign w:val="superscript"/>
        </w:rPr>
        <w:t>6</w:t>
      </w:r>
      <w:r w:rsidRPr="000B59E1">
        <w:rPr>
          <w:rFonts w:ascii="Book Antiqua" w:eastAsia="楷体_GB2312" w:hAnsi="Book Antiqua"/>
          <w:color w:val="000000"/>
          <w:sz w:val="24"/>
          <w:szCs w:val="24"/>
        </w:rPr>
        <w:t>-6 × 10</w:t>
      </w:r>
      <w:r w:rsidRPr="000B59E1">
        <w:rPr>
          <w:rFonts w:ascii="Book Antiqua" w:eastAsia="楷体_GB2312" w:hAnsi="Book Antiqua"/>
          <w:color w:val="000000"/>
          <w:sz w:val="24"/>
          <w:szCs w:val="24"/>
          <w:vertAlign w:val="superscript"/>
        </w:rPr>
        <w:t>6</w:t>
      </w:r>
      <w:r w:rsidRPr="000B59E1">
        <w:rPr>
          <w:rFonts w:ascii="Book Antiqua" w:eastAsia="楷体_GB2312" w:hAnsi="Book Antiqua"/>
          <w:color w:val="000000"/>
          <w:sz w:val="24"/>
          <w:szCs w:val="24"/>
        </w:rPr>
        <w:t>) were isolated by Ficoll-Hypaque density gradient centrifugation, washed twice in phosphate-buffered saline (PBS) and analyzed immediately.</w:t>
      </w:r>
    </w:p>
    <w:p w:rsidR="00DB7D1B" w:rsidRPr="000B59E1" w:rsidRDefault="00DB7D1B" w:rsidP="00D617BA">
      <w:pPr>
        <w:spacing w:line="360" w:lineRule="auto"/>
        <w:rPr>
          <w:rFonts w:ascii="Book Antiqua" w:hAnsi="Book Antiqua"/>
          <w:b/>
          <w:i/>
          <w:kern w:val="0"/>
          <w:sz w:val="24"/>
          <w:szCs w:val="24"/>
        </w:rPr>
      </w:pPr>
    </w:p>
    <w:p w:rsidR="00DB7D1B" w:rsidRPr="000B59E1" w:rsidRDefault="00DB7D1B" w:rsidP="00D617BA">
      <w:pPr>
        <w:spacing w:line="360" w:lineRule="auto"/>
        <w:rPr>
          <w:rFonts w:ascii="Book Antiqua" w:hAnsi="Book Antiqua"/>
          <w:b/>
          <w:i/>
          <w:kern w:val="0"/>
          <w:sz w:val="24"/>
          <w:szCs w:val="24"/>
        </w:rPr>
      </w:pPr>
      <w:r w:rsidRPr="000B59E1">
        <w:rPr>
          <w:rFonts w:ascii="Book Antiqua" w:hAnsi="Book Antiqua"/>
          <w:b/>
          <w:i/>
          <w:kern w:val="0"/>
          <w:sz w:val="24"/>
          <w:szCs w:val="24"/>
        </w:rPr>
        <w:t>Flow cytometric analysis</w:t>
      </w:r>
    </w:p>
    <w:p w:rsidR="00DB7D1B" w:rsidRPr="000B59E1" w:rsidRDefault="00DB7D1B" w:rsidP="00D617BA">
      <w:pPr>
        <w:spacing w:line="360" w:lineRule="auto"/>
        <w:rPr>
          <w:rFonts w:ascii="Book Antiqua" w:eastAsia="楷体_GB2312" w:hAnsi="Book Antiqua"/>
          <w:sz w:val="24"/>
          <w:szCs w:val="24"/>
        </w:rPr>
      </w:pPr>
      <w:r w:rsidRPr="000B59E1">
        <w:rPr>
          <w:rFonts w:ascii="Book Antiqua" w:hAnsi="Book Antiqua"/>
          <w:sz w:val="24"/>
          <w:szCs w:val="24"/>
        </w:rPr>
        <w:t xml:space="preserve">For PD-1 expression on CD4 and CD8 T cells, peripheral blood (100 </w:t>
      </w:r>
      <w:r w:rsidRPr="000B59E1">
        <w:rPr>
          <w:rFonts w:ascii="Book Antiqua" w:eastAsia="楷体_GB2312" w:hAnsi="Book Antiqua" w:cs="Noteworthy Light"/>
          <w:sz w:val="24"/>
          <w:szCs w:val="24"/>
        </w:rPr>
        <w:t>μ</w:t>
      </w:r>
      <w:r w:rsidRPr="00D21170">
        <w:rPr>
          <w:rFonts w:ascii="Book Antiqua" w:eastAsia="楷体_GB2312" w:hAnsi="Book Antiqua"/>
          <w:caps/>
          <w:sz w:val="24"/>
          <w:szCs w:val="24"/>
        </w:rPr>
        <w:t>l</w:t>
      </w:r>
      <w:r w:rsidRPr="000B59E1">
        <w:rPr>
          <w:rFonts w:ascii="Book Antiqua" w:eastAsia="楷体_GB2312" w:hAnsi="Book Antiqua"/>
          <w:sz w:val="24"/>
          <w:szCs w:val="24"/>
        </w:rPr>
        <w:t xml:space="preserve">) was stained with fluorescein isothiocyanate (FITC)-conjugated anti-human CD4 (San Diego, CA), allophycocyanin (APC)-conjugated anti-human CD8 (San Diego, CA) and phycoerythrin (PE)-conjugated anti-PD-1 monoclonal antibodies (BD Biosciences, San Jose, CA) according to the manufacturers’ instructions. Flow cytometry was performed using a FACSCalibur (Becton Dickinson, San Jose, CA). FACS data were analyzed using the CellQuest software (Becton Dickinson Rutherford, NJ). </w:t>
      </w:r>
    </w:p>
    <w:p w:rsidR="00DB7D1B" w:rsidRPr="000B59E1" w:rsidRDefault="00DB7D1B" w:rsidP="00D617BA">
      <w:pPr>
        <w:spacing w:line="360" w:lineRule="auto"/>
        <w:ind w:firstLineChars="200" w:firstLine="480"/>
        <w:rPr>
          <w:rFonts w:ascii="Book Antiqua" w:eastAsia="楷体_GB2312" w:hAnsi="Book Antiqua"/>
          <w:color w:val="000000"/>
          <w:sz w:val="24"/>
          <w:szCs w:val="24"/>
        </w:rPr>
      </w:pPr>
      <w:r w:rsidRPr="000B59E1">
        <w:rPr>
          <w:rFonts w:ascii="Book Antiqua" w:eastAsia="楷体_GB2312" w:hAnsi="Book Antiqua"/>
          <w:color w:val="000000"/>
          <w:sz w:val="24"/>
          <w:szCs w:val="24"/>
        </w:rPr>
        <w:t xml:space="preserve">For FoxP3+ Treg cell examination, peripheral blood (100 </w:t>
      </w:r>
      <w:r w:rsidRPr="000B59E1">
        <w:rPr>
          <w:rFonts w:ascii="Book Antiqua" w:eastAsia="楷体_GB2312" w:hAnsi="Book Antiqua" w:cs="Noteworthy Light"/>
          <w:color w:val="000000"/>
          <w:sz w:val="24"/>
          <w:szCs w:val="24"/>
        </w:rPr>
        <w:t>μ</w:t>
      </w:r>
      <w:r w:rsidRPr="000B59E1">
        <w:rPr>
          <w:rFonts w:ascii="Book Antiqua" w:eastAsia="楷体_GB2312" w:hAnsi="Book Antiqua"/>
          <w:color w:val="000000"/>
          <w:sz w:val="24"/>
          <w:szCs w:val="24"/>
        </w:rPr>
        <w:t xml:space="preserve">L) was first </w:t>
      </w:r>
      <w:r w:rsidRPr="000B59E1">
        <w:rPr>
          <w:rFonts w:ascii="Book Antiqua" w:eastAsia="楷体_GB2312" w:hAnsi="Book Antiqua"/>
          <w:color w:val="000000"/>
          <w:sz w:val="24"/>
          <w:szCs w:val="24"/>
        </w:rPr>
        <w:lastRenderedPageBreak/>
        <w:t>surface-stained with FITC-conjugated anti-human CD4 antibodies and APC-conjugated anti-human CD25 antibodies for 30 min, then lysed with FACS</w:t>
      </w:r>
      <w:r w:rsidRPr="000B59E1">
        <w:rPr>
          <w:rFonts w:ascii="Book Antiqua" w:eastAsia="楷体_GB2312" w:hAnsi="Book Antiqua"/>
          <w:color w:val="000000"/>
          <w:sz w:val="24"/>
          <w:szCs w:val="24"/>
          <w:vertAlign w:val="superscript"/>
        </w:rPr>
        <w:t>TM</w:t>
      </w:r>
      <w:r w:rsidRPr="000B59E1">
        <w:rPr>
          <w:rFonts w:ascii="Book Antiqua" w:eastAsia="楷体_GB2312" w:hAnsi="Book Antiqua"/>
          <w:color w:val="000000"/>
          <w:sz w:val="24"/>
          <w:szCs w:val="24"/>
        </w:rPr>
        <w:t xml:space="preserve"> lysis solution (BD Pharmingen) and treated with fix/perm mixture (eBiosciences) according to the manufacturer’s instructions. Finally, the cells were incubated with PE-conjugated anti-human FoxP3 antibodies overnight. Isotope controls were used to ensure antibody specificity. The stained cells were analyzed by flow cytometry.</w:t>
      </w:r>
    </w:p>
    <w:p w:rsidR="00DB7D1B" w:rsidRPr="000B59E1" w:rsidRDefault="00DB7D1B" w:rsidP="00D617BA">
      <w:pPr>
        <w:spacing w:line="360" w:lineRule="auto"/>
        <w:rPr>
          <w:rFonts w:ascii="Book Antiqua" w:eastAsia="楷体_GB2312" w:hAnsi="Book Antiqua"/>
          <w:b/>
          <w:i/>
          <w:color w:val="000000"/>
          <w:sz w:val="24"/>
          <w:szCs w:val="24"/>
        </w:rPr>
      </w:pPr>
    </w:p>
    <w:p w:rsidR="00DB7D1B" w:rsidRPr="000B59E1" w:rsidRDefault="00DB7D1B" w:rsidP="00D617BA">
      <w:pPr>
        <w:spacing w:line="360" w:lineRule="auto"/>
        <w:rPr>
          <w:rFonts w:ascii="Book Antiqua" w:eastAsia="楷体_GB2312" w:hAnsi="Book Antiqua"/>
          <w:color w:val="000000"/>
          <w:sz w:val="24"/>
          <w:szCs w:val="24"/>
        </w:rPr>
      </w:pPr>
      <w:r w:rsidRPr="000B59E1">
        <w:rPr>
          <w:rFonts w:ascii="Book Antiqua" w:eastAsia="楷体_GB2312" w:hAnsi="Book Antiqua"/>
          <w:b/>
          <w:i/>
          <w:color w:val="000000"/>
          <w:sz w:val="24"/>
          <w:szCs w:val="24"/>
        </w:rPr>
        <w:t>IFN-</w:t>
      </w:r>
      <w:r w:rsidRPr="000B59E1">
        <w:rPr>
          <w:rFonts w:ascii="Book Antiqua" w:eastAsia="楷体_GB2312" w:hAnsi="Book Antiqua" w:cs="Noteworthy Light"/>
          <w:b/>
          <w:i/>
          <w:color w:val="000000"/>
          <w:sz w:val="24"/>
          <w:szCs w:val="24"/>
        </w:rPr>
        <w:t>γ</w:t>
      </w:r>
      <w:r w:rsidRPr="000B59E1">
        <w:rPr>
          <w:rFonts w:ascii="Book Antiqua" w:eastAsia="楷体_GB2312" w:hAnsi="Book Antiqua"/>
          <w:b/>
          <w:i/>
          <w:color w:val="000000"/>
          <w:sz w:val="24"/>
          <w:szCs w:val="24"/>
        </w:rPr>
        <w:t xml:space="preserve"> and interleukin-2 staining</w:t>
      </w:r>
    </w:p>
    <w:p w:rsidR="00DB7D1B" w:rsidRPr="000B59E1" w:rsidRDefault="00DB7D1B" w:rsidP="00D617BA">
      <w:pPr>
        <w:spacing w:line="360" w:lineRule="auto"/>
        <w:rPr>
          <w:rFonts w:ascii="Book Antiqua" w:eastAsia="楷体_GB2312" w:hAnsi="Book Antiqua"/>
          <w:color w:val="000000"/>
          <w:sz w:val="24"/>
          <w:szCs w:val="24"/>
        </w:rPr>
      </w:pPr>
      <w:r w:rsidRPr="00D21170">
        <w:rPr>
          <w:rFonts w:ascii="Book Antiqua" w:eastAsia="楷体_GB2312" w:hAnsi="Book Antiqua"/>
          <w:i/>
          <w:color w:val="000000"/>
          <w:sz w:val="24"/>
          <w:szCs w:val="24"/>
        </w:rPr>
        <w:t>Ex vivo</w:t>
      </w:r>
      <w:r w:rsidRPr="000B59E1">
        <w:rPr>
          <w:rFonts w:ascii="Book Antiqua" w:eastAsia="楷体_GB2312" w:hAnsi="Book Antiqua"/>
          <w:color w:val="000000"/>
          <w:sz w:val="24"/>
          <w:szCs w:val="24"/>
        </w:rPr>
        <w:t>-purified PBMCs were stimulated at 2</w:t>
      </w:r>
      <w:r>
        <w:rPr>
          <w:rFonts w:ascii="Book Antiqua" w:eastAsia="楷体_GB2312" w:hAnsi="Book Antiqua"/>
          <w:color w:val="000000"/>
          <w:sz w:val="24"/>
          <w:szCs w:val="24"/>
        </w:rPr>
        <w:t xml:space="preserve"> </w:t>
      </w:r>
      <w:r w:rsidRPr="000B59E1">
        <w:rPr>
          <w:rFonts w:ascii="Book Antiqua" w:eastAsia="楷体_GB2312" w:hAnsi="Book Antiqua"/>
          <w:color w:val="000000"/>
          <w:sz w:val="24"/>
          <w:szCs w:val="24"/>
        </w:rPr>
        <w:t>×</w:t>
      </w:r>
      <w:r>
        <w:rPr>
          <w:rFonts w:ascii="Book Antiqua" w:eastAsia="楷体_GB2312" w:hAnsi="Book Antiqua"/>
          <w:color w:val="000000"/>
          <w:sz w:val="24"/>
          <w:szCs w:val="24"/>
        </w:rPr>
        <w:t xml:space="preserve"> </w:t>
      </w:r>
      <w:r w:rsidRPr="000B59E1">
        <w:rPr>
          <w:rFonts w:ascii="Book Antiqua" w:eastAsia="楷体_GB2312" w:hAnsi="Book Antiqua"/>
          <w:color w:val="000000"/>
          <w:sz w:val="24"/>
          <w:szCs w:val="24"/>
        </w:rPr>
        <w:t>10</w:t>
      </w:r>
      <w:r w:rsidRPr="000B59E1">
        <w:rPr>
          <w:rFonts w:ascii="Book Antiqua" w:eastAsia="楷体_GB2312" w:hAnsi="Book Antiqua"/>
          <w:color w:val="000000"/>
          <w:sz w:val="24"/>
          <w:szCs w:val="24"/>
          <w:vertAlign w:val="superscript"/>
        </w:rPr>
        <w:t>6</w:t>
      </w:r>
      <w:r w:rsidRPr="000B59E1">
        <w:rPr>
          <w:rFonts w:ascii="Book Antiqua" w:eastAsia="楷体_GB2312" w:hAnsi="Book Antiqua"/>
          <w:color w:val="000000"/>
          <w:sz w:val="24"/>
          <w:szCs w:val="24"/>
        </w:rPr>
        <w:t>-3</w:t>
      </w:r>
      <w:r>
        <w:rPr>
          <w:rFonts w:ascii="Book Antiqua" w:eastAsia="楷体_GB2312" w:hAnsi="Book Antiqua"/>
          <w:color w:val="000000"/>
          <w:sz w:val="24"/>
          <w:szCs w:val="24"/>
        </w:rPr>
        <w:t xml:space="preserve"> </w:t>
      </w:r>
      <w:r w:rsidRPr="000B59E1">
        <w:rPr>
          <w:rFonts w:ascii="Book Antiqua" w:eastAsia="楷体_GB2312" w:hAnsi="Book Antiqua"/>
          <w:color w:val="000000"/>
          <w:sz w:val="24"/>
          <w:szCs w:val="24"/>
        </w:rPr>
        <w:t>×</w:t>
      </w:r>
      <w:r>
        <w:rPr>
          <w:rFonts w:ascii="Book Antiqua" w:eastAsia="楷体_GB2312" w:hAnsi="Book Antiqua"/>
          <w:color w:val="000000"/>
          <w:sz w:val="24"/>
          <w:szCs w:val="24"/>
        </w:rPr>
        <w:t xml:space="preserve"> </w:t>
      </w:r>
      <w:r w:rsidRPr="000B59E1">
        <w:rPr>
          <w:rFonts w:ascii="Book Antiqua" w:eastAsia="楷体_GB2312" w:hAnsi="Book Antiqua"/>
          <w:color w:val="000000"/>
          <w:sz w:val="24"/>
          <w:szCs w:val="24"/>
        </w:rPr>
        <w:t>10</w:t>
      </w:r>
      <w:r w:rsidRPr="000B59E1">
        <w:rPr>
          <w:rFonts w:ascii="Book Antiqua" w:eastAsia="楷体_GB2312" w:hAnsi="Book Antiqua"/>
          <w:color w:val="000000"/>
          <w:sz w:val="24"/>
          <w:szCs w:val="24"/>
          <w:vertAlign w:val="superscript"/>
        </w:rPr>
        <w:t>6</w:t>
      </w:r>
      <w:r w:rsidRPr="000B59E1">
        <w:rPr>
          <w:rFonts w:ascii="Book Antiqua" w:eastAsia="楷体_GB2312" w:hAnsi="Book Antiqua"/>
          <w:color w:val="000000"/>
          <w:sz w:val="24"/>
          <w:szCs w:val="24"/>
        </w:rPr>
        <w:t xml:space="preserve"> cells/m</w:t>
      </w:r>
      <w:r w:rsidRPr="00E76F29">
        <w:rPr>
          <w:rFonts w:ascii="Book Antiqua" w:eastAsia="楷体_GB2312" w:hAnsi="Book Antiqua"/>
          <w:caps/>
          <w:color w:val="000000"/>
          <w:sz w:val="24"/>
          <w:szCs w:val="24"/>
        </w:rPr>
        <w:t>l</w:t>
      </w:r>
      <w:r w:rsidRPr="000B59E1">
        <w:rPr>
          <w:rFonts w:ascii="Book Antiqua" w:eastAsia="楷体_GB2312" w:hAnsi="Book Antiqua"/>
          <w:color w:val="000000"/>
          <w:sz w:val="24"/>
          <w:szCs w:val="24"/>
        </w:rPr>
        <w:t xml:space="preserve"> in RPMI-1640 medium containing phorbol myristate acetate (PMA) (0.1 </w:t>
      </w:r>
      <w:r w:rsidRPr="000B59E1">
        <w:rPr>
          <w:rFonts w:ascii="Book Antiqua" w:eastAsia="楷体_GB2312" w:hAnsi="Book Antiqua" w:cs="Noteworthy Light"/>
          <w:color w:val="000000"/>
          <w:sz w:val="24"/>
          <w:szCs w:val="24"/>
        </w:rPr>
        <w:t>μ</w:t>
      </w:r>
      <w:r w:rsidRPr="000B59E1">
        <w:rPr>
          <w:rFonts w:ascii="Book Antiqua" w:eastAsia="楷体_GB2312" w:hAnsi="Book Antiqua"/>
          <w:color w:val="000000"/>
          <w:sz w:val="24"/>
          <w:szCs w:val="24"/>
        </w:rPr>
        <w:t xml:space="preserve">g per 100 </w:t>
      </w:r>
      <w:r w:rsidRPr="000B59E1">
        <w:rPr>
          <w:rFonts w:ascii="Book Antiqua" w:eastAsia="楷体_GB2312" w:hAnsi="Book Antiqua" w:cs="Noteworthy Light"/>
          <w:color w:val="000000"/>
          <w:sz w:val="24"/>
          <w:szCs w:val="24"/>
        </w:rPr>
        <w:t>μ</w:t>
      </w:r>
      <w:r w:rsidRPr="000B59E1">
        <w:rPr>
          <w:rFonts w:ascii="Book Antiqua" w:eastAsia="楷体_GB2312" w:hAnsi="Book Antiqua"/>
          <w:color w:val="000000"/>
          <w:sz w:val="24"/>
          <w:szCs w:val="24"/>
        </w:rPr>
        <w:t xml:space="preserve">L), ionomycin (0.75 </w:t>
      </w:r>
      <w:r w:rsidRPr="000B59E1">
        <w:rPr>
          <w:rFonts w:ascii="Book Antiqua" w:eastAsia="楷体_GB2312" w:hAnsi="Book Antiqua" w:cs="Noteworthy Light"/>
          <w:color w:val="000000"/>
          <w:sz w:val="24"/>
          <w:szCs w:val="24"/>
        </w:rPr>
        <w:t>μ</w:t>
      </w:r>
      <w:r w:rsidRPr="000B59E1">
        <w:rPr>
          <w:rFonts w:ascii="Book Antiqua" w:eastAsia="楷体_GB2312" w:hAnsi="Book Antiqua"/>
          <w:color w:val="000000"/>
          <w:sz w:val="24"/>
          <w:szCs w:val="24"/>
        </w:rPr>
        <w:t xml:space="preserve">g per 100 </w:t>
      </w:r>
      <w:r w:rsidRPr="000B59E1">
        <w:rPr>
          <w:rFonts w:ascii="Book Antiqua" w:eastAsia="楷体_GB2312" w:hAnsi="Book Antiqua" w:cs="Noteworthy Light"/>
          <w:color w:val="000000"/>
          <w:sz w:val="24"/>
          <w:szCs w:val="24"/>
        </w:rPr>
        <w:t>μ</w:t>
      </w:r>
      <w:r w:rsidRPr="000B59E1">
        <w:rPr>
          <w:rFonts w:ascii="Book Antiqua" w:eastAsia="楷体_GB2312" w:hAnsi="Book Antiqua"/>
          <w:color w:val="000000"/>
          <w:sz w:val="24"/>
          <w:szCs w:val="24"/>
        </w:rPr>
        <w:t>L) and 1 µL Brefeldin A (Sigma Aldrich, Poole, Dorset, U</w:t>
      </w:r>
      <w:r>
        <w:rPr>
          <w:rFonts w:ascii="Book Antiqua" w:eastAsia="楷体_GB2312" w:hAnsi="Book Antiqua"/>
          <w:color w:val="000000"/>
          <w:sz w:val="24"/>
          <w:szCs w:val="24"/>
        </w:rPr>
        <w:t>inted Kingdom</w:t>
      </w:r>
      <w:r w:rsidRPr="000B59E1">
        <w:rPr>
          <w:rFonts w:ascii="Book Antiqua" w:eastAsia="楷体_GB2312" w:hAnsi="Book Antiqua"/>
          <w:color w:val="000000"/>
          <w:sz w:val="24"/>
          <w:szCs w:val="24"/>
        </w:rPr>
        <w:t>), then incubated for 6 h at 37</w:t>
      </w:r>
      <w:r>
        <w:rPr>
          <w:rFonts w:ascii="Book Antiqua" w:eastAsia="楷体_GB2312" w:hAnsi="Book Antiqua"/>
          <w:color w:val="000000"/>
          <w:sz w:val="24"/>
          <w:szCs w:val="24"/>
        </w:rPr>
        <w:t xml:space="preserve"> </w:t>
      </w:r>
      <w:r w:rsidRPr="000B59E1">
        <w:rPr>
          <w:rFonts w:ascii="宋体" w:hAnsi="宋体" w:cs="宋体" w:hint="eastAsia"/>
          <w:color w:val="000000"/>
          <w:sz w:val="24"/>
          <w:szCs w:val="24"/>
        </w:rPr>
        <w:t>℃</w:t>
      </w:r>
      <w:r w:rsidRPr="000B59E1">
        <w:rPr>
          <w:rFonts w:ascii="Book Antiqua" w:eastAsia="楷体_GB2312" w:hAnsi="Book Antiqua"/>
          <w:color w:val="000000"/>
          <w:sz w:val="24"/>
          <w:szCs w:val="24"/>
        </w:rPr>
        <w:t xml:space="preserve"> with 5% CO</w:t>
      </w:r>
      <w:r w:rsidRPr="000B59E1">
        <w:rPr>
          <w:rFonts w:ascii="Book Antiqua" w:eastAsia="楷体_GB2312" w:hAnsi="Book Antiqua"/>
          <w:color w:val="000000"/>
          <w:sz w:val="24"/>
          <w:szCs w:val="24"/>
          <w:vertAlign w:val="subscript"/>
        </w:rPr>
        <w:t>2</w:t>
      </w:r>
      <w:r w:rsidRPr="000B59E1">
        <w:rPr>
          <w:rFonts w:ascii="Book Antiqua" w:eastAsia="楷体_GB2312" w:hAnsi="Book Antiqua"/>
          <w:color w:val="000000"/>
          <w:sz w:val="24"/>
          <w:szCs w:val="24"/>
        </w:rPr>
        <w:t>. The cells were washed, stained with APC-conjugated anti-CD8 antibodies, permeabilized and fixed using Cytofix/Cytoperm (Pharmingen, San Diego, CA, U</w:t>
      </w:r>
      <w:r>
        <w:rPr>
          <w:rFonts w:ascii="Book Antiqua" w:eastAsia="楷体_GB2312" w:hAnsi="Book Antiqua"/>
          <w:color w:val="000000"/>
          <w:sz w:val="24"/>
          <w:szCs w:val="24"/>
        </w:rPr>
        <w:t>nited States</w:t>
      </w:r>
      <w:r w:rsidRPr="000B59E1">
        <w:rPr>
          <w:rFonts w:ascii="Book Antiqua" w:eastAsia="楷体_GB2312" w:hAnsi="Book Antiqua"/>
          <w:color w:val="000000"/>
          <w:sz w:val="24"/>
          <w:szCs w:val="24"/>
        </w:rPr>
        <w:t>) according to the manufacturer’s instructions. FITC-conjugated anti-</w:t>
      </w:r>
      <w:r w:rsidRPr="00D21170">
        <w:rPr>
          <w:rFonts w:ascii="Book Antiqua" w:eastAsia="楷体_GB2312" w:hAnsi="Book Antiqua"/>
          <w:color w:val="000000"/>
          <w:sz w:val="24"/>
          <w:szCs w:val="24"/>
        </w:rPr>
        <w:t>interleukin-2 (IL-2)</w:t>
      </w:r>
      <w:r w:rsidRPr="000B59E1">
        <w:rPr>
          <w:rFonts w:ascii="Book Antiqua" w:eastAsia="楷体_GB2312" w:hAnsi="Book Antiqua"/>
          <w:color w:val="000000"/>
          <w:sz w:val="24"/>
          <w:szCs w:val="24"/>
        </w:rPr>
        <w:t xml:space="preserve"> and APC-conjugated anti-IFN-</w:t>
      </w:r>
      <w:r w:rsidRPr="000B59E1">
        <w:rPr>
          <w:rFonts w:ascii="Book Antiqua" w:eastAsia="楷体_GB2312" w:hAnsi="Book Antiqua" w:cs="Noteworthy Light"/>
          <w:color w:val="000000"/>
          <w:sz w:val="24"/>
          <w:szCs w:val="24"/>
        </w:rPr>
        <w:t>γ</w:t>
      </w:r>
      <w:r w:rsidRPr="000B59E1">
        <w:rPr>
          <w:rFonts w:ascii="Book Antiqua" w:eastAsia="楷体_GB2312" w:hAnsi="Book Antiqua"/>
          <w:color w:val="000000"/>
          <w:sz w:val="24"/>
          <w:szCs w:val="24"/>
        </w:rPr>
        <w:t xml:space="preserve"> antibodies were added (30 min, 22</w:t>
      </w:r>
      <w:r>
        <w:rPr>
          <w:rFonts w:ascii="Book Antiqua" w:eastAsia="楷体_GB2312" w:hAnsi="Book Antiqua"/>
          <w:color w:val="000000"/>
          <w:sz w:val="24"/>
          <w:szCs w:val="24"/>
        </w:rPr>
        <w:t xml:space="preserve"> </w:t>
      </w:r>
      <w:r w:rsidRPr="000B59E1">
        <w:rPr>
          <w:rFonts w:ascii="宋体" w:hAnsi="宋体" w:cs="宋体" w:hint="eastAsia"/>
          <w:color w:val="000000"/>
          <w:sz w:val="24"/>
          <w:szCs w:val="24"/>
        </w:rPr>
        <w:t>℃</w:t>
      </w:r>
      <w:r w:rsidRPr="000B59E1">
        <w:rPr>
          <w:rFonts w:ascii="Book Antiqua" w:eastAsia="楷体_GB2312" w:hAnsi="Book Antiqua"/>
          <w:color w:val="000000"/>
          <w:sz w:val="24"/>
          <w:szCs w:val="24"/>
        </w:rPr>
        <w:t>), washed twice and analyzed by flow cytometry.</w:t>
      </w:r>
    </w:p>
    <w:p w:rsidR="00DB7D1B" w:rsidRPr="000B59E1" w:rsidRDefault="00DB7D1B" w:rsidP="00D617BA">
      <w:pPr>
        <w:autoSpaceDE w:val="0"/>
        <w:autoSpaceDN w:val="0"/>
        <w:adjustRightInd w:val="0"/>
        <w:spacing w:line="360" w:lineRule="auto"/>
        <w:rPr>
          <w:rFonts w:ascii="Book Antiqua" w:hAnsi="Book Antiqua"/>
          <w:b/>
          <w:i/>
          <w:kern w:val="0"/>
          <w:sz w:val="24"/>
          <w:szCs w:val="24"/>
        </w:rPr>
      </w:pPr>
    </w:p>
    <w:p w:rsidR="00DB7D1B" w:rsidRPr="000B59E1" w:rsidRDefault="00DB7D1B" w:rsidP="00D617BA">
      <w:pPr>
        <w:autoSpaceDE w:val="0"/>
        <w:autoSpaceDN w:val="0"/>
        <w:adjustRightInd w:val="0"/>
        <w:spacing w:line="360" w:lineRule="auto"/>
        <w:rPr>
          <w:rFonts w:ascii="Book Antiqua" w:hAnsi="Book Antiqua"/>
          <w:b/>
          <w:i/>
          <w:kern w:val="0"/>
          <w:sz w:val="24"/>
          <w:szCs w:val="24"/>
        </w:rPr>
      </w:pPr>
      <w:r w:rsidRPr="000B59E1">
        <w:rPr>
          <w:rFonts w:ascii="Book Antiqua" w:hAnsi="Book Antiqua"/>
          <w:b/>
          <w:i/>
          <w:kern w:val="0"/>
          <w:sz w:val="24"/>
          <w:szCs w:val="24"/>
        </w:rPr>
        <w:t>Statistical analysis</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ANOVA with Tukey’s multiple comparison test was used to compare the means of the independent groups. Mean log</w:t>
      </w:r>
      <w:r w:rsidRPr="000B59E1">
        <w:rPr>
          <w:rFonts w:ascii="Book Antiqua" w:hAnsi="Book Antiqua"/>
          <w:kern w:val="0"/>
          <w:sz w:val="24"/>
          <w:szCs w:val="24"/>
          <w:vertAlign w:val="subscript"/>
        </w:rPr>
        <w:t xml:space="preserve">10 </w:t>
      </w:r>
      <w:r w:rsidRPr="000B59E1">
        <w:rPr>
          <w:rFonts w:ascii="Book Antiqua" w:hAnsi="Book Antiqua"/>
          <w:kern w:val="0"/>
          <w:sz w:val="24"/>
          <w:szCs w:val="24"/>
        </w:rPr>
        <w:t xml:space="preserve">values of HBV DNA at the baseline and at follow-up were analyzed using Student’s </w:t>
      </w:r>
      <w:r w:rsidRPr="00D21170">
        <w:rPr>
          <w:rFonts w:ascii="Book Antiqua" w:hAnsi="Book Antiqua"/>
          <w:i/>
          <w:kern w:val="0"/>
          <w:sz w:val="24"/>
          <w:szCs w:val="24"/>
        </w:rPr>
        <w:t xml:space="preserve">t </w:t>
      </w:r>
      <w:r w:rsidRPr="000B59E1">
        <w:rPr>
          <w:rFonts w:ascii="Book Antiqua" w:hAnsi="Book Antiqua"/>
          <w:kern w:val="0"/>
          <w:sz w:val="24"/>
          <w:szCs w:val="24"/>
        </w:rPr>
        <w:t>test. The R value was calculated for the HBV DNA or HBeAg levels and for the frequencies of Treg or PD-1+ CD8 T and PD-1+ CD4 T cells at the baseline and during the follow-up visits. The frequencies of IFN-</w:t>
      </w:r>
      <w:r w:rsidRPr="000B59E1">
        <w:rPr>
          <w:rFonts w:ascii="Book Antiqua" w:hAnsi="Book Antiqua" w:cs="Noteworthy Light"/>
          <w:kern w:val="0"/>
          <w:sz w:val="24"/>
          <w:szCs w:val="24"/>
        </w:rPr>
        <w:t>γ</w:t>
      </w:r>
      <w:r w:rsidRPr="000B59E1">
        <w:rPr>
          <w:rFonts w:ascii="Book Antiqua" w:hAnsi="Book Antiqua"/>
          <w:kern w:val="0"/>
          <w:sz w:val="24"/>
          <w:szCs w:val="24"/>
        </w:rPr>
        <w:t xml:space="preserve"> and IL-2 producing T cells derived from patients before and during antiviral treatment were compared using Student’s t test, and paired data was compared using the Mann–Whitney U test. Frequencies of significant proliferative responses were compared using</w:t>
      </w:r>
      <w:r w:rsidRPr="000B59E1">
        <w:rPr>
          <w:rFonts w:ascii="Book Antiqua" w:hAnsi="Book Antiqua"/>
          <w:i/>
          <w:kern w:val="0"/>
          <w:sz w:val="24"/>
          <w:szCs w:val="24"/>
        </w:rPr>
        <w:t xml:space="preserve"> </w:t>
      </w:r>
      <w:r w:rsidRPr="00E76F29">
        <w:rPr>
          <w:i/>
          <w:color w:val="000000"/>
          <w:sz w:val="24"/>
          <w:szCs w:val="24"/>
        </w:rPr>
        <w:lastRenderedPageBreak/>
        <w:sym w:font="SymbolPS" w:char="F063"/>
      </w:r>
      <w:r w:rsidRPr="00E76F29">
        <w:rPr>
          <w:i/>
          <w:color w:val="000000"/>
          <w:sz w:val="24"/>
          <w:szCs w:val="24"/>
          <w:vertAlign w:val="superscript"/>
        </w:rPr>
        <w:t>2</w:t>
      </w:r>
      <w:r w:rsidRPr="00E76F29">
        <w:rPr>
          <w:rFonts w:ascii="Book Antiqua" w:hAnsi="Book Antiqua"/>
          <w:color w:val="000000"/>
          <w:kern w:val="0"/>
          <w:sz w:val="24"/>
          <w:szCs w:val="24"/>
        </w:rPr>
        <w:t xml:space="preserve"> </w:t>
      </w:r>
      <w:r w:rsidRPr="000B59E1">
        <w:rPr>
          <w:rFonts w:ascii="Book Antiqua" w:hAnsi="Book Antiqua"/>
          <w:kern w:val="0"/>
          <w:sz w:val="24"/>
          <w:szCs w:val="24"/>
        </w:rPr>
        <w:t>analysis.</w:t>
      </w:r>
      <w:r w:rsidRPr="00E76F29">
        <w:rPr>
          <w:rFonts w:ascii="Book Antiqua" w:hAnsi="Book Antiqua"/>
          <w:i/>
          <w:kern w:val="0"/>
          <w:sz w:val="24"/>
          <w:szCs w:val="24"/>
        </w:rPr>
        <w:t xml:space="preserve"> P</w:t>
      </w:r>
      <w:r>
        <w:rPr>
          <w:rFonts w:ascii="Book Antiqua" w:hAnsi="Book Antiqua"/>
          <w:kern w:val="0"/>
          <w:sz w:val="24"/>
          <w:szCs w:val="24"/>
        </w:rPr>
        <w:t xml:space="preserve"> </w:t>
      </w:r>
      <w:r w:rsidRPr="000B59E1">
        <w:rPr>
          <w:rFonts w:ascii="Book Antiqua" w:hAnsi="Book Antiqua"/>
          <w:kern w:val="0"/>
          <w:sz w:val="24"/>
          <w:szCs w:val="24"/>
        </w:rPr>
        <w:t>&lt;</w:t>
      </w:r>
      <w:r>
        <w:rPr>
          <w:rFonts w:ascii="Book Antiqua" w:hAnsi="Book Antiqua"/>
          <w:kern w:val="0"/>
          <w:sz w:val="24"/>
          <w:szCs w:val="24"/>
        </w:rPr>
        <w:t xml:space="preserve"> </w:t>
      </w:r>
      <w:r w:rsidRPr="000B59E1">
        <w:rPr>
          <w:rFonts w:ascii="Book Antiqua" w:hAnsi="Book Antiqua"/>
          <w:kern w:val="0"/>
          <w:sz w:val="24"/>
          <w:szCs w:val="24"/>
        </w:rPr>
        <w:t>0.05 was considered statistically significant.</w:t>
      </w:r>
    </w:p>
    <w:p w:rsidR="00DB7D1B" w:rsidRPr="000B59E1" w:rsidRDefault="00DB7D1B" w:rsidP="00D617BA">
      <w:pPr>
        <w:spacing w:line="360" w:lineRule="auto"/>
        <w:rPr>
          <w:rFonts w:ascii="Book Antiqua" w:hAnsi="Book Antiqua"/>
          <w:b/>
          <w:sz w:val="24"/>
          <w:szCs w:val="24"/>
        </w:rPr>
      </w:pPr>
    </w:p>
    <w:p w:rsidR="00DB7D1B" w:rsidRPr="000B59E1" w:rsidRDefault="00DB7D1B" w:rsidP="00D617BA">
      <w:pPr>
        <w:spacing w:line="360" w:lineRule="auto"/>
        <w:rPr>
          <w:rFonts w:ascii="Book Antiqua" w:hAnsi="Book Antiqua"/>
          <w:b/>
          <w:sz w:val="24"/>
          <w:szCs w:val="24"/>
        </w:rPr>
      </w:pPr>
      <w:r w:rsidRPr="000B59E1">
        <w:rPr>
          <w:rFonts w:ascii="Book Antiqua" w:hAnsi="Book Antiqua"/>
          <w:b/>
          <w:caps/>
          <w:sz w:val="24"/>
          <w:szCs w:val="24"/>
        </w:rPr>
        <w:t>Results</w:t>
      </w:r>
    </w:p>
    <w:p w:rsidR="00DB7D1B" w:rsidRPr="000B59E1" w:rsidRDefault="00DB7D1B" w:rsidP="00D617BA">
      <w:pPr>
        <w:autoSpaceDE w:val="0"/>
        <w:autoSpaceDN w:val="0"/>
        <w:adjustRightInd w:val="0"/>
        <w:spacing w:line="360" w:lineRule="auto"/>
        <w:rPr>
          <w:rFonts w:ascii="Book Antiqua" w:hAnsi="Book Antiqua"/>
          <w:b/>
          <w:kern w:val="0"/>
          <w:sz w:val="24"/>
          <w:szCs w:val="24"/>
        </w:rPr>
      </w:pPr>
      <w:r w:rsidRPr="000B59E1">
        <w:rPr>
          <w:rFonts w:ascii="Book Antiqua" w:hAnsi="Book Antiqua"/>
          <w:kern w:val="0"/>
          <w:sz w:val="24"/>
          <w:szCs w:val="24"/>
        </w:rPr>
        <w:t>The</w:t>
      </w:r>
      <w:r w:rsidRPr="000B59E1">
        <w:rPr>
          <w:rFonts w:ascii="Book Antiqua" w:hAnsi="Book Antiqua"/>
          <w:color w:val="131313"/>
          <w:kern w:val="0"/>
          <w:sz w:val="24"/>
          <w:szCs w:val="24"/>
        </w:rPr>
        <w:t xml:space="preserve"> clinical characteristics of the 52 CHB patients and age- and sex-matched HCs enrolled in this study are shown in Table </w:t>
      </w:r>
      <w:r w:rsidRPr="00E76F29">
        <w:rPr>
          <w:rFonts w:ascii="Book Antiqua" w:hAnsi="Book Antiqua"/>
          <w:color w:val="000000"/>
          <w:kern w:val="0"/>
          <w:sz w:val="24"/>
          <w:szCs w:val="24"/>
        </w:rPr>
        <w:t>1</w:t>
      </w:r>
      <w:r w:rsidRPr="000B59E1">
        <w:rPr>
          <w:rFonts w:ascii="Book Antiqua" w:hAnsi="Book Antiqua"/>
          <w:color w:val="131313"/>
          <w:kern w:val="0"/>
          <w:sz w:val="24"/>
          <w:szCs w:val="24"/>
        </w:rPr>
        <w:t xml:space="preserve">. The patient population was predominantly male, with raised serum ALT and elevated HBV DNA levels compared to the HCs. </w:t>
      </w:r>
      <w:r w:rsidRPr="000B59E1">
        <w:rPr>
          <w:rFonts w:ascii="Book Antiqua" w:hAnsi="Book Antiqua"/>
          <w:kern w:val="0"/>
          <w:sz w:val="24"/>
          <w:szCs w:val="24"/>
        </w:rPr>
        <w:t xml:space="preserve">Of the 52 patients, 28 were in the LAM therapy group and 24 received LDT. </w:t>
      </w:r>
      <w:r w:rsidRPr="000B59E1">
        <w:rPr>
          <w:rFonts w:ascii="Book Antiqua" w:hAnsi="Book Antiqua"/>
          <w:color w:val="131313"/>
          <w:kern w:val="0"/>
          <w:sz w:val="24"/>
          <w:szCs w:val="24"/>
        </w:rPr>
        <w:t>Both patient groups had similar baseline characteristics for AST, ALT, serum albumin, bilirubin levels and HBV DNA or HBeAg levels.</w:t>
      </w:r>
    </w:p>
    <w:p w:rsidR="00DB7D1B" w:rsidRDefault="00DB7D1B" w:rsidP="00D617BA">
      <w:pPr>
        <w:autoSpaceDE w:val="0"/>
        <w:autoSpaceDN w:val="0"/>
        <w:adjustRightInd w:val="0"/>
        <w:spacing w:line="360" w:lineRule="auto"/>
        <w:rPr>
          <w:rFonts w:ascii="Book Antiqua" w:hAnsi="Book Antiqua"/>
          <w:b/>
          <w:i/>
          <w:kern w:val="0"/>
          <w:sz w:val="24"/>
          <w:szCs w:val="24"/>
        </w:rPr>
      </w:pP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b/>
          <w:i/>
          <w:kern w:val="0"/>
          <w:sz w:val="24"/>
          <w:szCs w:val="24"/>
        </w:rPr>
        <w:t>Clinical outcomes</w:t>
      </w:r>
      <w:r w:rsidRPr="000B59E1">
        <w:rPr>
          <w:rFonts w:ascii="Book Antiqua" w:hAnsi="Book Antiqua"/>
          <w:kern w:val="0"/>
          <w:sz w:val="24"/>
          <w:szCs w:val="24"/>
        </w:rPr>
        <w:t xml:space="preserve"> </w:t>
      </w: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r w:rsidRPr="000B59E1">
        <w:rPr>
          <w:rFonts w:ascii="Book Antiqua" w:hAnsi="Book Antiqua"/>
          <w:color w:val="131313"/>
          <w:kern w:val="0"/>
          <w:sz w:val="24"/>
          <w:szCs w:val="24"/>
        </w:rPr>
        <w:t>After antiviral treatment with LAM or LDT for 48 w</w:t>
      </w:r>
      <w:r>
        <w:rPr>
          <w:rFonts w:ascii="Book Antiqua" w:hAnsi="Book Antiqua"/>
          <w:color w:val="131313"/>
          <w:kern w:val="0"/>
          <w:sz w:val="24"/>
          <w:szCs w:val="24"/>
        </w:rPr>
        <w:t>k</w:t>
      </w:r>
      <w:r w:rsidRPr="000B59E1">
        <w:rPr>
          <w:rFonts w:ascii="Book Antiqua" w:hAnsi="Book Antiqua"/>
          <w:color w:val="131313"/>
          <w:kern w:val="0"/>
          <w:sz w:val="24"/>
          <w:szCs w:val="24"/>
        </w:rPr>
        <w:t xml:space="preserve">, the LDT group achieved a higher HBeAg/HBeAb seroconversion rate than the LAM group (18.18%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7.69%,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 xml:space="preserve">0.57). No patient achieved HBsAg/HBsAb seroconversion in either group. Serum HBV loads were significantly reduced in both groups as early as at treatment week 12 (HBV DNA PCR negative rate; LAM: 53.86%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LDT: 55.56%). By treatment week 48, all patients had undetectable serum HBV loads, and serum ALT returned to normal. No patients withdrew from the treatment due to intolerable side effects. </w:t>
      </w:r>
    </w:p>
    <w:p w:rsidR="00DB7D1B" w:rsidRPr="000B59E1" w:rsidRDefault="00DB7D1B" w:rsidP="00D617BA">
      <w:pPr>
        <w:autoSpaceDE w:val="0"/>
        <w:autoSpaceDN w:val="0"/>
        <w:adjustRightInd w:val="0"/>
        <w:spacing w:line="360" w:lineRule="auto"/>
        <w:rPr>
          <w:rFonts w:ascii="Book Antiqua" w:hAnsi="Book Antiqua"/>
          <w:b/>
          <w:kern w:val="0"/>
          <w:sz w:val="24"/>
          <w:szCs w:val="24"/>
        </w:rPr>
      </w:pPr>
    </w:p>
    <w:p w:rsidR="00DB7D1B" w:rsidRPr="000B59E1" w:rsidRDefault="00DB7D1B" w:rsidP="00D617BA">
      <w:pPr>
        <w:autoSpaceDE w:val="0"/>
        <w:autoSpaceDN w:val="0"/>
        <w:adjustRightInd w:val="0"/>
        <w:spacing w:line="360" w:lineRule="auto"/>
        <w:rPr>
          <w:rFonts w:ascii="Book Antiqua" w:hAnsi="Book Antiqua"/>
          <w:i/>
          <w:kern w:val="0"/>
          <w:sz w:val="24"/>
          <w:szCs w:val="24"/>
        </w:rPr>
      </w:pPr>
      <w:r w:rsidRPr="000B59E1">
        <w:rPr>
          <w:rFonts w:ascii="Book Antiqua" w:hAnsi="Book Antiqua"/>
          <w:b/>
          <w:i/>
          <w:kern w:val="0"/>
          <w:sz w:val="24"/>
          <w:szCs w:val="24"/>
        </w:rPr>
        <w:t>Pretreatment: cellular phenotype in patients with CHB</w:t>
      </w:r>
      <w:r w:rsidRPr="000B59E1">
        <w:rPr>
          <w:rFonts w:ascii="Book Antiqua" w:hAnsi="Book Antiqua"/>
          <w:i/>
          <w:kern w:val="0"/>
          <w:sz w:val="24"/>
          <w:szCs w:val="24"/>
        </w:rPr>
        <w:t xml:space="preserve"> </w:t>
      </w: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r w:rsidRPr="000B59E1">
        <w:rPr>
          <w:rFonts w:ascii="Book Antiqua" w:hAnsi="Book Antiqua"/>
          <w:color w:val="131313"/>
          <w:kern w:val="0"/>
          <w:sz w:val="24"/>
          <w:szCs w:val="24"/>
        </w:rPr>
        <w:t>At baseline, the patients with CHB had significantly lower levels of CD8 T cells (29.44</w:t>
      </w:r>
      <w:r>
        <w:rPr>
          <w:rFonts w:ascii="Book Antiqua" w:hAnsi="Book Antiqua"/>
          <w:color w:val="131313"/>
          <w:kern w:val="0"/>
          <w:sz w:val="24"/>
          <w:szCs w:val="24"/>
        </w:rPr>
        <w:t>%</w:t>
      </w:r>
      <w:r w:rsidRPr="000B59E1">
        <w:rPr>
          <w:rFonts w:ascii="Book Antiqua" w:hAnsi="Book Antiqua"/>
          <w:color w:val="131313"/>
          <w:kern w:val="0"/>
          <w:sz w:val="24"/>
          <w:szCs w:val="24"/>
        </w:rPr>
        <w:t xml:space="preserve"> ± 11.55%) than the HCs (37.17</w:t>
      </w:r>
      <w:r>
        <w:rPr>
          <w:rFonts w:ascii="Book Antiqua" w:hAnsi="Book Antiqua"/>
          <w:color w:val="131313"/>
          <w:kern w:val="0"/>
          <w:sz w:val="24"/>
          <w:szCs w:val="24"/>
        </w:rPr>
        <w:t>%</w:t>
      </w:r>
      <w:r w:rsidRPr="000B59E1">
        <w:rPr>
          <w:rFonts w:ascii="Book Antiqua" w:hAnsi="Book Antiqua"/>
          <w:color w:val="131313"/>
          <w:kern w:val="0"/>
          <w:sz w:val="24"/>
          <w:szCs w:val="24"/>
        </w:rPr>
        <w:t xml:space="preserve"> ± 7.30%, </w:t>
      </w:r>
      <w:r w:rsidRPr="00E76F29">
        <w:rPr>
          <w:rFonts w:ascii="Book Antiqua" w:hAnsi="Book Antiqua"/>
          <w:i/>
          <w:color w:val="131313"/>
          <w:kern w:val="0"/>
          <w:sz w:val="24"/>
          <w:szCs w:val="24"/>
        </w:rPr>
        <w:t xml:space="preserve">P = </w:t>
      </w:r>
      <w:r w:rsidRPr="000B59E1">
        <w:rPr>
          <w:rFonts w:ascii="Book Antiqua" w:hAnsi="Book Antiqua"/>
          <w:color w:val="131313"/>
          <w:kern w:val="0"/>
          <w:sz w:val="24"/>
          <w:szCs w:val="24"/>
        </w:rPr>
        <w:t>0.03) (Fig</w:t>
      </w:r>
      <w:r>
        <w:rPr>
          <w:rFonts w:ascii="Book Antiqua" w:hAnsi="Book Antiqua"/>
          <w:color w:val="131313"/>
          <w:kern w:val="0"/>
          <w:sz w:val="24"/>
          <w:szCs w:val="24"/>
        </w:rPr>
        <w:t>ure</w:t>
      </w:r>
      <w:r w:rsidRPr="000B59E1">
        <w:rPr>
          <w:rFonts w:ascii="Book Antiqua" w:hAnsi="Book Antiqua"/>
          <w:color w:val="131313"/>
          <w:kern w:val="0"/>
          <w:sz w:val="24"/>
          <w:szCs w:val="24"/>
        </w:rPr>
        <w:t xml:space="preserve"> 1C). The frequency of CD4 T cells did not change significantly in the CHB patients compared to the HCs. Next, we determined the expression of PD-1 in both CD4 and CD8 T cells and found that the CHB patients a higher frequencies of PD-1 expression in both CD4 T cells (34.10</w:t>
      </w:r>
      <w:r>
        <w:rPr>
          <w:rFonts w:ascii="Book Antiqua" w:hAnsi="Book Antiqua"/>
          <w:color w:val="131313"/>
          <w:kern w:val="0"/>
          <w:sz w:val="24"/>
          <w:szCs w:val="24"/>
        </w:rPr>
        <w:t>%</w:t>
      </w:r>
      <w:r w:rsidRPr="000B59E1">
        <w:rPr>
          <w:rFonts w:ascii="Book Antiqua" w:hAnsi="Book Antiqua"/>
          <w:color w:val="131313"/>
          <w:kern w:val="0"/>
          <w:sz w:val="24"/>
          <w:szCs w:val="24"/>
        </w:rPr>
        <w:t xml:space="preserve"> ± 24.26%) and CD8 T cells (16.48</w:t>
      </w:r>
      <w:r>
        <w:rPr>
          <w:rFonts w:ascii="Book Antiqua" w:hAnsi="Book Antiqua"/>
          <w:color w:val="131313"/>
          <w:kern w:val="0"/>
          <w:sz w:val="24"/>
          <w:szCs w:val="24"/>
        </w:rPr>
        <w:t>%</w:t>
      </w:r>
      <w:r w:rsidRPr="000B59E1">
        <w:rPr>
          <w:rFonts w:ascii="Book Antiqua" w:hAnsi="Book Antiqua"/>
          <w:color w:val="131313"/>
          <w:kern w:val="0"/>
          <w:sz w:val="24"/>
          <w:szCs w:val="24"/>
        </w:rPr>
        <w:t xml:space="preserve"> ± 10.82%) compared to the HCs (12.75</w:t>
      </w:r>
      <w:r>
        <w:rPr>
          <w:rFonts w:ascii="Book Antiqua" w:hAnsi="Book Antiqua"/>
          <w:color w:val="131313"/>
          <w:kern w:val="0"/>
          <w:sz w:val="24"/>
          <w:szCs w:val="24"/>
        </w:rPr>
        <w:t>%</w:t>
      </w:r>
      <w:r w:rsidRPr="000B59E1">
        <w:rPr>
          <w:rFonts w:ascii="Book Antiqua" w:hAnsi="Book Antiqua"/>
          <w:color w:val="131313"/>
          <w:kern w:val="0"/>
          <w:sz w:val="24"/>
          <w:szCs w:val="24"/>
        </w:rPr>
        <w:t xml:space="preserve"> ± 8.03% for CD4,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 xml:space="preserve">0.003;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7.02</w:t>
      </w:r>
      <w:r>
        <w:rPr>
          <w:rFonts w:ascii="Book Antiqua" w:hAnsi="Book Antiqua"/>
          <w:color w:val="131313"/>
          <w:kern w:val="0"/>
          <w:sz w:val="24"/>
          <w:szCs w:val="24"/>
        </w:rPr>
        <w:t>%</w:t>
      </w:r>
      <w:r w:rsidRPr="000B59E1">
        <w:rPr>
          <w:rFonts w:ascii="Book Antiqua" w:hAnsi="Book Antiqua"/>
          <w:color w:val="131313"/>
          <w:kern w:val="0"/>
          <w:sz w:val="24"/>
          <w:szCs w:val="24"/>
        </w:rPr>
        <w:t xml:space="preserve"> ± 3.62% for CD8,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0.0001) (Fig</w:t>
      </w:r>
      <w:r>
        <w:rPr>
          <w:rFonts w:ascii="Book Antiqua" w:hAnsi="Book Antiqua"/>
          <w:color w:val="131313"/>
          <w:kern w:val="0"/>
          <w:sz w:val="24"/>
          <w:szCs w:val="24"/>
        </w:rPr>
        <w:t>ure</w:t>
      </w:r>
      <w:r w:rsidRPr="000B59E1">
        <w:rPr>
          <w:rFonts w:ascii="Book Antiqua" w:hAnsi="Book Antiqua"/>
          <w:color w:val="131313"/>
          <w:kern w:val="0"/>
          <w:sz w:val="24"/>
          <w:szCs w:val="24"/>
        </w:rPr>
        <w:t xml:space="preserve"> 1E,</w:t>
      </w:r>
      <w:r>
        <w:rPr>
          <w:rFonts w:ascii="Book Antiqua" w:hAnsi="Book Antiqua"/>
          <w:color w:val="131313"/>
          <w:kern w:val="0"/>
          <w:sz w:val="24"/>
          <w:szCs w:val="24"/>
        </w:rPr>
        <w:t xml:space="preserve"> </w:t>
      </w:r>
      <w:r w:rsidRPr="000B59E1">
        <w:rPr>
          <w:rFonts w:ascii="Book Antiqua" w:hAnsi="Book Antiqua"/>
          <w:color w:val="131313"/>
          <w:kern w:val="0"/>
          <w:sz w:val="24"/>
          <w:szCs w:val="24"/>
        </w:rPr>
        <w:t xml:space="preserve">F). Patients with CHB also had </w:t>
      </w:r>
      <w:r w:rsidRPr="000B59E1">
        <w:rPr>
          <w:rFonts w:ascii="Book Antiqua" w:hAnsi="Book Antiqua"/>
          <w:color w:val="131313"/>
          <w:kern w:val="0"/>
          <w:sz w:val="24"/>
          <w:szCs w:val="24"/>
        </w:rPr>
        <w:lastRenderedPageBreak/>
        <w:t>a significantly higher frequency of Treg cells (23.64</w:t>
      </w:r>
      <w:r>
        <w:rPr>
          <w:rFonts w:ascii="Book Antiqua" w:hAnsi="Book Antiqua"/>
          <w:color w:val="131313"/>
          <w:kern w:val="0"/>
          <w:sz w:val="24"/>
          <w:szCs w:val="24"/>
        </w:rPr>
        <w:t>%</w:t>
      </w:r>
      <w:r w:rsidRPr="000B59E1">
        <w:rPr>
          <w:rFonts w:ascii="Book Antiqua" w:hAnsi="Book Antiqua"/>
          <w:color w:val="131313"/>
          <w:kern w:val="0"/>
          <w:sz w:val="24"/>
          <w:szCs w:val="24"/>
        </w:rPr>
        <w:t xml:space="preserve"> ± 9.38%) than the HCs (13.60</w:t>
      </w:r>
      <w:r>
        <w:rPr>
          <w:rFonts w:ascii="Book Antiqua" w:hAnsi="Book Antiqua"/>
          <w:color w:val="131313"/>
          <w:kern w:val="0"/>
          <w:sz w:val="24"/>
          <w:szCs w:val="24"/>
        </w:rPr>
        <w:t>%</w:t>
      </w:r>
      <w:r w:rsidRPr="000B59E1">
        <w:rPr>
          <w:rFonts w:ascii="Book Antiqua" w:hAnsi="Book Antiqua"/>
          <w:color w:val="131313"/>
          <w:kern w:val="0"/>
          <w:sz w:val="24"/>
          <w:szCs w:val="24"/>
        </w:rPr>
        <w:t xml:space="preserve"> ± 6.06%,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0.001) (Fig</w:t>
      </w:r>
      <w:r>
        <w:rPr>
          <w:rFonts w:ascii="Book Antiqua" w:hAnsi="Book Antiqua"/>
          <w:color w:val="131313"/>
          <w:kern w:val="0"/>
          <w:sz w:val="24"/>
          <w:szCs w:val="24"/>
        </w:rPr>
        <w:t>ure</w:t>
      </w:r>
      <w:r w:rsidRPr="000B59E1">
        <w:rPr>
          <w:rFonts w:ascii="Book Antiqua" w:hAnsi="Book Antiqua"/>
          <w:color w:val="131313"/>
          <w:kern w:val="0"/>
          <w:sz w:val="24"/>
          <w:szCs w:val="24"/>
        </w:rPr>
        <w:t xml:space="preserve"> 1G).</w:t>
      </w:r>
    </w:p>
    <w:p w:rsidR="00DB7D1B" w:rsidRPr="000B59E1" w:rsidRDefault="00DB7D1B" w:rsidP="00D617BA">
      <w:pPr>
        <w:autoSpaceDE w:val="0"/>
        <w:autoSpaceDN w:val="0"/>
        <w:adjustRightInd w:val="0"/>
        <w:spacing w:line="360" w:lineRule="auto"/>
        <w:rPr>
          <w:rFonts w:ascii="Book Antiqua" w:hAnsi="Book Antiqua"/>
          <w:b/>
          <w:kern w:val="0"/>
          <w:sz w:val="24"/>
          <w:szCs w:val="24"/>
        </w:rPr>
      </w:pPr>
    </w:p>
    <w:p w:rsidR="00DB7D1B" w:rsidRPr="000B59E1" w:rsidRDefault="00DB7D1B" w:rsidP="00D617BA">
      <w:pPr>
        <w:autoSpaceDE w:val="0"/>
        <w:autoSpaceDN w:val="0"/>
        <w:adjustRightInd w:val="0"/>
        <w:spacing w:line="360" w:lineRule="auto"/>
        <w:rPr>
          <w:rFonts w:ascii="Book Antiqua" w:hAnsi="Book Antiqua"/>
          <w:b/>
          <w:i/>
          <w:kern w:val="0"/>
          <w:sz w:val="24"/>
          <w:szCs w:val="24"/>
        </w:rPr>
      </w:pPr>
      <w:r w:rsidRPr="000B59E1">
        <w:rPr>
          <w:rFonts w:ascii="Book Antiqua" w:hAnsi="Book Antiqua"/>
          <w:b/>
          <w:i/>
          <w:kern w:val="0"/>
          <w:sz w:val="24"/>
          <w:szCs w:val="24"/>
        </w:rPr>
        <w:t>On treatment: suppression of HBV replication and reduction of HBeAg level with NAs is associated with the downregulation of negative immune regulators</w:t>
      </w: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r w:rsidRPr="000B59E1">
        <w:rPr>
          <w:rFonts w:ascii="Book Antiqua" w:hAnsi="Book Antiqua"/>
          <w:color w:val="131313"/>
          <w:kern w:val="0"/>
          <w:sz w:val="24"/>
          <w:szCs w:val="24"/>
        </w:rPr>
        <w:t>The HBV DNA level decreased by more than 2 logs from the pretreatment level at week 12 in both treatment groups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A), while the HBeAg level decreased to more than 5 times lower than the pretreatment level at week 12 in both groups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B). In addition to these changes, the host negative immune regulators, including PD-1 expression on CD8 T cells and the frequency of Treg cells, also decreased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C</w:t>
      </w:r>
      <w:r>
        <w:rPr>
          <w:rFonts w:ascii="Book Antiqua" w:hAnsi="Book Antiqua"/>
          <w:color w:val="131313"/>
          <w:kern w:val="0"/>
          <w:sz w:val="24"/>
          <w:szCs w:val="24"/>
        </w:rPr>
        <w:t>-</w:t>
      </w:r>
      <w:r w:rsidRPr="000B59E1">
        <w:rPr>
          <w:rFonts w:ascii="Book Antiqua" w:hAnsi="Book Antiqua"/>
          <w:color w:val="131313"/>
          <w:kern w:val="0"/>
          <w:sz w:val="24"/>
          <w:szCs w:val="24"/>
        </w:rPr>
        <w:t>F). In patients receiving LAM, there was no obvious change in the frequency of PD-1+ CD8 T cells andTreg</w:t>
      </w:r>
      <w:r w:rsidRPr="000B59E1" w:rsidDel="00413F79">
        <w:rPr>
          <w:rFonts w:ascii="Book Antiqua" w:hAnsi="Book Antiqua"/>
          <w:color w:val="131313"/>
          <w:kern w:val="0"/>
          <w:sz w:val="24"/>
          <w:szCs w:val="24"/>
        </w:rPr>
        <w:t xml:space="preserve"> </w:t>
      </w:r>
      <w:r w:rsidRPr="000B59E1">
        <w:rPr>
          <w:rFonts w:ascii="Book Antiqua" w:hAnsi="Book Antiqua"/>
          <w:color w:val="131313"/>
          <w:kern w:val="0"/>
          <w:sz w:val="24"/>
          <w:szCs w:val="24"/>
        </w:rPr>
        <w:t xml:space="preserve">cells at week 4 (baseline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4 w</w:t>
      </w:r>
      <w:r>
        <w:rPr>
          <w:rFonts w:ascii="Book Antiqua" w:hAnsi="Book Antiqua"/>
          <w:color w:val="131313"/>
          <w:kern w:val="0"/>
          <w:sz w:val="24"/>
          <w:szCs w:val="24"/>
        </w:rPr>
        <w:t>k</w:t>
      </w:r>
      <w:r w:rsidRPr="000B59E1">
        <w:rPr>
          <w:rFonts w:ascii="Book Antiqua" w:hAnsi="Book Antiqua"/>
          <w:color w:val="131313"/>
          <w:kern w:val="0"/>
          <w:sz w:val="24"/>
          <w:szCs w:val="24"/>
        </w:rPr>
        <w:t>; 17.53</w:t>
      </w:r>
      <w:r>
        <w:rPr>
          <w:rFonts w:ascii="Book Antiqua" w:hAnsi="Book Antiqua"/>
          <w:color w:val="131313"/>
          <w:kern w:val="0"/>
          <w:sz w:val="24"/>
          <w:szCs w:val="24"/>
        </w:rPr>
        <w:t>%</w:t>
      </w:r>
      <w:r w:rsidRPr="000B59E1">
        <w:rPr>
          <w:rFonts w:ascii="Book Antiqua" w:hAnsi="Book Antiqua"/>
          <w:color w:val="131313"/>
          <w:kern w:val="0"/>
          <w:sz w:val="24"/>
          <w:szCs w:val="24"/>
        </w:rPr>
        <w:t xml:space="preserve"> ± 12.61%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20.96</w:t>
      </w:r>
      <w:r>
        <w:rPr>
          <w:rFonts w:ascii="Book Antiqua" w:hAnsi="Book Antiqua"/>
          <w:color w:val="131313"/>
          <w:kern w:val="0"/>
          <w:sz w:val="24"/>
          <w:szCs w:val="24"/>
        </w:rPr>
        <w:t>%</w:t>
      </w:r>
      <w:r w:rsidRPr="000B59E1">
        <w:rPr>
          <w:rFonts w:ascii="Book Antiqua" w:hAnsi="Book Antiqua"/>
          <w:color w:val="131313"/>
          <w:kern w:val="0"/>
          <w:sz w:val="24"/>
          <w:szCs w:val="24"/>
        </w:rPr>
        <w:t xml:space="preserve"> ± 20.53%, </w:t>
      </w:r>
      <w:r w:rsidRPr="00E76F29">
        <w:rPr>
          <w:rFonts w:ascii="Book Antiqua" w:hAnsi="Book Antiqua"/>
          <w:i/>
          <w:color w:val="131313"/>
          <w:kern w:val="0"/>
          <w:sz w:val="24"/>
          <w:szCs w:val="24"/>
        </w:rPr>
        <w:t>P</w:t>
      </w:r>
      <w:r>
        <w:rPr>
          <w:rFonts w:ascii="Book Antiqua" w:hAnsi="Book Antiqua"/>
          <w:i/>
          <w:color w:val="131313"/>
          <w:kern w:val="0"/>
          <w:sz w:val="24"/>
          <w:szCs w:val="24"/>
        </w:rPr>
        <w:t xml:space="preserve"> </w:t>
      </w:r>
      <w:r w:rsidRPr="000B59E1">
        <w:rPr>
          <w:rFonts w:ascii="Book Antiqua" w:hAnsi="Book Antiqua"/>
          <w:color w:val="131313"/>
          <w:kern w:val="0"/>
          <w:sz w:val="24"/>
          <w:szCs w:val="24"/>
        </w:rPr>
        <w:t>=</w:t>
      </w:r>
      <w:r>
        <w:rPr>
          <w:rFonts w:ascii="Book Antiqua" w:hAnsi="Book Antiqua"/>
          <w:color w:val="131313"/>
          <w:kern w:val="0"/>
          <w:sz w:val="24"/>
          <w:szCs w:val="24"/>
        </w:rPr>
        <w:t xml:space="preserve"> </w:t>
      </w:r>
      <w:r w:rsidRPr="000B59E1">
        <w:rPr>
          <w:rFonts w:ascii="Book Antiqua" w:hAnsi="Book Antiqua"/>
          <w:color w:val="131313"/>
          <w:kern w:val="0"/>
          <w:sz w:val="24"/>
          <w:szCs w:val="24"/>
        </w:rPr>
        <w:t>NS for PD-1 and 24.14</w:t>
      </w:r>
      <w:r>
        <w:rPr>
          <w:rFonts w:ascii="Book Antiqua" w:hAnsi="Book Antiqua"/>
          <w:color w:val="131313"/>
          <w:kern w:val="0"/>
          <w:sz w:val="24"/>
          <w:szCs w:val="24"/>
        </w:rPr>
        <w:t>%</w:t>
      </w:r>
      <w:r w:rsidRPr="000B59E1">
        <w:rPr>
          <w:rFonts w:ascii="Book Antiqua" w:hAnsi="Book Antiqua"/>
          <w:color w:val="131313"/>
          <w:kern w:val="0"/>
          <w:sz w:val="24"/>
          <w:szCs w:val="24"/>
        </w:rPr>
        <w:t xml:space="preserve"> ± 9.40%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21.81</w:t>
      </w:r>
      <w:r>
        <w:rPr>
          <w:rFonts w:ascii="Book Antiqua" w:hAnsi="Book Antiqua"/>
          <w:color w:val="131313"/>
          <w:kern w:val="0"/>
          <w:sz w:val="24"/>
          <w:szCs w:val="24"/>
        </w:rPr>
        <w:t>%</w:t>
      </w:r>
      <w:r w:rsidRPr="000B59E1">
        <w:rPr>
          <w:rFonts w:ascii="Book Antiqua" w:hAnsi="Book Antiqua"/>
          <w:color w:val="131313"/>
          <w:kern w:val="0"/>
          <w:sz w:val="24"/>
          <w:szCs w:val="24"/>
        </w:rPr>
        <w:t xml:space="preserve"> ± 7.70%, </w:t>
      </w:r>
      <w:r w:rsidRPr="00E76F29">
        <w:rPr>
          <w:rFonts w:ascii="Book Antiqua" w:hAnsi="Book Antiqua"/>
          <w:i/>
          <w:color w:val="131313"/>
          <w:kern w:val="0"/>
          <w:sz w:val="24"/>
          <w:szCs w:val="24"/>
        </w:rPr>
        <w:t>P</w:t>
      </w:r>
      <w:r>
        <w:rPr>
          <w:rFonts w:ascii="Book Antiqua" w:hAnsi="Book Antiqua"/>
          <w:color w:val="131313"/>
          <w:kern w:val="0"/>
          <w:sz w:val="24"/>
          <w:szCs w:val="24"/>
        </w:rPr>
        <w:t xml:space="preserve"> </w:t>
      </w:r>
      <w:r w:rsidRPr="000B59E1">
        <w:rPr>
          <w:rFonts w:ascii="Book Antiqua" w:hAnsi="Book Antiqua"/>
          <w:color w:val="131313"/>
          <w:kern w:val="0"/>
          <w:sz w:val="24"/>
          <w:szCs w:val="24"/>
        </w:rPr>
        <w:t>=</w:t>
      </w:r>
      <w:r>
        <w:rPr>
          <w:rFonts w:ascii="Book Antiqua" w:hAnsi="Book Antiqua"/>
          <w:color w:val="131313"/>
          <w:kern w:val="0"/>
          <w:sz w:val="24"/>
          <w:szCs w:val="24"/>
        </w:rPr>
        <w:t xml:space="preserve"> </w:t>
      </w:r>
      <w:r w:rsidRPr="000B59E1">
        <w:rPr>
          <w:rFonts w:ascii="Book Antiqua" w:hAnsi="Book Antiqua"/>
          <w:color w:val="131313"/>
          <w:kern w:val="0"/>
          <w:sz w:val="24"/>
          <w:szCs w:val="24"/>
        </w:rPr>
        <w:t>NS for Treg), even though both the HBV DNA and HBeAg levels declined significantly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C). However, in patients receiving LDT, there was a significant decrease in the frequency of PD-1+ CD8 T cells at treatment week 4 compared to the baseline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D). </w:t>
      </w:r>
    </w:p>
    <w:p w:rsidR="00DB7D1B" w:rsidRPr="000B59E1" w:rsidRDefault="00DB7D1B" w:rsidP="00D617BA">
      <w:pPr>
        <w:autoSpaceDE w:val="0"/>
        <w:autoSpaceDN w:val="0"/>
        <w:adjustRightInd w:val="0"/>
        <w:spacing w:line="360" w:lineRule="auto"/>
        <w:ind w:firstLineChars="200" w:firstLine="480"/>
        <w:rPr>
          <w:rFonts w:ascii="Book Antiqua" w:hAnsi="Book Antiqua"/>
          <w:color w:val="131313"/>
          <w:kern w:val="0"/>
          <w:sz w:val="24"/>
          <w:szCs w:val="24"/>
        </w:rPr>
      </w:pPr>
      <w:r w:rsidRPr="000B59E1">
        <w:rPr>
          <w:rFonts w:ascii="Book Antiqua" w:hAnsi="Book Antiqua"/>
          <w:color w:val="131313"/>
          <w:kern w:val="0"/>
          <w:sz w:val="24"/>
          <w:szCs w:val="24"/>
        </w:rPr>
        <w:t>At treatment week 12, there was a significant reduction in the frequencies of both Treg</w:t>
      </w:r>
      <w:r w:rsidRPr="000B59E1" w:rsidDel="00413F79">
        <w:rPr>
          <w:rFonts w:ascii="Book Antiqua" w:hAnsi="Book Antiqua"/>
          <w:color w:val="131313"/>
          <w:kern w:val="0"/>
          <w:sz w:val="24"/>
          <w:szCs w:val="24"/>
        </w:rPr>
        <w:t xml:space="preserve"> </w:t>
      </w:r>
      <w:r w:rsidRPr="000B59E1">
        <w:rPr>
          <w:rFonts w:ascii="Book Antiqua" w:hAnsi="Book Antiqua"/>
          <w:color w:val="131313"/>
          <w:kern w:val="0"/>
          <w:sz w:val="24"/>
          <w:szCs w:val="24"/>
        </w:rPr>
        <w:t>cells and PD-1+ CD8 T cells in patients receiving either LAM or LDT treatment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 C, D, E, F). At week 24, the only significant difference observed was in the frequency of Treg cells compared to the baseline in both groups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E, F). At treatment week 36, the frequencies of both PD-1+ CD8 T cells and Treg</w:t>
      </w:r>
      <w:r w:rsidRPr="000B59E1" w:rsidDel="005D334A">
        <w:rPr>
          <w:rFonts w:ascii="Book Antiqua" w:hAnsi="Book Antiqua"/>
          <w:color w:val="131313"/>
          <w:kern w:val="0"/>
          <w:sz w:val="24"/>
          <w:szCs w:val="24"/>
        </w:rPr>
        <w:t xml:space="preserve"> </w:t>
      </w:r>
      <w:r w:rsidRPr="000B59E1">
        <w:rPr>
          <w:rFonts w:ascii="Book Antiqua" w:hAnsi="Book Antiqua"/>
          <w:color w:val="131313"/>
          <w:kern w:val="0"/>
          <w:sz w:val="24"/>
          <w:szCs w:val="24"/>
        </w:rPr>
        <w:t>cells increased again in both  treatment groups, though there was continued reduction in the HBV DNA and HBeAg levels on therapy compared to the baseline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2A and B).</w:t>
      </w:r>
    </w:p>
    <w:p w:rsidR="00DB7D1B" w:rsidRPr="000B59E1" w:rsidRDefault="00DB7D1B" w:rsidP="00D617BA">
      <w:pPr>
        <w:autoSpaceDE w:val="0"/>
        <w:autoSpaceDN w:val="0"/>
        <w:adjustRightInd w:val="0"/>
        <w:spacing w:line="360" w:lineRule="auto"/>
        <w:ind w:firstLineChars="200" w:firstLine="480"/>
        <w:rPr>
          <w:rFonts w:ascii="Book Antiqua" w:hAnsi="Book Antiqua"/>
          <w:color w:val="131313"/>
          <w:kern w:val="0"/>
          <w:sz w:val="24"/>
          <w:szCs w:val="24"/>
        </w:rPr>
      </w:pPr>
      <w:r w:rsidRPr="000B59E1">
        <w:rPr>
          <w:rFonts w:ascii="Book Antiqua" w:hAnsi="Book Antiqua"/>
          <w:color w:val="131313"/>
          <w:kern w:val="0"/>
          <w:sz w:val="24"/>
          <w:szCs w:val="24"/>
        </w:rPr>
        <w:t>Finally, we compared the frequency of PD-1+ CD8 T cells and Treg</w:t>
      </w:r>
      <w:r w:rsidRPr="000B59E1" w:rsidDel="00413F79">
        <w:rPr>
          <w:rFonts w:ascii="Book Antiqua" w:hAnsi="Book Antiqua"/>
          <w:color w:val="131313"/>
          <w:kern w:val="0"/>
          <w:sz w:val="24"/>
          <w:szCs w:val="24"/>
        </w:rPr>
        <w:t xml:space="preserve"> </w:t>
      </w:r>
      <w:r w:rsidRPr="000B59E1">
        <w:rPr>
          <w:rFonts w:ascii="Book Antiqua" w:hAnsi="Book Antiqua"/>
          <w:color w:val="131313"/>
          <w:kern w:val="0"/>
          <w:sz w:val="24"/>
          <w:szCs w:val="24"/>
        </w:rPr>
        <w:t xml:space="preserve">cells in the two groups at different time points during therapy and found that there were no differences between the two groups at any time points, except at </w:t>
      </w:r>
      <w:r w:rsidRPr="000B59E1">
        <w:rPr>
          <w:rFonts w:ascii="Book Antiqua" w:hAnsi="Book Antiqua"/>
          <w:color w:val="131313"/>
          <w:kern w:val="0"/>
          <w:sz w:val="24"/>
          <w:szCs w:val="24"/>
        </w:rPr>
        <w:lastRenderedPageBreak/>
        <w:t>week 4, when the LDT therapy group had a lower frequency of PD-1+ CD8 T cells than that of the LAM group (10.08</w:t>
      </w:r>
      <w:r>
        <w:rPr>
          <w:rFonts w:ascii="Book Antiqua" w:hAnsi="Book Antiqua"/>
          <w:color w:val="131313"/>
          <w:kern w:val="0"/>
          <w:sz w:val="24"/>
          <w:szCs w:val="24"/>
        </w:rPr>
        <w:t>%</w:t>
      </w:r>
      <w:r w:rsidRPr="000B59E1">
        <w:rPr>
          <w:rFonts w:ascii="Book Antiqua" w:hAnsi="Book Antiqua"/>
          <w:color w:val="131313"/>
          <w:kern w:val="0"/>
          <w:sz w:val="24"/>
          <w:szCs w:val="24"/>
        </w:rPr>
        <w:t xml:space="preserve"> ± 6.83% </w:t>
      </w:r>
      <w:r w:rsidRPr="00A87F42">
        <w:rPr>
          <w:rFonts w:ascii="Book Antiqua" w:hAnsi="Book Antiqua"/>
          <w:i/>
          <w:color w:val="131313"/>
          <w:kern w:val="0"/>
          <w:sz w:val="24"/>
          <w:szCs w:val="24"/>
        </w:rPr>
        <w:t>vs</w:t>
      </w:r>
      <w:r w:rsidRPr="000B59E1">
        <w:rPr>
          <w:rFonts w:ascii="Book Antiqua" w:hAnsi="Book Antiqua"/>
          <w:color w:val="131313"/>
          <w:kern w:val="0"/>
          <w:sz w:val="24"/>
          <w:szCs w:val="24"/>
        </w:rPr>
        <w:t xml:space="preserve"> 20.51</w:t>
      </w:r>
      <w:r>
        <w:rPr>
          <w:rFonts w:ascii="Book Antiqua" w:hAnsi="Book Antiqua"/>
          <w:color w:val="131313"/>
          <w:kern w:val="0"/>
          <w:sz w:val="24"/>
          <w:szCs w:val="24"/>
        </w:rPr>
        <w:t>%</w:t>
      </w:r>
      <w:r w:rsidRPr="000B59E1">
        <w:rPr>
          <w:rFonts w:ascii="Book Antiqua" w:hAnsi="Book Antiqua"/>
          <w:color w:val="131313"/>
          <w:kern w:val="0"/>
          <w:sz w:val="24"/>
          <w:szCs w:val="24"/>
        </w:rPr>
        <w:t xml:space="preserve"> ± 20.96%, </w:t>
      </w:r>
      <w:r w:rsidRPr="00A87F42">
        <w:rPr>
          <w:rFonts w:ascii="Book Antiqua" w:hAnsi="Book Antiqua"/>
          <w:i/>
          <w:caps/>
          <w:color w:val="131313"/>
          <w:kern w:val="0"/>
          <w:sz w:val="24"/>
          <w:szCs w:val="24"/>
        </w:rPr>
        <w:t xml:space="preserve">p = </w:t>
      </w:r>
      <w:r w:rsidRPr="000B59E1">
        <w:rPr>
          <w:rFonts w:ascii="Book Antiqua" w:hAnsi="Book Antiqua"/>
          <w:color w:val="131313"/>
          <w:kern w:val="0"/>
          <w:sz w:val="24"/>
          <w:szCs w:val="24"/>
        </w:rPr>
        <w:t>0.02).</w:t>
      </w:r>
    </w:p>
    <w:p w:rsidR="00DB7D1B" w:rsidRPr="000B59E1" w:rsidRDefault="00DB7D1B" w:rsidP="00D617BA">
      <w:pPr>
        <w:autoSpaceDE w:val="0"/>
        <w:autoSpaceDN w:val="0"/>
        <w:adjustRightInd w:val="0"/>
        <w:spacing w:line="360" w:lineRule="auto"/>
        <w:rPr>
          <w:rFonts w:ascii="Book Antiqua" w:hAnsi="Book Antiqua"/>
          <w:b/>
          <w:kern w:val="0"/>
          <w:sz w:val="24"/>
          <w:szCs w:val="24"/>
        </w:rPr>
      </w:pPr>
    </w:p>
    <w:p w:rsidR="00DB7D1B" w:rsidRPr="000B59E1" w:rsidRDefault="00DB7D1B" w:rsidP="00D617BA">
      <w:pPr>
        <w:autoSpaceDE w:val="0"/>
        <w:autoSpaceDN w:val="0"/>
        <w:adjustRightInd w:val="0"/>
        <w:spacing w:line="360" w:lineRule="auto"/>
        <w:rPr>
          <w:rFonts w:ascii="Book Antiqua" w:hAnsi="Book Antiqua"/>
          <w:b/>
          <w:i/>
          <w:kern w:val="0"/>
          <w:sz w:val="24"/>
          <w:szCs w:val="24"/>
        </w:rPr>
      </w:pPr>
      <w:r w:rsidRPr="000B59E1">
        <w:rPr>
          <w:rFonts w:ascii="Book Antiqua" w:hAnsi="Book Antiqua"/>
          <w:b/>
          <w:i/>
          <w:kern w:val="0"/>
          <w:sz w:val="24"/>
          <w:szCs w:val="24"/>
        </w:rPr>
        <w:t>Correlation of viral infection levels with host immunity in HBeAg-positive patients receiving NAs</w:t>
      </w: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r w:rsidRPr="000B59E1">
        <w:rPr>
          <w:rFonts w:ascii="Book Antiqua" w:hAnsi="Book Antiqua"/>
          <w:color w:val="131313"/>
          <w:kern w:val="0"/>
          <w:sz w:val="24"/>
          <w:szCs w:val="24"/>
        </w:rPr>
        <w:t>Based on the similar pattern of change in host immunity in the two groups, we can infer that the reduction in virus levels caused by the antiviral therapy induced the change in the host immune system and that this change was not due to the NAs themselves. Thus, we combined the two groups to analyze the correlation between viral load and changes in the host immune system.</w:t>
      </w:r>
    </w:p>
    <w:p w:rsidR="00DB7D1B" w:rsidRPr="000B59E1" w:rsidRDefault="00DB7D1B" w:rsidP="00D617BA">
      <w:pPr>
        <w:autoSpaceDE w:val="0"/>
        <w:autoSpaceDN w:val="0"/>
        <w:adjustRightInd w:val="0"/>
        <w:spacing w:line="360" w:lineRule="auto"/>
        <w:ind w:firstLineChars="200" w:firstLine="480"/>
        <w:rPr>
          <w:rFonts w:ascii="Book Antiqua" w:hAnsi="Book Antiqua"/>
          <w:color w:val="131313"/>
          <w:kern w:val="0"/>
          <w:sz w:val="24"/>
          <w:szCs w:val="24"/>
        </w:rPr>
      </w:pPr>
      <w:r w:rsidRPr="000B59E1">
        <w:rPr>
          <w:rFonts w:ascii="Book Antiqua" w:hAnsi="Book Antiqua"/>
          <w:color w:val="131313"/>
          <w:kern w:val="0"/>
          <w:sz w:val="24"/>
          <w:szCs w:val="24"/>
        </w:rPr>
        <w:t>During therapy, the frequency of PD-1+ CD8 T cells and Treg cells decreased gradually, and at treatment weeks 12 and 24, the frequencies of both PD-1+ CD8 T cells and Treg cells significantly decreased from the baseline level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3A, B). </w:t>
      </w:r>
    </w:p>
    <w:p w:rsidR="00DB7D1B" w:rsidRPr="000B59E1" w:rsidRDefault="00DB7D1B" w:rsidP="00D617BA">
      <w:pPr>
        <w:autoSpaceDE w:val="0"/>
        <w:autoSpaceDN w:val="0"/>
        <w:adjustRightInd w:val="0"/>
        <w:spacing w:line="360" w:lineRule="auto"/>
        <w:ind w:firstLineChars="200" w:firstLine="480"/>
        <w:rPr>
          <w:rFonts w:ascii="Book Antiqua" w:hAnsi="Book Antiqua"/>
          <w:color w:val="131313"/>
          <w:kern w:val="0"/>
          <w:sz w:val="24"/>
          <w:szCs w:val="24"/>
        </w:rPr>
      </w:pPr>
      <w:r w:rsidRPr="000B59E1">
        <w:rPr>
          <w:rFonts w:ascii="Book Antiqua" w:hAnsi="Book Antiqua"/>
          <w:color w:val="131313"/>
          <w:kern w:val="0"/>
          <w:sz w:val="24"/>
          <w:szCs w:val="24"/>
        </w:rPr>
        <w:t xml:space="preserve">In the first 24 </w:t>
      </w:r>
      <w:r>
        <w:rPr>
          <w:rFonts w:ascii="Book Antiqua" w:hAnsi="Book Antiqua"/>
          <w:color w:val="131313"/>
          <w:kern w:val="0"/>
          <w:sz w:val="24"/>
          <w:szCs w:val="24"/>
        </w:rPr>
        <w:t>wk</w:t>
      </w:r>
      <w:r w:rsidRPr="000B59E1">
        <w:rPr>
          <w:rFonts w:ascii="Book Antiqua" w:hAnsi="Book Antiqua"/>
          <w:color w:val="131313"/>
          <w:kern w:val="0"/>
          <w:sz w:val="24"/>
          <w:szCs w:val="24"/>
        </w:rPr>
        <w:t xml:space="preserve"> of treatment, the frequencies of PD-1+ CD8 T cells and Treg cells declined concurrently with the decline of the HBV DNA and HBeAg levels. At week 24, the viral load and HBeAg level were positively correlated with the frequencies of PD-1+ CD8 T cells andTreg</w:t>
      </w:r>
      <w:r w:rsidRPr="000B59E1" w:rsidDel="009644D0">
        <w:rPr>
          <w:rFonts w:ascii="Book Antiqua" w:hAnsi="Book Antiqua"/>
          <w:color w:val="131313"/>
          <w:kern w:val="0"/>
          <w:sz w:val="24"/>
          <w:szCs w:val="24"/>
        </w:rPr>
        <w:t xml:space="preserve"> </w:t>
      </w:r>
      <w:r w:rsidRPr="000B59E1">
        <w:rPr>
          <w:rFonts w:ascii="Book Antiqua" w:hAnsi="Book Antiqua"/>
          <w:color w:val="131313"/>
          <w:kern w:val="0"/>
          <w:sz w:val="24"/>
          <w:szCs w:val="24"/>
        </w:rPr>
        <w:t>cells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w:t>
      </w:r>
      <w:r>
        <w:rPr>
          <w:rFonts w:ascii="Book Antiqua" w:hAnsi="Book Antiqua"/>
          <w:color w:val="131313"/>
          <w:kern w:val="0"/>
          <w:sz w:val="24"/>
          <w:szCs w:val="24"/>
        </w:rPr>
        <w:t>3</w:t>
      </w:r>
      <w:r w:rsidRPr="000B59E1">
        <w:rPr>
          <w:rFonts w:ascii="Book Antiqua" w:hAnsi="Book Antiqua"/>
          <w:color w:val="131313"/>
          <w:kern w:val="0"/>
          <w:sz w:val="24"/>
          <w:szCs w:val="24"/>
        </w:rPr>
        <w:t>C, D, E, and F). However, the trend towards decline only continued to week 36, and then the frequencies of PD-1+ CD8 T cells and Treg</w:t>
      </w:r>
      <w:r w:rsidRPr="000B59E1" w:rsidDel="001E1616">
        <w:rPr>
          <w:rFonts w:ascii="Book Antiqua" w:hAnsi="Book Antiqua"/>
          <w:color w:val="131313"/>
          <w:kern w:val="0"/>
          <w:sz w:val="24"/>
          <w:szCs w:val="24"/>
        </w:rPr>
        <w:t xml:space="preserve"> </w:t>
      </w:r>
      <w:r w:rsidRPr="000B59E1">
        <w:rPr>
          <w:rFonts w:ascii="Book Antiqua" w:hAnsi="Book Antiqua"/>
          <w:color w:val="131313"/>
          <w:kern w:val="0"/>
          <w:sz w:val="24"/>
          <w:szCs w:val="24"/>
        </w:rPr>
        <w:t>cells both increased gradually from week 36, even though the viral load and HBeAg level declined continually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3C, D,</w:t>
      </w:r>
      <w:r>
        <w:rPr>
          <w:rFonts w:ascii="Book Antiqua" w:hAnsi="Book Antiqua"/>
          <w:color w:val="131313"/>
          <w:kern w:val="0"/>
          <w:sz w:val="24"/>
          <w:szCs w:val="24"/>
        </w:rPr>
        <w:t xml:space="preserve"> </w:t>
      </w:r>
      <w:r w:rsidRPr="000B59E1">
        <w:rPr>
          <w:rFonts w:ascii="Book Antiqua" w:hAnsi="Book Antiqua"/>
          <w:color w:val="131313"/>
          <w:kern w:val="0"/>
          <w:sz w:val="24"/>
          <w:szCs w:val="24"/>
        </w:rPr>
        <w:t>E and F).</w:t>
      </w:r>
    </w:p>
    <w:p w:rsidR="00DB7D1B" w:rsidRPr="00E76F29" w:rsidRDefault="00DB7D1B" w:rsidP="00D617BA">
      <w:pPr>
        <w:autoSpaceDE w:val="0"/>
        <w:autoSpaceDN w:val="0"/>
        <w:adjustRightInd w:val="0"/>
        <w:spacing w:line="360" w:lineRule="auto"/>
        <w:rPr>
          <w:rFonts w:ascii="Book Antiqua" w:hAnsi="Book Antiqua"/>
          <w:b/>
          <w:i/>
          <w:kern w:val="0"/>
          <w:sz w:val="24"/>
          <w:szCs w:val="24"/>
        </w:rPr>
      </w:pPr>
    </w:p>
    <w:p w:rsidR="00DB7D1B" w:rsidRPr="000B59E1" w:rsidRDefault="00DB7D1B" w:rsidP="00D617BA">
      <w:pPr>
        <w:autoSpaceDE w:val="0"/>
        <w:autoSpaceDN w:val="0"/>
        <w:adjustRightInd w:val="0"/>
        <w:spacing w:line="360" w:lineRule="auto"/>
        <w:rPr>
          <w:rFonts w:ascii="Book Antiqua" w:hAnsi="Book Antiqua"/>
          <w:b/>
          <w:i/>
          <w:kern w:val="0"/>
          <w:sz w:val="24"/>
          <w:szCs w:val="24"/>
        </w:rPr>
      </w:pPr>
      <w:r w:rsidRPr="000B59E1">
        <w:rPr>
          <w:rFonts w:ascii="Book Antiqua" w:hAnsi="Book Antiqua"/>
          <w:b/>
          <w:i/>
          <w:kern w:val="0"/>
          <w:sz w:val="24"/>
          <w:szCs w:val="24"/>
        </w:rPr>
        <w:t>Effect of HBV DNA and HBeAg levels on the function of CD8 T cells</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 xml:space="preserve">To determine whether the decrease in viral load or HBeAg level caused by antiviral therapy could affect the quantity and quality of CD8 and CD4 T cells, we determined the frequencies of pro-inflammatory cytokine-secreting CD8 T cells and IL-17A+ CD4 T cells during the treatment and analyzed the correlations between viral load or HBeAg level and the frequency of </w:t>
      </w:r>
      <w:r w:rsidRPr="000B59E1">
        <w:rPr>
          <w:rFonts w:ascii="Book Antiqua" w:hAnsi="Book Antiqua"/>
          <w:kern w:val="0"/>
          <w:sz w:val="24"/>
          <w:szCs w:val="24"/>
        </w:rPr>
        <w:lastRenderedPageBreak/>
        <w:t>pro-inflammatory cytokine-secreting CD8 T and CD4 T cells at different time points. We found that along with the decline in viral load, the frequency of pro-inflammatory cytokine-secreting CD8 T cells, IL-2 and IFN-</w:t>
      </w:r>
      <w:r w:rsidRPr="000B59E1">
        <w:rPr>
          <w:rFonts w:ascii="Book Antiqua" w:hAnsi="Book Antiqua" w:cs="Noteworthy Light"/>
          <w:kern w:val="0"/>
          <w:sz w:val="24"/>
          <w:szCs w:val="24"/>
        </w:rPr>
        <w:t>γ</w:t>
      </w:r>
      <w:r w:rsidRPr="000B59E1">
        <w:rPr>
          <w:rFonts w:ascii="Book Antiqua" w:hAnsi="Book Antiqua"/>
          <w:kern w:val="0"/>
          <w:sz w:val="24"/>
          <w:szCs w:val="24"/>
        </w:rPr>
        <w:t xml:space="preserve"> positive CD8 T cells increased significantly (</w:t>
      </w:r>
      <w:r>
        <w:rPr>
          <w:rFonts w:ascii="Book Antiqua" w:hAnsi="Book Antiqua"/>
          <w:kern w:val="0"/>
          <w:sz w:val="24"/>
          <w:szCs w:val="24"/>
        </w:rPr>
        <w:t>Figure</w:t>
      </w:r>
      <w:r w:rsidRPr="000B59E1">
        <w:rPr>
          <w:rFonts w:ascii="Book Antiqua" w:hAnsi="Book Antiqua"/>
          <w:kern w:val="0"/>
          <w:sz w:val="24"/>
          <w:szCs w:val="24"/>
        </w:rPr>
        <w:t xml:space="preserve"> 4A, B and C). At treatment week 12, the frequency of pro-inflammatory cytokine-secreting CD8 T cells, IL-2 and IFN-</w:t>
      </w:r>
      <w:r w:rsidRPr="000B59E1">
        <w:rPr>
          <w:rFonts w:ascii="Book Antiqua" w:hAnsi="Book Antiqua" w:cs="Noteworthy Light"/>
          <w:kern w:val="0"/>
          <w:sz w:val="24"/>
          <w:szCs w:val="24"/>
        </w:rPr>
        <w:t>γ</w:t>
      </w:r>
      <w:r w:rsidRPr="000B59E1">
        <w:rPr>
          <w:rFonts w:ascii="Book Antiqua" w:hAnsi="Book Antiqua"/>
          <w:kern w:val="0"/>
          <w:sz w:val="24"/>
          <w:szCs w:val="24"/>
        </w:rPr>
        <w:t xml:space="preserve"> positive CD8 T cells increased to the highest level compared to all other time points during therapy (</w:t>
      </w:r>
      <w:r>
        <w:rPr>
          <w:rFonts w:ascii="Book Antiqua" w:hAnsi="Book Antiqua"/>
          <w:kern w:val="0"/>
          <w:sz w:val="24"/>
          <w:szCs w:val="24"/>
        </w:rPr>
        <w:t>Figure</w:t>
      </w:r>
      <w:r w:rsidRPr="000B59E1">
        <w:rPr>
          <w:rFonts w:ascii="Book Antiqua" w:hAnsi="Book Antiqua"/>
          <w:kern w:val="0"/>
          <w:sz w:val="24"/>
          <w:szCs w:val="24"/>
        </w:rPr>
        <w:t xml:space="preserve"> 4A, B and C). From treatment week 24 on, though the viral load and HBeAg level continued to decline, the pro-inflammatory cytokine secreting ability of CD8 and CD4 T cells began to decline, and at treatment weeks 36 and 48, the frequencies of pro-inflammatory cytokine-secreting CD8 and CD4 T cells declined significantly compared to those at treatment week 12 (</w:t>
      </w:r>
      <w:r>
        <w:rPr>
          <w:rFonts w:ascii="Book Antiqua" w:hAnsi="Book Antiqua"/>
          <w:kern w:val="0"/>
          <w:sz w:val="24"/>
          <w:szCs w:val="24"/>
        </w:rPr>
        <w:t>Figure</w:t>
      </w:r>
      <w:r w:rsidRPr="000B59E1">
        <w:rPr>
          <w:rFonts w:ascii="Book Antiqua" w:hAnsi="Book Antiqua"/>
          <w:kern w:val="0"/>
          <w:sz w:val="24"/>
          <w:szCs w:val="24"/>
        </w:rPr>
        <w:t xml:space="preserve"> 4A, B and C).</w:t>
      </w:r>
    </w:p>
    <w:p w:rsidR="00DB7D1B" w:rsidRPr="000B59E1" w:rsidRDefault="00DB7D1B" w:rsidP="00D617BA">
      <w:pPr>
        <w:autoSpaceDE w:val="0"/>
        <w:autoSpaceDN w:val="0"/>
        <w:adjustRightInd w:val="0"/>
        <w:spacing w:line="360" w:lineRule="auto"/>
        <w:ind w:firstLineChars="200" w:firstLine="480"/>
        <w:rPr>
          <w:rFonts w:ascii="Book Antiqua" w:hAnsi="Book Antiqua"/>
          <w:kern w:val="0"/>
          <w:sz w:val="24"/>
          <w:szCs w:val="24"/>
        </w:rPr>
      </w:pPr>
      <w:r w:rsidRPr="000B59E1">
        <w:rPr>
          <w:rFonts w:ascii="Book Antiqua" w:hAnsi="Book Antiqua"/>
          <w:kern w:val="0"/>
          <w:sz w:val="24"/>
          <w:szCs w:val="24"/>
        </w:rPr>
        <w:t>We further analyzed the correlation between the frequency of pro-inflammatory cytokine-secreting CD8 or CD4 T cells with the viral load or HBeAg level at time points when viral replication was significantly inhibited by NAs. We found that at treatment week 12, the HBeAg level was negatively correlated with the frequency of IL-2+ and IFN-</w:t>
      </w:r>
      <w:r w:rsidRPr="000B59E1">
        <w:rPr>
          <w:rFonts w:ascii="Book Antiqua" w:hAnsi="Book Antiqua" w:cs="Noteworthy Light"/>
          <w:kern w:val="0"/>
          <w:sz w:val="24"/>
          <w:szCs w:val="24"/>
        </w:rPr>
        <w:t>γ</w:t>
      </w:r>
      <w:r w:rsidRPr="000B59E1">
        <w:rPr>
          <w:rFonts w:ascii="Book Antiqua" w:hAnsi="Book Antiqua"/>
          <w:kern w:val="0"/>
          <w:sz w:val="24"/>
          <w:szCs w:val="24"/>
        </w:rPr>
        <w:t>+ CD8 T cells (</w:t>
      </w:r>
      <w:r>
        <w:rPr>
          <w:rFonts w:ascii="Book Antiqua" w:hAnsi="Book Antiqua"/>
          <w:kern w:val="0"/>
          <w:sz w:val="24"/>
          <w:szCs w:val="24"/>
        </w:rPr>
        <w:t>Figure</w:t>
      </w:r>
      <w:r w:rsidRPr="000B59E1">
        <w:rPr>
          <w:rFonts w:ascii="Book Antiqua" w:hAnsi="Book Antiqua"/>
          <w:kern w:val="0"/>
          <w:sz w:val="24"/>
          <w:szCs w:val="24"/>
        </w:rPr>
        <w:t xml:space="preserve"> 4D and E). At treatment weeks 24 and 36, though the quantities of pro-inflammatory cytokine-secreting CD8 and CD4 T cells decreased slightly compared to those at treatment week 12, the HBeAg level was still significantly correlated with the frequency of IFN-</w:t>
      </w:r>
      <w:r w:rsidRPr="000B59E1">
        <w:rPr>
          <w:rFonts w:ascii="Book Antiqua" w:hAnsi="Book Antiqua" w:cs="Noteworthy Light"/>
          <w:kern w:val="0"/>
          <w:sz w:val="24"/>
          <w:szCs w:val="24"/>
        </w:rPr>
        <w:t>γ</w:t>
      </w:r>
      <w:r w:rsidRPr="000B59E1">
        <w:rPr>
          <w:rFonts w:ascii="Book Antiqua" w:hAnsi="Book Antiqua"/>
          <w:kern w:val="0"/>
          <w:sz w:val="24"/>
          <w:szCs w:val="24"/>
        </w:rPr>
        <w:t>+ CD8 T cells (</w:t>
      </w:r>
      <w:r>
        <w:rPr>
          <w:rFonts w:ascii="Book Antiqua" w:hAnsi="Book Antiqua"/>
          <w:kern w:val="0"/>
          <w:sz w:val="24"/>
          <w:szCs w:val="24"/>
        </w:rPr>
        <w:t>Figure</w:t>
      </w:r>
      <w:r w:rsidRPr="000B59E1">
        <w:rPr>
          <w:rFonts w:ascii="Book Antiqua" w:hAnsi="Book Antiqua"/>
          <w:kern w:val="0"/>
          <w:sz w:val="24"/>
          <w:szCs w:val="24"/>
        </w:rPr>
        <w:t xml:space="preserve"> 4E). Notably, the viral load was only negatively correlated with the frequency of IFN-</w:t>
      </w:r>
      <w:r w:rsidRPr="000B59E1">
        <w:rPr>
          <w:rFonts w:ascii="Book Antiqua" w:hAnsi="Book Antiqua" w:cs="Noteworthy Light"/>
          <w:kern w:val="0"/>
          <w:sz w:val="24"/>
          <w:szCs w:val="24"/>
        </w:rPr>
        <w:t>γ</w:t>
      </w:r>
      <w:r w:rsidRPr="000B59E1">
        <w:rPr>
          <w:rFonts w:ascii="Book Antiqua" w:hAnsi="Book Antiqua"/>
          <w:kern w:val="0"/>
          <w:sz w:val="24"/>
          <w:szCs w:val="24"/>
        </w:rPr>
        <w:t>+ CD8 T cells at treatment week 12, while the viral load was positively correlated with the frequency of IL-17A+ CD4 T cells at baseline and at treatment weeks 12, 24 and 36 (</w:t>
      </w:r>
      <w:r>
        <w:rPr>
          <w:rFonts w:ascii="Book Antiqua" w:hAnsi="Book Antiqua"/>
          <w:kern w:val="0"/>
          <w:sz w:val="24"/>
          <w:szCs w:val="24"/>
        </w:rPr>
        <w:t>Figure</w:t>
      </w:r>
      <w:r w:rsidRPr="000B59E1">
        <w:rPr>
          <w:rFonts w:ascii="Book Antiqua" w:hAnsi="Book Antiqua"/>
          <w:kern w:val="0"/>
          <w:sz w:val="24"/>
          <w:szCs w:val="24"/>
        </w:rPr>
        <w:t xml:space="preserve"> 4G, H and I).</w:t>
      </w:r>
    </w:p>
    <w:p w:rsidR="00DB7D1B" w:rsidRPr="000B59E1" w:rsidRDefault="00DB7D1B" w:rsidP="00D617BA">
      <w:pPr>
        <w:spacing w:line="360" w:lineRule="auto"/>
        <w:rPr>
          <w:rFonts w:ascii="Book Antiqua" w:hAnsi="Book Antiqua"/>
          <w:b/>
          <w:sz w:val="24"/>
          <w:szCs w:val="24"/>
        </w:rPr>
      </w:pPr>
    </w:p>
    <w:p w:rsidR="00DB7D1B" w:rsidRPr="000B59E1" w:rsidRDefault="00DB7D1B" w:rsidP="00D617BA">
      <w:pPr>
        <w:spacing w:line="360" w:lineRule="auto"/>
        <w:rPr>
          <w:rFonts w:ascii="Book Antiqua" w:hAnsi="Book Antiqua"/>
          <w:b/>
          <w:caps/>
          <w:sz w:val="24"/>
          <w:szCs w:val="24"/>
        </w:rPr>
      </w:pPr>
      <w:r w:rsidRPr="000B59E1">
        <w:rPr>
          <w:rFonts w:ascii="Book Antiqua" w:hAnsi="Book Antiqua"/>
          <w:b/>
          <w:caps/>
          <w:sz w:val="24"/>
          <w:szCs w:val="24"/>
        </w:rPr>
        <w:t>Discussion</w:t>
      </w:r>
    </w:p>
    <w:p w:rsidR="00DB7D1B" w:rsidRPr="000B59E1" w:rsidRDefault="00DB7D1B" w:rsidP="00D617BA">
      <w:pPr>
        <w:autoSpaceDE w:val="0"/>
        <w:autoSpaceDN w:val="0"/>
        <w:adjustRightInd w:val="0"/>
        <w:spacing w:line="360" w:lineRule="auto"/>
        <w:rPr>
          <w:rFonts w:ascii="Book Antiqua" w:hAnsi="Book Antiqua"/>
          <w:color w:val="131313"/>
          <w:kern w:val="0"/>
          <w:sz w:val="24"/>
          <w:szCs w:val="24"/>
        </w:rPr>
      </w:pPr>
      <w:r w:rsidRPr="000B59E1">
        <w:rPr>
          <w:rFonts w:ascii="Book Antiqua" w:hAnsi="Book Antiqua"/>
          <w:kern w:val="0"/>
          <w:sz w:val="24"/>
          <w:szCs w:val="24"/>
        </w:rPr>
        <w:t xml:space="preserve">The results of this novel study demonstrate that both LAM and LDT can significantly suppress HBV replication as early as at week 4 of treatment. Along with the suppression of HBV replication by LAM or LDT, both groups </w:t>
      </w:r>
      <w:r w:rsidRPr="000B59E1">
        <w:rPr>
          <w:rFonts w:ascii="Book Antiqua" w:hAnsi="Book Antiqua"/>
          <w:kern w:val="0"/>
          <w:sz w:val="24"/>
          <w:szCs w:val="24"/>
        </w:rPr>
        <w:lastRenderedPageBreak/>
        <w:t xml:space="preserve">displayed the downregulation of negative immune regulators, including PD-1 expression on CD8 T cells and the frequency of Treg cells. A lower Treg cell frequency was observed at weeks 12 and 24 in both treatment groups, but downregulation of PD-1 expression on CD8 T cells only occurred in patients receiving LDT at weeks 4 and 12. Unfortunately, the decrease in negative immune regulators was only maintained through treatment week 24, although the HBV DNA and HBeAg levels continued to decline. These results suggest that the downregulation of negative immune regulators during NA therapy was primarily related to the decline in viral load and HBeAg level and was not directly related to the NAs </w:t>
      </w:r>
      <w:r w:rsidRPr="000B59E1">
        <w:rPr>
          <w:rFonts w:ascii="Book Antiqua" w:hAnsi="Book Antiqua"/>
          <w:color w:val="131313"/>
          <w:kern w:val="0"/>
          <w:sz w:val="24"/>
          <w:szCs w:val="24"/>
        </w:rPr>
        <w:t>themselves. Furthermore, the rebound of negative immune regulators in the later periods of antiviral therapy may contribute to the low HBeAg conversion rate and HBV persistence in patients treated with NAs.</w:t>
      </w:r>
    </w:p>
    <w:p w:rsidR="00DB7D1B" w:rsidRPr="000B59E1" w:rsidRDefault="00DB7D1B" w:rsidP="00D617BA">
      <w:pPr>
        <w:autoSpaceDE w:val="0"/>
        <w:autoSpaceDN w:val="0"/>
        <w:adjustRightInd w:val="0"/>
        <w:spacing w:line="360" w:lineRule="auto"/>
        <w:ind w:firstLineChars="200" w:firstLine="480"/>
        <w:rPr>
          <w:rFonts w:ascii="Book Antiqua" w:hAnsi="Book Antiqua"/>
          <w:color w:val="131313"/>
          <w:kern w:val="0"/>
          <w:sz w:val="24"/>
          <w:szCs w:val="24"/>
        </w:rPr>
      </w:pPr>
      <w:r w:rsidRPr="000B59E1">
        <w:rPr>
          <w:rFonts w:ascii="Book Antiqua" w:hAnsi="Book Antiqua"/>
          <w:color w:val="131313"/>
          <w:kern w:val="0"/>
          <w:sz w:val="24"/>
          <w:szCs w:val="24"/>
        </w:rPr>
        <w:t>Cellular immunity plays a critical role in clearing the virus from HBV-infected individuals</w:t>
      </w:r>
      <w:r w:rsidRPr="000B59E1">
        <w:rPr>
          <w:rFonts w:ascii="Book Antiqua" w:hAnsi="Book Antiqua"/>
          <w:color w:val="131313"/>
          <w:kern w:val="0"/>
          <w:sz w:val="24"/>
          <w:szCs w:val="24"/>
        </w:rPr>
        <w:fldChar w:fldCharType="begin">
          <w:fldData xml:space="preserve">PEVuZE5vdGU+PENpdGU+PEF1dGhvcj5Cb25pPC9BdXRob3I+PFllYXI+MTk5ODwvWWVhcj48UmVj
TnVtPjEyMDwvUmVjTnVtPjxEaXNwbGF5VGV4dD48c3R5bGUgZmFjZT0ic3VwZXJzY3JpcHQiPls5
LCAxMCwgMTgsIDE5XTwvc3R5bGU+PC9EaXNwbGF5VGV4dD48cmVjb3JkPjxyZWMtbnVtYmVyPjEy
MDwvcmVjLW51bWJlcj48Zm9yZWlnbi1rZXlzPjxrZXkgYXBwPSJFTiIgZGItaWQ9ImF6d3YwMnJ2
MDB4cDI3ZXR0YW5wYXY1aDIwZHhlYXZ6cHNzZiI+MTIwPC9rZXk+PC9mb3JlaWduLWtleXM+PHJl
Zi10eXBlIG5hbWU9IkpvdXJuYWwgQXJ0aWNsZSI+MTc8L3JlZi10eXBlPjxjb250cmlidXRvcnM+
PGF1dGhvcnM+PGF1dGhvcj5Cb25pLCBDLjwvYXV0aG9yPjxhdXRob3I+QmVydG9sZXR0aSwgQS48
L2F1dGhvcj48YXV0aG9yPlBlbm5hLCBBLjwvYXV0aG9yPjxhdXRob3I+Q2F2YWxsaSwgQS48L2F1
dGhvcj48YXV0aG9yPlBpbGxpLCBNLjwvYXV0aG9yPjxhdXRob3I+VXJiYW5pLCBTLjwvYXV0aG9y
PjxhdXRob3I+U2NvZ25hbWlnbGlvLCBQLjwvYXV0aG9yPjxhdXRob3I+Qm9laG1lLCBSLjwvYXV0
aG9yPjxhdXRob3I+UGFuZWJpYW5jbywgUi48L2F1dGhvcj48YXV0aG9yPkZpYWNjYWRvcmksIEYu
PC9hdXRob3I+PGF1dGhvcj5GZXJyYXJpLCBDLjwvYXV0aG9yPjwvYXV0aG9ycz48L2NvbnRyaWJ1
dG9ycz48YXV0aC1hZGRyZXNzPkxhYm9yYXRvcmlvIGRpIEltbXVub3BhdG9sb2dpYSBWaXJhbGUs
IERpdmlzaW9uZSBNYWxhdHRpZSBJbmZldHRpdmUsIEF6aWVuZGEgT3NwZWRhbGllcmEgZGkgUGFy
bWEsIGFuZCBDYXR0ZWRyYSBkaSBNYWxhdHRpZSBJbmZldHRpdmUsIFVuaXZlcnNpdGEgZGkgUGFy
bWEsIFBhcm1hLCBJdGFseS48L2F1dGgtYWRkcmVzcz48dGl0bGVzPjx0aXRsZT5MYW1pdnVkaW5l
IHRyZWF0bWVudCBjYW4gcmVzdG9yZSBUIGNlbGwgcmVzcG9uc2l2ZW5lc3MgaW4gY2hyb25pYyBo
ZXBhdGl0aXMgQjwvdGl0bGU+PHNlY29uZGFyeS10aXRsZT5KIENsaW4gSW52ZXN0PC9zZWNvbmRh
cnktdGl0bGU+PGFsdC10aXRsZT5UaGUgSm91cm5hbCBvZiBjbGluaWNhbCBpbnZlc3RpZ2F0aW9u
PC9hbHQtdGl0bGU+PC90aXRsZXM+PHBlcmlvZGljYWw+PGZ1bGwtdGl0bGU+SiBDbGluIEludmVz
dDwvZnVsbC10aXRsZT48L3BlcmlvZGljYWw+PHBhZ2VzPjk2OC03NTwvcGFnZXM+PHZvbHVtZT4x
MDI8L3ZvbHVtZT48bnVtYmVyPjU8L251bWJlcj48a2V5d29yZHM+PGtleXdvcmQ+QWR1bHQ8L2tl
eXdvcmQ+PGtleXdvcmQ+QW50aXZpcmFsIEFnZW50cy90aGVyYXBldXRpYyB1c2U8L2tleXdvcmQ+
PGtleXdvcmQ+Q0Q0LVBvc2l0aXZlIFQtTHltcGhvY3l0ZXMvKmltbXVub2xvZ3k8L2tleXdvcmQ+
PGtleXdvcmQ+Q2VsbCBEaXZpc2lvbi9pbW11bm9sb2d5PC9rZXl3b3JkPjxrZXl3b3JkPkROQSwg
VmlyYWwvYmxvb2Q8L2tleXdvcmQ+PGtleXdvcmQ+RmVtYWxlPC9rZXl3b3JkPjxrZXl3b3JkPkhl
cGF0aXRpcyBCLyppbW11bm9sb2d5PC9rZXl3b3JkPjxrZXl3b3JkPkhlcGF0aXRpcyBCIFN1cmZh
Y2UgQW50aWdlbnMvYmxvb2Q8L2tleXdvcmQ+PGtleXdvcmQ+SGVwYXRpdGlzIEIgZSBBbnRpZ2Vu
cy9ibG9vZDwva2V5d29yZD48a2V5d29yZD5IZXBhdGl0aXMsIENocm9uaWMvKmRydWcgdGhlcmFw
eTwva2V5d29yZD48a2V5d29yZD5IdW1hbnM8L2tleXdvcmQ+PGtleXdvcmQ+TGFtaXZ1ZGluZS8q
dGhlcmFwZXV0aWMgdXNlPC9rZXl3b3JkPjxrZXl3b3JkPk1hbGU8L2tleXdvcmQ+PC9rZXl3b3Jk
cz48ZGF0ZXM+PHllYXI+MTk5ODwveWVhcj48cHViLWRhdGVzPjxkYXRlPlNlcCAxPC9kYXRlPjwv
cHViLWRhdGVzPjwvZGF0ZXM+PGlzYm4+MDAyMS05NzM4IChQcmludCkmI3hEOzAwMjEtOTczOCAo
TGlua2luZyk8L2lzYm4+PGFjY2Vzc2lvbi1udW0+OTcyNzA2NTwvYWNjZXNzaW9uLW51bT48dXJs
cz48cmVsYXRlZC11cmxzPjx1cmw+aHR0cDovL3d3dy5uY2JpLm5sbS5uaWguZ292L3B1Ym1lZC85
NzI3MDY1PC91cmw+PC9yZWxhdGVkLXVybHM+PC91cmxzPjxjdXN0b20yPjUwODk2MjwvY3VzdG9t
Mj48ZWxlY3Ryb25pYy1yZXNvdXJjZS1udW0+MTAuMTE3Mi9KQ0kzNzMxPC9lbGVjdHJvbmljLXJl
c291cmNlLW51bT48L3JlY29yZD48L0NpdGU+PENpdGU+PEF1dGhvcj5Cb25pPC9BdXRob3I+PFll
YXI+MjAwMTwvWWVhcj48UmVjTnVtPjEyMTwvUmVjTnVtPjxyZWNvcmQ+PHJlYy1udW1iZXI+MTIx
PC9yZWMtbnVtYmVyPjxmb3JlaWduLWtleXM+PGtleSBhcHA9IkVOIiBkYi1pZD0iYXp3djAycnYw
MHhwMjdldHRhbnBhdjVoMjBkeGVhdnpwc3NmIj4xMjE8L2tleT48L2ZvcmVpZ24ta2V5cz48cmVm
LXR5cGUgbmFtZT0iSm91cm5hbCBBcnRpY2xlIj4xNzwvcmVmLXR5cGU+PGNvbnRyaWJ1dG9ycz48
YXV0aG9ycz48YXV0aG9yPkJvbmksIEMuPC9hdXRob3I+PGF1dGhvcj5QZW5uYSwgQS48L2F1dGhv
cj48YXV0aG9yPk9nZywgRy4gUy48L2F1dGhvcj48YXV0aG9yPkJlcnRvbGV0dGksIEEuPC9hdXRo
b3I+PGF1dGhvcj5QaWxsaSwgTS48L2F1dGhvcj48YXV0aG9yPkNhdmFsbG8sIEMuPC9hdXRob3I+
PGF1dGhvcj5DYXZhbGxpLCBBLjwvYXV0aG9yPjxhdXRob3I+VXJiYW5pLCBTLjwvYXV0aG9yPjxh
dXRob3I+Qm9laG1lLCBSLjwvYXV0aG9yPjxhdXRob3I+UGFuZWJpYW5jbywgUi48L2F1dGhvcj48
YXV0aG9yPkZpYWNjYWRvcmksIEYuPC9hdXRob3I+PGF1dGhvcj5GZXJyYXJpLCBDLjwvYXV0aG9y
PjwvYXV0aG9ycz48L2NvbnRyaWJ1dG9ycz48YXV0aC1hZGRyZXNzPkxhYm9yYXRvcmlvIGRpIElt
bXVub3BhdG9sb2dpYSBWaXJhbGUsIERpdmlzaW9uZSBNYWxhdHRpZSBJbmZldHRpdmUsIEF6aWVu
ZGEgT3NwZWRhbGllcmEgZGkgUGFybWEsIGFuZCBDYXR0ZWRyYSBkaSBNYWxhdHRpZSBJbmZldHRp
dmUsIFVuaXZlcnNpdGEgZGkgUGFybWEsIEl0YWx5LjwvYXV0aC1hZGRyZXNzPjx0aXRsZXM+PHRp
dGxlPkxhbWl2dWRpbmUgdHJlYXRtZW50IGNhbiBvdmVyY29tZSBjeXRvdG94aWMgVC1jZWxsIGh5
cG9yZXNwb25zaXZlbmVzcyBpbiBjaHJvbmljIGhlcGF0aXRpcyBCOiBuZXcgcGVyc3BlY3RpdmVz
IGZvciBpbW11bmUgdGhlcmFwe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YzLTcxPC9wYWdlcz48dm9sdW1lPjMzPC92b2x1bWU+PG51bWJl
cj40PC9udW1iZXI+PGtleXdvcmRzPjxrZXl3b3JkPkFkdWx0PC9rZXl3b3JkPjxrZXl3b3JkPkFu
dGl2aXJhbCBBZ2VudHMvKnRoZXJhcGV1dGljIHVzZTwva2V5d29yZD48a2V5d29yZD5DRDgtUG9z
aXRpdmUgVC1MeW1waG9jeXRlcy9wYXRob2xvZ3k8L2tleXdvcmQ+PGtleXdvcmQ+RmVtYWxlPC9r
ZXl3b3JkPjxrZXl3b3JkPkhMQS1BMiBBbnRpZ2VuL2FuYWx5c2lzPC9rZXl3b3JkPjxrZXl3b3Jk
PkhlcGF0aXRpcyBCIGUgQW50aWdlbnMvYW5hbHlzaXM8L2tleXdvcmQ+PGtleXdvcmQ+SGVwYXRp
dGlzIEIsIENocm9uaWMvKmRydWcgdGhlcmFweS9wYXRob2xvZ3kvKnBoeXNpb3BhdGhvbG9neS92
aXJvbG9neTwva2V5d29yZD48a2V5d29yZD5IdW1hbnM8L2tleXdvcmQ+PGtleXdvcmQ+SW1tdW5v
dGhlcmFweS90cmVuZHM8L2tleXdvcmQ+PGtleXdvcmQ+TGFtaXZ1ZGluZS8qdGhlcmFwZXV0aWMg
dXNlPC9rZXl3b3JkPjxrZXl3b3JkPkxvbmdpdHVkaW5hbCBTdHVkaWVzPC9rZXl3b3JkPjxrZXl3
b3JkPk1hbGU8L2tleXdvcmQ+PGtleXdvcmQ+VC1MeW1waG9jeXRlcywgQ3l0b3RveGljLypkcnVn
IGVmZmVjdHMvKnBoeXNpb2xvZ3k8L2tleXdvcmQ+PGtleXdvcmQ+VmlyYWwgTG9hZDwva2V5d29y
ZD48L2tleXdvcmRzPjxkYXRlcz48eWVhcj4yMDAxPC95ZWFyPjxwdWItZGF0ZXM+PGRhdGU+QXBy
PC9kYXRlPjwvcHViLWRhdGVzPjwvZGF0ZXM+PGlzYm4+MDI3MC05MTM5IChQcmludCkmI3hEOzAy
NzAtOTEzOSAoTGlua2luZyk8L2lzYm4+PGFjY2Vzc2lvbi1udW0+MTEyODM4NjE8L2FjY2Vzc2lv
bi1udW0+PHVybHM+PHJlbGF0ZWQtdXJscz48dXJsPmh0dHA6Ly93d3cubmNiaS5ubG0ubmloLmdv
di9wdWJtZWQvMTEyODM4NjE8L3VybD48L3JlbGF0ZWQtdXJscz48L3VybHM+PGVsZWN0cm9uaWMt
cmVzb3VyY2UtbnVtPjEwLjEwNTMvamhlcC4yMDAxLjIzMDQ1PC9lbGVjdHJvbmljLXJlc291cmNl
LW51bT48L3JlY29yZD48L0NpdGU+PENpdGU+PEF1dGhvcj5UaGltbWU8L0F1dGhvcj48WWVhcj4y
MDAzPC9ZZWFyPjxSZWNOdW0+MTI5PC9SZWNOdW0+PHJlY29yZD48cmVjLW51bWJlcj4xMjk8L3Jl
Yy1udW1iZXI+PGZvcmVpZ24ta2V5cz48a2V5IGFwcD0iRU4iIGRiLWlkPSJhend2MDJydjAweHAy
N2V0dGFucGF2NWgyMGR4ZWF2enBzc2YiPjEyOTwva2V5PjwvZm9yZWlnbi1rZXlzPjxyZWYtdHlw
ZSBuYW1lPSJKb3VybmFsIEFydGljbGUiPjE3PC9yZWYtdHlwZT48Y29udHJpYnV0b3JzPjxhdXRo
b3JzPjxhdXRob3I+VGhpbW1lLCBSLjwvYXV0aG9yPjxhdXRob3I+V2llbGFuZCwgUy48L2F1dGhv
cj48YXV0aG9yPlN0ZWlnZXIsIEMuPC9hdXRob3I+PGF1dGhvcj5HaHJheWViLCBKLjwvYXV0aG9y
PjxhdXRob3I+UmVpbWFubiwgSy4gQS48L2F1dGhvcj48YXV0aG9yPlB1cmNlbGwsIFIuIEguPC9h
dXRob3I+PGF1dGhvcj5DaGlzYXJpLCBGLiBWLjwvYXV0aG9yPjwvYXV0aG9ycz48L2NvbnRyaWJ1
dG9ycz48dGl0bGVzPjx0aXRsZT5DRDgrIFQgQ2VsbHMgTWVkaWF0ZSBWaXJhbCBDbGVhcmFuY2Ug
YW5kIERpc2Vhc2UgUGF0aG9nZW5lc2lzIGR1cmluZyBBY3V0ZSBIZXBhdGl0aXMgQiBWaXJ1cyBJ
bmZlY3Rpb248L3RpdGxlPjxzZWNvbmRhcnktdGl0bGU+Sm91cm5hbCBvZiBWaXJvbG9neTwvc2Vj
b25kYXJ5LXRpdGxlPjwvdGl0bGVzPjxwZXJpb2RpY2FsPjxmdWxsLXRpdGxlPkogVmlyb2w8L2Z1
bGwtdGl0bGU+PGFiYnItMT5Kb3VybmFsIG9mIHZpcm9sb2d5PC9hYmJyLTE+PC9wZXJpb2RpY2Fs
PjxwYWdlcz42OC03NjwvcGFnZXM+PHZvbHVtZT43Nzwvdm9sdW1lPjxudW1iZXI+MTwvbnVtYmVy
PjxkYXRlcz48eWVhcj4yMDAzPC95ZWFyPjwvZGF0ZXM+PGlzYm4+MDAyMi01MzhYPC9pc2JuPjx1
cmxzPjwvdXJscz48ZWxlY3Ryb25pYy1yZXNvdXJjZS1udW0+MTAuMTEyOC9qdmkuNzcuMS42OC03
Ni4yMDAzPC9lbGVjdHJvbmljLXJlc291cmNlLW51bT48L3JlY29yZD48L0NpdGU+PENpdGU+PEF1
dGhvcj5XZWJzdGVyPC9BdXRob3I+PFllYXI+MjAwNDwvWWVhcj48UmVjTnVtPjEzMDwvUmVjTnVt
PjxyZWNvcmQ+PHJlYy1udW1iZXI+MTMwPC9yZWMtbnVtYmVyPjxmb3JlaWduLWtleXM+PGtleSBh
cHA9IkVOIiBkYi1pZD0iYXp3djAycnYwMHhwMjdldHRhbnBhdjVoMjBkeGVhdnpwc3NmIj4xMzA8
L2tleT48L2ZvcmVpZ24ta2V5cz48cmVmLXR5cGUgbmFtZT0iSm91cm5hbCBBcnRpY2xlIj4xNzwv
cmVmLXR5cGU+PGNvbnRyaWJ1dG9ycz48YXV0aG9ycz48YXV0aG9yPldlYnN0ZXIsIEcuIEouPC9h
dXRob3I+PGF1dGhvcj5SZWlnbmF0LCBTLjwvYXV0aG9yPjxhdXRob3I+QnJvd24sIEQuPC9hdXRo
b3I+PGF1dGhvcj5PZ2csIEcuIFMuPC9hdXRob3I+PGF1dGhvcj5Kb25lcywgTC48L2F1dGhvcj48
YXV0aG9yPlNlbmV2aXJhdG5lLCBTLiBMLjwvYXV0aG9yPjxhdXRob3I+V2lsbGlhbXMsIFIuPC9h
dXRob3I+PGF1dGhvcj5EdXNoZWlrbywgRy48L2F1dGhvcj48YXV0aG9yPkJlcnRvbGV0dGksIEEu
PC9hdXRob3I+PC9hdXRob3JzPjwvY29udHJpYnV0b3JzPjxhdXRoLWFkZHJlc3M+SW5zdGl0dXRl
IG9mIEhlcGF0b2xvZ3ksIFVuaXZlcnNpdHkgQ29sbGVnZSBMb25kb24sIDY5LTc1IENoZW5pZXMg
TWV3cywgTG9uZG9uIFdDMUUgNkhYLCBVbml0ZWQgS2luZ2RvbS48L2F1dGgtYWRkcmVzcz48dGl0
bGVzPjx0aXRsZT5Mb25naXR1ZGluYWwgYW5hbHlzaXMgb2YgQ0Q4KyBUIGNlbGxzIHNwZWNpZmlj
IGZvciBzdHJ1Y3R1cmFsIGFuZCBub25zdHJ1Y3R1cmFsIGhlcGF0aXRpcyBCIHZpcnVzIHByb3Rl
aW5zIGluIHBhdGllbnRzIHdpdGggY2hyb25pYyBoZXBhdGl0aXMgQjogaW1wbGljYXRpb25zIGZv
ciBpbW11bm90aGVyYXB5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1NzA3LTE5PC9wYWdlcz48dm9sdW1lPjc4
PC92b2x1bWU+PG51bWJlcj4xMTwvbnVtYmVyPjxrZXl3b3Jkcz48a2V5d29yZD5BZHVsdDwva2V5
d29yZD48a2V5d29yZD5DRDgtUG9zaXRpdmUgVC1MeW1waG9jeXRlcy8qaW1tdW5vbG9neTwva2V5
d29yZD48a2V5d29yZD5ETkEsIFZpcmFsL2FuYWx5c2lzPC9rZXl3b3JkPjxrZXl3b3JkPkZlbWFs
ZTwva2V5d29yZD48a2V5d29yZD5IZXBhdGl0aXMgQiwgQ2hyb25pYy9pbW11bm9sb2d5Lyp0aGVy
YXB5PC9rZXl3b3JkPjxrZXl3b3JkPkh1bWFuczwva2V5d29yZD48a2V5d29yZD5JbW11bm90aGVy
YXB5PC9rZXl3b3JkPjxrZXl3b3JkPkxvbmdpdHVkaW5hbCBTdHVkaWVzPC9rZXl3b3JkPjxrZXl3
b3JkPk1hbGU8L2tleXdvcmQ+PGtleXdvcmQ+TWlkZGxlIEFnZWQ8L2tleXdvcmQ+PGtleXdvcmQ+
VmlyYWwgTm9uc3RydWN0dXJhbCBQcm90ZWlucy8qaW1tdW5vbG9neTwva2V5d29yZD48a2V5d29y
ZD5WaXJhbCBTdHJ1Y3R1cmFsIFByb3RlaW5zLyppbW11bm9sb2d5PC9rZXl3b3JkPjxrZXl3b3Jk
PlZpcnVzIFJlcGxpY2F0aW9uPC9rZXl3b3JkPjwva2V5d29yZHM+PGRhdGVzPjx5ZWFyPjIwMDQ8
L3llYXI+PHB1Yi1kYXRlcz48ZGF0ZT5KdW48L2RhdGU+PC9wdWItZGF0ZXM+PC9kYXRlcz48aXNi
bj4wMDIyLTUzOFggKFByaW50KSYjeEQ7MDAyMi01MzhYIChMaW5raW5nKTwvaXNibj48YWNjZXNz
aW9uLW51bT4xNTE0MDk2ODwvYWNjZXNzaW9uLW51bT48dXJscz48cmVsYXRlZC11cmxzPjx1cmw+
aHR0cDovL3d3dy5uY2JpLm5sbS5uaWguZ292L3B1Ym1lZC8xNTE0MDk2ODwvdXJsPjwvcmVsYXRl
ZC11cmxzPjwvdXJscz48Y3VzdG9tMj40MTU4MDY8L2N1c3RvbTI+PGVsZWN0cm9uaWMtcmVzb3Vy
Y2UtbnVtPjEwLjExMjgvSlZJLjc4LjExLjU3MDctNTcxOS4yMDA0PC9lbGVjdHJvbmljLXJlc291
cmNlLW51bT48L3JlY29yZD48L0NpdGU+PC9FbmROb3RlPgAA
</w:fldData>
        </w:fldChar>
      </w:r>
      <w:r w:rsidRPr="000B59E1">
        <w:rPr>
          <w:rFonts w:ascii="Book Antiqua" w:hAnsi="Book Antiqua"/>
          <w:color w:val="131313"/>
          <w:kern w:val="0"/>
          <w:sz w:val="24"/>
          <w:szCs w:val="24"/>
        </w:rPr>
        <w:instrText xml:space="preserve"> ADDIN EN.CITE </w:instrText>
      </w:r>
      <w:r w:rsidRPr="000B59E1">
        <w:rPr>
          <w:rFonts w:ascii="Book Antiqua" w:hAnsi="Book Antiqua"/>
          <w:color w:val="131313"/>
          <w:kern w:val="0"/>
          <w:sz w:val="24"/>
          <w:szCs w:val="24"/>
        </w:rPr>
        <w:fldChar w:fldCharType="begin">
          <w:fldData xml:space="preserve">PEVuZE5vdGU+PENpdGU+PEF1dGhvcj5Cb25pPC9BdXRob3I+PFllYXI+MTk5ODwvWWVhcj48UmVj
TnVtPjEyMDwvUmVjTnVtPjxEaXNwbGF5VGV4dD48c3R5bGUgZmFjZT0ic3VwZXJzY3JpcHQiPls5
LCAxMCwgMTgsIDE5XTwvc3R5bGU+PC9EaXNwbGF5VGV4dD48cmVjb3JkPjxyZWMtbnVtYmVyPjEy
MDwvcmVjLW51bWJlcj48Zm9yZWlnbi1rZXlzPjxrZXkgYXBwPSJFTiIgZGItaWQ9ImF6d3YwMnJ2
MDB4cDI3ZXR0YW5wYXY1aDIwZHhlYXZ6cHNzZiI+MTIwPC9rZXk+PC9mb3JlaWduLWtleXM+PHJl
Zi10eXBlIG5hbWU9IkpvdXJuYWwgQXJ0aWNsZSI+MTc8L3JlZi10eXBlPjxjb250cmlidXRvcnM+
PGF1dGhvcnM+PGF1dGhvcj5Cb25pLCBDLjwvYXV0aG9yPjxhdXRob3I+QmVydG9sZXR0aSwgQS48
L2F1dGhvcj48YXV0aG9yPlBlbm5hLCBBLjwvYXV0aG9yPjxhdXRob3I+Q2F2YWxsaSwgQS48L2F1
dGhvcj48YXV0aG9yPlBpbGxpLCBNLjwvYXV0aG9yPjxhdXRob3I+VXJiYW5pLCBTLjwvYXV0aG9y
PjxhdXRob3I+U2NvZ25hbWlnbGlvLCBQLjwvYXV0aG9yPjxhdXRob3I+Qm9laG1lLCBSLjwvYXV0
aG9yPjxhdXRob3I+UGFuZWJpYW5jbywgUi48L2F1dGhvcj48YXV0aG9yPkZpYWNjYWRvcmksIEYu
PC9hdXRob3I+PGF1dGhvcj5GZXJyYXJpLCBDLjwvYXV0aG9yPjwvYXV0aG9ycz48L2NvbnRyaWJ1
dG9ycz48YXV0aC1hZGRyZXNzPkxhYm9yYXRvcmlvIGRpIEltbXVub3BhdG9sb2dpYSBWaXJhbGUs
IERpdmlzaW9uZSBNYWxhdHRpZSBJbmZldHRpdmUsIEF6aWVuZGEgT3NwZWRhbGllcmEgZGkgUGFy
bWEsIGFuZCBDYXR0ZWRyYSBkaSBNYWxhdHRpZSBJbmZldHRpdmUsIFVuaXZlcnNpdGEgZGkgUGFy
bWEsIFBhcm1hLCBJdGFseS48L2F1dGgtYWRkcmVzcz48dGl0bGVzPjx0aXRsZT5MYW1pdnVkaW5l
IHRyZWF0bWVudCBjYW4gcmVzdG9yZSBUIGNlbGwgcmVzcG9uc2l2ZW5lc3MgaW4gY2hyb25pYyBo
ZXBhdGl0aXMgQjwvdGl0bGU+PHNlY29uZGFyeS10aXRsZT5KIENsaW4gSW52ZXN0PC9zZWNvbmRh
cnktdGl0bGU+PGFsdC10aXRsZT5UaGUgSm91cm5hbCBvZiBjbGluaWNhbCBpbnZlc3RpZ2F0aW9u
PC9hbHQtdGl0bGU+PC90aXRsZXM+PHBlcmlvZGljYWw+PGZ1bGwtdGl0bGU+SiBDbGluIEludmVz
dDwvZnVsbC10aXRsZT48L3BlcmlvZGljYWw+PHBhZ2VzPjk2OC03NTwvcGFnZXM+PHZvbHVtZT4x
MDI8L3ZvbHVtZT48bnVtYmVyPjU8L251bWJlcj48a2V5d29yZHM+PGtleXdvcmQ+QWR1bHQ8L2tl
eXdvcmQ+PGtleXdvcmQ+QW50aXZpcmFsIEFnZW50cy90aGVyYXBldXRpYyB1c2U8L2tleXdvcmQ+
PGtleXdvcmQ+Q0Q0LVBvc2l0aXZlIFQtTHltcGhvY3l0ZXMvKmltbXVub2xvZ3k8L2tleXdvcmQ+
PGtleXdvcmQ+Q2VsbCBEaXZpc2lvbi9pbW11bm9sb2d5PC9rZXl3b3JkPjxrZXl3b3JkPkROQSwg
VmlyYWwvYmxvb2Q8L2tleXdvcmQ+PGtleXdvcmQ+RmVtYWxlPC9rZXl3b3JkPjxrZXl3b3JkPkhl
cGF0aXRpcyBCLyppbW11bm9sb2d5PC9rZXl3b3JkPjxrZXl3b3JkPkhlcGF0aXRpcyBCIFN1cmZh
Y2UgQW50aWdlbnMvYmxvb2Q8L2tleXdvcmQ+PGtleXdvcmQ+SGVwYXRpdGlzIEIgZSBBbnRpZ2Vu
cy9ibG9vZDwva2V5d29yZD48a2V5d29yZD5IZXBhdGl0aXMsIENocm9uaWMvKmRydWcgdGhlcmFw
eTwva2V5d29yZD48a2V5d29yZD5IdW1hbnM8L2tleXdvcmQ+PGtleXdvcmQ+TGFtaXZ1ZGluZS8q
dGhlcmFwZXV0aWMgdXNlPC9rZXl3b3JkPjxrZXl3b3JkPk1hbGU8L2tleXdvcmQ+PC9rZXl3b3Jk
cz48ZGF0ZXM+PHllYXI+MTk5ODwveWVhcj48cHViLWRhdGVzPjxkYXRlPlNlcCAxPC9kYXRlPjwv
cHViLWRhdGVzPjwvZGF0ZXM+PGlzYm4+MDAyMS05NzM4IChQcmludCkmI3hEOzAwMjEtOTczOCAo
TGlua2luZyk8L2lzYm4+PGFjY2Vzc2lvbi1udW0+OTcyNzA2NTwvYWNjZXNzaW9uLW51bT48dXJs
cz48cmVsYXRlZC11cmxzPjx1cmw+aHR0cDovL3d3dy5uY2JpLm5sbS5uaWguZ292L3B1Ym1lZC85
NzI3MDY1PC91cmw+PC9yZWxhdGVkLXVybHM+PC91cmxzPjxjdXN0b20yPjUwODk2MjwvY3VzdG9t
Mj48ZWxlY3Ryb25pYy1yZXNvdXJjZS1udW0+MTAuMTE3Mi9KQ0kzNzMxPC9lbGVjdHJvbmljLXJl
c291cmNlLW51bT48L3JlY29yZD48L0NpdGU+PENpdGU+PEF1dGhvcj5Cb25pPC9BdXRob3I+PFll
YXI+MjAwMTwvWWVhcj48UmVjTnVtPjEyMTwvUmVjTnVtPjxyZWNvcmQ+PHJlYy1udW1iZXI+MTIx
PC9yZWMtbnVtYmVyPjxmb3JlaWduLWtleXM+PGtleSBhcHA9IkVOIiBkYi1pZD0iYXp3djAycnYw
MHhwMjdldHRhbnBhdjVoMjBkeGVhdnpwc3NmIj4xMjE8L2tleT48L2ZvcmVpZ24ta2V5cz48cmVm
LXR5cGUgbmFtZT0iSm91cm5hbCBBcnRpY2xlIj4xNzwvcmVmLXR5cGU+PGNvbnRyaWJ1dG9ycz48
YXV0aG9ycz48YXV0aG9yPkJvbmksIEMuPC9hdXRob3I+PGF1dGhvcj5QZW5uYSwgQS48L2F1dGhv
cj48YXV0aG9yPk9nZywgRy4gUy48L2F1dGhvcj48YXV0aG9yPkJlcnRvbGV0dGksIEEuPC9hdXRo
b3I+PGF1dGhvcj5QaWxsaSwgTS48L2F1dGhvcj48YXV0aG9yPkNhdmFsbG8sIEMuPC9hdXRob3I+
PGF1dGhvcj5DYXZhbGxpLCBBLjwvYXV0aG9yPjxhdXRob3I+VXJiYW5pLCBTLjwvYXV0aG9yPjxh
dXRob3I+Qm9laG1lLCBSLjwvYXV0aG9yPjxhdXRob3I+UGFuZWJpYW5jbywgUi48L2F1dGhvcj48
YXV0aG9yPkZpYWNjYWRvcmksIEYuPC9hdXRob3I+PGF1dGhvcj5GZXJyYXJpLCBDLjwvYXV0aG9y
PjwvYXV0aG9ycz48L2NvbnRyaWJ1dG9ycz48YXV0aC1hZGRyZXNzPkxhYm9yYXRvcmlvIGRpIElt
bXVub3BhdG9sb2dpYSBWaXJhbGUsIERpdmlzaW9uZSBNYWxhdHRpZSBJbmZldHRpdmUsIEF6aWVu
ZGEgT3NwZWRhbGllcmEgZGkgUGFybWEsIGFuZCBDYXR0ZWRyYSBkaSBNYWxhdHRpZSBJbmZldHRp
dmUsIFVuaXZlcnNpdGEgZGkgUGFybWEsIEl0YWx5LjwvYXV0aC1hZGRyZXNzPjx0aXRsZXM+PHRp
dGxlPkxhbWl2dWRpbmUgdHJlYXRtZW50IGNhbiBvdmVyY29tZSBjeXRvdG94aWMgVC1jZWxsIGh5
cG9yZXNwb25zaXZlbmVzcyBpbiBjaHJvbmljIGhlcGF0aXRpcyBCOiBuZXcgcGVyc3BlY3RpdmVz
IGZvciBpbW11bmUgdGhlcmFwe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YzLTcxPC9wYWdlcz48dm9sdW1lPjMzPC92b2x1bWU+PG51bWJl
cj40PC9udW1iZXI+PGtleXdvcmRzPjxrZXl3b3JkPkFkdWx0PC9rZXl3b3JkPjxrZXl3b3JkPkFu
dGl2aXJhbCBBZ2VudHMvKnRoZXJhcGV1dGljIHVzZTwva2V5d29yZD48a2V5d29yZD5DRDgtUG9z
aXRpdmUgVC1MeW1waG9jeXRlcy9wYXRob2xvZ3k8L2tleXdvcmQ+PGtleXdvcmQ+RmVtYWxlPC9r
ZXl3b3JkPjxrZXl3b3JkPkhMQS1BMiBBbnRpZ2VuL2FuYWx5c2lzPC9rZXl3b3JkPjxrZXl3b3Jk
PkhlcGF0aXRpcyBCIGUgQW50aWdlbnMvYW5hbHlzaXM8L2tleXdvcmQ+PGtleXdvcmQ+SGVwYXRp
dGlzIEIsIENocm9uaWMvKmRydWcgdGhlcmFweS9wYXRob2xvZ3kvKnBoeXNpb3BhdGhvbG9neS92
aXJvbG9neTwva2V5d29yZD48a2V5d29yZD5IdW1hbnM8L2tleXdvcmQ+PGtleXdvcmQ+SW1tdW5v
dGhlcmFweS90cmVuZHM8L2tleXdvcmQ+PGtleXdvcmQ+TGFtaXZ1ZGluZS8qdGhlcmFwZXV0aWMg
dXNlPC9rZXl3b3JkPjxrZXl3b3JkPkxvbmdpdHVkaW5hbCBTdHVkaWVzPC9rZXl3b3JkPjxrZXl3
b3JkPk1hbGU8L2tleXdvcmQ+PGtleXdvcmQ+VC1MeW1waG9jeXRlcywgQ3l0b3RveGljLypkcnVn
IGVmZmVjdHMvKnBoeXNpb2xvZ3k8L2tleXdvcmQ+PGtleXdvcmQ+VmlyYWwgTG9hZDwva2V5d29y
ZD48L2tleXdvcmRzPjxkYXRlcz48eWVhcj4yMDAxPC95ZWFyPjxwdWItZGF0ZXM+PGRhdGU+QXBy
PC9kYXRlPjwvcHViLWRhdGVzPjwvZGF0ZXM+PGlzYm4+MDI3MC05MTM5IChQcmludCkmI3hEOzAy
NzAtOTEzOSAoTGlua2luZyk8L2lzYm4+PGFjY2Vzc2lvbi1udW0+MTEyODM4NjE8L2FjY2Vzc2lv
bi1udW0+PHVybHM+PHJlbGF0ZWQtdXJscz48dXJsPmh0dHA6Ly93d3cubmNiaS5ubG0ubmloLmdv
di9wdWJtZWQvMTEyODM4NjE8L3VybD48L3JlbGF0ZWQtdXJscz48L3VybHM+PGVsZWN0cm9uaWMt
cmVzb3VyY2UtbnVtPjEwLjEwNTMvamhlcC4yMDAxLjIzMDQ1PC9lbGVjdHJvbmljLXJlc291cmNl
LW51bT48L3JlY29yZD48L0NpdGU+PENpdGU+PEF1dGhvcj5UaGltbWU8L0F1dGhvcj48WWVhcj4y
MDAzPC9ZZWFyPjxSZWNOdW0+MTI5PC9SZWNOdW0+PHJlY29yZD48cmVjLW51bWJlcj4xMjk8L3Jl
Yy1udW1iZXI+PGZvcmVpZ24ta2V5cz48a2V5IGFwcD0iRU4iIGRiLWlkPSJhend2MDJydjAweHAy
N2V0dGFucGF2NWgyMGR4ZWF2enBzc2YiPjEyOTwva2V5PjwvZm9yZWlnbi1rZXlzPjxyZWYtdHlw
ZSBuYW1lPSJKb3VybmFsIEFydGljbGUiPjE3PC9yZWYtdHlwZT48Y29udHJpYnV0b3JzPjxhdXRo
b3JzPjxhdXRob3I+VGhpbW1lLCBSLjwvYXV0aG9yPjxhdXRob3I+V2llbGFuZCwgUy48L2F1dGhv
cj48YXV0aG9yPlN0ZWlnZXIsIEMuPC9hdXRob3I+PGF1dGhvcj5HaHJheWViLCBKLjwvYXV0aG9y
PjxhdXRob3I+UmVpbWFubiwgSy4gQS48L2F1dGhvcj48YXV0aG9yPlB1cmNlbGwsIFIuIEguPC9h
dXRob3I+PGF1dGhvcj5DaGlzYXJpLCBGLiBWLjwvYXV0aG9yPjwvYXV0aG9ycz48L2NvbnRyaWJ1
dG9ycz48dGl0bGVzPjx0aXRsZT5DRDgrIFQgQ2VsbHMgTWVkaWF0ZSBWaXJhbCBDbGVhcmFuY2Ug
YW5kIERpc2Vhc2UgUGF0aG9nZW5lc2lzIGR1cmluZyBBY3V0ZSBIZXBhdGl0aXMgQiBWaXJ1cyBJ
bmZlY3Rpb248L3RpdGxlPjxzZWNvbmRhcnktdGl0bGU+Sm91cm5hbCBvZiBWaXJvbG9neTwvc2Vj
b25kYXJ5LXRpdGxlPjwvdGl0bGVzPjxwZXJpb2RpY2FsPjxmdWxsLXRpdGxlPkogVmlyb2w8L2Z1
bGwtdGl0bGU+PGFiYnItMT5Kb3VybmFsIG9mIHZpcm9sb2d5PC9hYmJyLTE+PC9wZXJpb2RpY2Fs
PjxwYWdlcz42OC03NjwvcGFnZXM+PHZvbHVtZT43Nzwvdm9sdW1lPjxudW1iZXI+MTwvbnVtYmVy
PjxkYXRlcz48eWVhcj4yMDAzPC95ZWFyPjwvZGF0ZXM+PGlzYm4+MDAyMi01MzhYPC9pc2JuPjx1
cmxzPjwvdXJscz48ZWxlY3Ryb25pYy1yZXNvdXJjZS1udW0+MTAuMTEyOC9qdmkuNzcuMS42OC03
Ni4yMDAzPC9lbGVjdHJvbmljLXJlc291cmNlLW51bT48L3JlY29yZD48L0NpdGU+PENpdGU+PEF1
dGhvcj5XZWJzdGVyPC9BdXRob3I+PFllYXI+MjAwNDwvWWVhcj48UmVjTnVtPjEzMDwvUmVjTnVt
PjxyZWNvcmQ+PHJlYy1udW1iZXI+MTMwPC9yZWMtbnVtYmVyPjxmb3JlaWduLWtleXM+PGtleSBh
cHA9IkVOIiBkYi1pZD0iYXp3djAycnYwMHhwMjdldHRhbnBhdjVoMjBkeGVhdnpwc3NmIj4xMzA8
L2tleT48L2ZvcmVpZ24ta2V5cz48cmVmLXR5cGUgbmFtZT0iSm91cm5hbCBBcnRpY2xlIj4xNzwv
cmVmLXR5cGU+PGNvbnRyaWJ1dG9ycz48YXV0aG9ycz48YXV0aG9yPldlYnN0ZXIsIEcuIEouPC9h
dXRob3I+PGF1dGhvcj5SZWlnbmF0LCBTLjwvYXV0aG9yPjxhdXRob3I+QnJvd24sIEQuPC9hdXRo
b3I+PGF1dGhvcj5PZ2csIEcuIFMuPC9hdXRob3I+PGF1dGhvcj5Kb25lcywgTC48L2F1dGhvcj48
YXV0aG9yPlNlbmV2aXJhdG5lLCBTLiBMLjwvYXV0aG9yPjxhdXRob3I+V2lsbGlhbXMsIFIuPC9h
dXRob3I+PGF1dGhvcj5EdXNoZWlrbywgRy48L2F1dGhvcj48YXV0aG9yPkJlcnRvbGV0dGksIEEu
PC9hdXRob3I+PC9hdXRob3JzPjwvY29udHJpYnV0b3JzPjxhdXRoLWFkZHJlc3M+SW5zdGl0dXRl
IG9mIEhlcGF0b2xvZ3ksIFVuaXZlcnNpdHkgQ29sbGVnZSBMb25kb24sIDY5LTc1IENoZW5pZXMg
TWV3cywgTG9uZG9uIFdDMUUgNkhYLCBVbml0ZWQgS2luZ2RvbS48L2F1dGgtYWRkcmVzcz48dGl0
bGVzPjx0aXRsZT5Mb25naXR1ZGluYWwgYW5hbHlzaXMgb2YgQ0Q4KyBUIGNlbGxzIHNwZWNpZmlj
IGZvciBzdHJ1Y3R1cmFsIGFuZCBub25zdHJ1Y3R1cmFsIGhlcGF0aXRpcyBCIHZpcnVzIHByb3Rl
aW5zIGluIHBhdGllbnRzIHdpdGggY2hyb25pYyBoZXBhdGl0aXMgQjogaW1wbGljYXRpb25zIGZv
ciBpbW11bm90aGVyYXB5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1NzA3LTE5PC9wYWdlcz48dm9sdW1lPjc4
PC92b2x1bWU+PG51bWJlcj4xMTwvbnVtYmVyPjxrZXl3b3Jkcz48a2V5d29yZD5BZHVsdDwva2V5
d29yZD48a2V5d29yZD5DRDgtUG9zaXRpdmUgVC1MeW1waG9jeXRlcy8qaW1tdW5vbG9neTwva2V5
d29yZD48a2V5d29yZD5ETkEsIFZpcmFsL2FuYWx5c2lzPC9rZXl3b3JkPjxrZXl3b3JkPkZlbWFs
ZTwva2V5d29yZD48a2V5d29yZD5IZXBhdGl0aXMgQiwgQ2hyb25pYy9pbW11bm9sb2d5Lyp0aGVy
YXB5PC9rZXl3b3JkPjxrZXl3b3JkPkh1bWFuczwva2V5d29yZD48a2V5d29yZD5JbW11bm90aGVy
YXB5PC9rZXl3b3JkPjxrZXl3b3JkPkxvbmdpdHVkaW5hbCBTdHVkaWVzPC9rZXl3b3JkPjxrZXl3
b3JkPk1hbGU8L2tleXdvcmQ+PGtleXdvcmQ+TWlkZGxlIEFnZWQ8L2tleXdvcmQ+PGtleXdvcmQ+
VmlyYWwgTm9uc3RydWN0dXJhbCBQcm90ZWlucy8qaW1tdW5vbG9neTwva2V5d29yZD48a2V5d29y
ZD5WaXJhbCBTdHJ1Y3R1cmFsIFByb3RlaW5zLyppbW11bm9sb2d5PC9rZXl3b3JkPjxrZXl3b3Jk
PlZpcnVzIFJlcGxpY2F0aW9uPC9rZXl3b3JkPjwva2V5d29yZHM+PGRhdGVzPjx5ZWFyPjIwMDQ8
L3llYXI+PHB1Yi1kYXRlcz48ZGF0ZT5KdW48L2RhdGU+PC9wdWItZGF0ZXM+PC9kYXRlcz48aXNi
bj4wMDIyLTUzOFggKFByaW50KSYjeEQ7MDAyMi01MzhYIChMaW5raW5nKTwvaXNibj48YWNjZXNz
aW9uLW51bT4xNTE0MDk2ODwvYWNjZXNzaW9uLW51bT48dXJscz48cmVsYXRlZC11cmxzPjx1cmw+
aHR0cDovL3d3dy5uY2JpLm5sbS5uaWguZ292L3B1Ym1lZC8xNTE0MDk2ODwvdXJsPjwvcmVsYXRl
ZC11cmxzPjwvdXJscz48Y3VzdG9tMj40MTU4MDY8L2N1c3RvbTI+PGVsZWN0cm9uaWMtcmVzb3Vy
Y2UtbnVtPjEwLjExMjgvSlZJLjc4LjExLjU3MDctNTcxOS4yMDA0PC9lbGVjdHJvbmljLXJlc291
cmNlLW51bT48L3JlY29yZD48L0NpdGU+PC9FbmROb3RlPgAA
</w:fldData>
        </w:fldChar>
      </w:r>
      <w:r w:rsidRPr="000B59E1">
        <w:rPr>
          <w:rFonts w:ascii="Book Antiqua" w:hAnsi="Book Antiqua"/>
          <w:color w:val="131313"/>
          <w:kern w:val="0"/>
          <w:sz w:val="24"/>
          <w:szCs w:val="24"/>
        </w:rPr>
        <w:instrText xml:space="preserve"> ADDIN EN.CITE.DATA </w:instrText>
      </w:r>
      <w:r w:rsidRPr="000B59E1">
        <w:rPr>
          <w:rFonts w:ascii="Book Antiqua" w:hAnsi="Book Antiqua"/>
          <w:color w:val="131313"/>
          <w:kern w:val="0"/>
          <w:sz w:val="24"/>
          <w:szCs w:val="24"/>
        </w:rPr>
      </w:r>
      <w:r w:rsidRPr="000B59E1">
        <w:rPr>
          <w:rFonts w:ascii="Book Antiqua" w:hAnsi="Book Antiqua"/>
          <w:color w:val="131313"/>
          <w:kern w:val="0"/>
          <w:sz w:val="24"/>
          <w:szCs w:val="24"/>
        </w:rPr>
        <w:fldChar w:fldCharType="end"/>
      </w:r>
      <w:r w:rsidRPr="000B59E1">
        <w:rPr>
          <w:rFonts w:ascii="Book Antiqua" w:hAnsi="Book Antiqua"/>
          <w:color w:val="131313"/>
          <w:kern w:val="0"/>
          <w:sz w:val="24"/>
          <w:szCs w:val="24"/>
        </w:rPr>
      </w:r>
      <w:r w:rsidRPr="000B59E1">
        <w:rPr>
          <w:rFonts w:ascii="Book Antiqua" w:hAnsi="Book Antiqua"/>
          <w:color w:val="131313"/>
          <w:kern w:val="0"/>
          <w:sz w:val="24"/>
          <w:szCs w:val="24"/>
        </w:rPr>
        <w:fldChar w:fldCharType="separate"/>
      </w:r>
      <w:r w:rsidRPr="000B59E1">
        <w:rPr>
          <w:rFonts w:ascii="Book Antiqua" w:hAnsi="Book Antiqua"/>
          <w:color w:val="131313"/>
          <w:kern w:val="0"/>
          <w:sz w:val="24"/>
          <w:szCs w:val="24"/>
          <w:vertAlign w:val="superscript"/>
        </w:rPr>
        <w:t>[</w:t>
      </w:r>
      <w:hyperlink w:anchor="_ENREF_9" w:tooltip="Boni, 1998 #120" w:history="1">
        <w:r w:rsidRPr="000B59E1">
          <w:rPr>
            <w:rFonts w:ascii="Book Antiqua" w:hAnsi="Book Antiqua"/>
            <w:color w:val="131313"/>
            <w:kern w:val="0"/>
            <w:sz w:val="24"/>
            <w:szCs w:val="24"/>
            <w:vertAlign w:val="superscript"/>
          </w:rPr>
          <w:t>9</w:t>
        </w:r>
      </w:hyperlink>
      <w:r>
        <w:rPr>
          <w:rFonts w:ascii="Book Antiqua" w:hAnsi="Book Antiqua"/>
          <w:color w:val="131313"/>
          <w:kern w:val="0"/>
          <w:sz w:val="24"/>
          <w:szCs w:val="24"/>
          <w:vertAlign w:val="superscript"/>
        </w:rPr>
        <w:t>,</w:t>
      </w:r>
      <w:hyperlink w:anchor="_ENREF_10" w:tooltip="Boni, 2001 #121" w:history="1">
        <w:r w:rsidRPr="000B59E1">
          <w:rPr>
            <w:rFonts w:ascii="Book Antiqua" w:hAnsi="Book Antiqua"/>
            <w:color w:val="131313"/>
            <w:kern w:val="0"/>
            <w:sz w:val="24"/>
            <w:szCs w:val="24"/>
            <w:vertAlign w:val="superscript"/>
          </w:rPr>
          <w:t>10</w:t>
        </w:r>
      </w:hyperlink>
      <w:r>
        <w:rPr>
          <w:rFonts w:ascii="Book Antiqua" w:hAnsi="Book Antiqua"/>
          <w:color w:val="131313"/>
          <w:kern w:val="0"/>
          <w:sz w:val="24"/>
          <w:szCs w:val="24"/>
          <w:vertAlign w:val="superscript"/>
        </w:rPr>
        <w:t>,</w:t>
      </w:r>
      <w:hyperlink w:anchor="_ENREF_18" w:tooltip="Thimme, 2003 #129" w:history="1">
        <w:r w:rsidRPr="000B59E1">
          <w:rPr>
            <w:rFonts w:ascii="Book Antiqua" w:hAnsi="Book Antiqua"/>
            <w:color w:val="131313"/>
            <w:kern w:val="0"/>
            <w:sz w:val="24"/>
            <w:szCs w:val="24"/>
            <w:vertAlign w:val="superscript"/>
          </w:rPr>
          <w:t>18</w:t>
        </w:r>
      </w:hyperlink>
      <w:r>
        <w:rPr>
          <w:rFonts w:ascii="Book Antiqua" w:hAnsi="Book Antiqua"/>
          <w:color w:val="131313"/>
          <w:kern w:val="0"/>
          <w:sz w:val="24"/>
          <w:szCs w:val="24"/>
          <w:vertAlign w:val="superscript"/>
        </w:rPr>
        <w:t>,</w:t>
      </w:r>
      <w:hyperlink w:anchor="_ENREF_19" w:tooltip="Webster, 2004 #130" w:history="1">
        <w:r w:rsidRPr="000B59E1">
          <w:rPr>
            <w:rFonts w:ascii="Book Antiqua" w:hAnsi="Book Antiqua"/>
            <w:color w:val="131313"/>
            <w:kern w:val="0"/>
            <w:sz w:val="24"/>
            <w:szCs w:val="24"/>
            <w:vertAlign w:val="superscript"/>
          </w:rPr>
          <w:t>19</w:t>
        </w:r>
      </w:hyperlink>
      <w:r w:rsidRPr="000B59E1">
        <w:rPr>
          <w:rFonts w:ascii="Book Antiqua" w:hAnsi="Book Antiqua"/>
          <w:color w:val="131313"/>
          <w:kern w:val="0"/>
          <w:sz w:val="24"/>
          <w:szCs w:val="24"/>
          <w:vertAlign w:val="superscript"/>
        </w:rPr>
        <w:t>]</w:t>
      </w:r>
      <w:r w:rsidRPr="000B59E1">
        <w:rPr>
          <w:rFonts w:ascii="Book Antiqua" w:hAnsi="Book Antiqua"/>
          <w:color w:val="131313"/>
          <w:kern w:val="0"/>
          <w:sz w:val="24"/>
          <w:szCs w:val="24"/>
        </w:rPr>
        <w:fldChar w:fldCharType="end"/>
      </w:r>
      <w:r w:rsidRPr="000B59E1">
        <w:rPr>
          <w:rFonts w:ascii="Book Antiqua" w:hAnsi="Book Antiqua"/>
          <w:color w:val="131313"/>
          <w:kern w:val="0"/>
          <w:sz w:val="24"/>
          <w:szCs w:val="24"/>
        </w:rPr>
        <w:t>. Differences in the host immune response may significantly affect the outcome of HBV infection. Previous studies have suggested that Treg cells and PD-1 expression on T cells play a major role in the fine-tuning of T cell functions during chronic HBV infection</w:t>
      </w:r>
      <w:r w:rsidRPr="000B59E1">
        <w:rPr>
          <w:rFonts w:ascii="Book Antiqua" w:hAnsi="Book Antiqua"/>
          <w:color w:val="131313"/>
          <w:kern w:val="0"/>
          <w:sz w:val="24"/>
          <w:szCs w:val="24"/>
        </w:rPr>
        <w:fldChar w:fldCharType="begin">
          <w:fldData xml:space="preserve">PEVuZE5vdGU+PENpdGU+PEF1dGhvcj5TdG9vcDwvQXV0aG9yPjxZZWFyPjIwMDU8L1llYXI+PFJl
Y051bT4xMzE8L1JlY051bT48RGlzcGxheVRleHQ+PHN0eWxlIGZhY2U9InN1cGVyc2NyaXB0Ij5b
MjAtMjRdPC9zdHlsZT48L0Rpc3BsYXlUZXh0PjxyZWNvcmQ+PHJlYy1udW1iZXI+MTMxPC9yZWMt
bnVtYmVyPjxmb3JlaWduLWtleXM+PGtleSBhcHA9IkVOIiBkYi1pZD0iYXp3djAycnYwMHhwMjdl
dHRhbnBhdjVoMjBkeGVhdnpwc3NmIj4xMzE8L2tleT48L2ZvcmVpZ24ta2V5cz48cmVmLXR5cGUg
bmFtZT0iSm91cm5hbCBBcnRpY2xlIj4xNzwvcmVmLXR5cGU+PGNvbnRyaWJ1dG9ycz48YXV0aG9y
cz48YXV0aG9yPlN0b29wLCBKLiBOLjwvYXV0aG9yPjxhdXRob3I+dmFuIGRlciBNb2xlbiwgUi4g
Ry48L2F1dGhvcj48YXV0aG9yPkJhYW4sIEMuIEMuPC9hdXRob3I+PGF1dGhvcj52YW4gZGVyIExh
YW4sIEwuIEouPC9hdXRob3I+PGF1dGhvcj5LdWlwZXJzLCBFLiBKLjwvYXV0aG9yPjxhdXRob3I+
S3VzdGVycywgSi4gRy48L2F1dGhvcj48YXV0aG9yPkphbnNzZW4sIEguIEwuPC9hdXRob3I+PC9h
dXRob3JzPjwvY29udHJpYnV0b3JzPjxhdXRoLWFkZHJlc3M+RGVwYXJ0bWVudCBvZiBHYXN0cm9l
bnRlcm9sb2d5IGFuZCBIZXBhdG9sb2d5LCBFcmFzbXVzIE1DLVVuaXZlcnNpdHkgTWVkaWNhbCBD
ZW50ZXIgUm90dGVyZGFtLCAzMDE1IEdEIFJvdHRlcmRhbSwgVGhlIE5ldGhlcmxhbmRzLjwvYXV0
aC1hZGRyZXNzPjx0aXRsZXM+PHRpdGxlPlJlZ3VsYXRvcnkgVCBjZWxscyBjb250cmlidXRlIHRv
IHRoZSBpbXBhaXJlZCBpbW11bmUgcmVzcG9uc2UgaW4gcGF0aWVudHMgd2l0aCBjaHJvbmljIGhl
cGF0aXRpcyBCIHZpcnVzIGluZm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cxLTg8L3BhZ2VzPjx2b2x1bWU+NDE8L3ZvbHVtZT48
bnVtYmVyPjQ8L251bWJlcj48a2V5d29yZHM+PGtleXdvcmQ+QWR1bHQ8L2tleXdvcmQ+PGtleXdv
cmQ+QW50aWJvZHkgRm9ybWF0aW9uPC9rZXl3b3JkPjxrZXl3b3JkPkJsb29kIENlbGwgQ291bnQ8
L2tleXdvcmQ+PGtleXdvcmQ+Q2FzZS1Db250cm9sIFN0dWRpZXM8L2tleXdvcmQ+PGtleXdvcmQ+
Q2VsbCBEaXZpc2lvbjwva2V5d29yZD48a2V5d29yZD5ETkEtQmluZGluZyBQcm90ZWlucy9nZW5l
dGljczwva2V5d29yZD48a2V5d29yZD5GZW1hbGU8L2tleXdvcmQ+PGtleXdvcmQ+Rm9ya2hlYWQg
VHJhbnNjcmlwdGlvbiBGYWN0b3JzPC9rZXl3b3JkPjxrZXl3b3JkPkhlcGF0aXRpcyBCIENvcmUg
QW50aWdlbnMvaW1tdW5vbG9neTwva2V5d29yZD48a2V5d29yZD5IZXBhdGl0aXMgQiwgQ2hyb25p
Yy9ibG9vZC8qaW1tdW5vbG9neS9tZXRhYm9saXNtPC9rZXl3b3JkPjxrZXl3b3JkPkh1bWFuczwv
a2V5d29yZD48a2V5d29yZD5MeW1waG9jeXRlIENvdW50PC9rZXl3b3JkPjxrZXl3b3JkPk1hbGU8
L2tleXdvcmQ+PGtleXdvcmQ+TWlkZGxlIEFnZWQ8L2tleXdvcmQ+PGtleXdvcmQ+TW9ub2N5dGVz
L3BhdGhvbG9neTwva2V5d29yZD48a2V5d29yZD5STkEsIE1lc3Nlbmdlci9tZXRhYm9saXNtPC9r
ZXl3b3JkPjxrZXl3b3JkPlQtTHltcGhvY3l0ZXMvKmltbXVub2xvZ3k8L2tleXdvcmQ+PC9rZXl3
b3Jkcz48ZGF0ZXM+PHllYXI+MjAwNTwveWVhcj48cHViLWRhdGVzPjxkYXRlPkFwcjwvZGF0ZT48
L3B1Yi1kYXRlcz48L2RhdGVzPjxpc2JuPjAyNzAtOTEzOSAoUHJpbnQpJiN4RDswMjcwLTkxMzkg
KExpbmtpbmcpPC9pc2JuPjxhY2Nlc3Npb24tbnVtPjE1NzkxNjE3PC9hY2Nlc3Npb24tbnVtPjx1
cmxzPjxyZWxhdGVkLXVybHM+PHVybD5odHRwOi8vd3d3Lm5jYmkubmxtLm5paC5nb3YvcHVibWVk
LzE1NzkxNjE3PC91cmw+PC9yZWxhdGVkLXVybHM+PC91cmxzPjxlbGVjdHJvbmljLXJlc291cmNl
LW51bT4xMC4xMDAyL2hlcC4yMDY0OTwvZWxlY3Ryb25pYy1yZXNvdXJjZS1udW0+PC9yZWNvcmQ+
PC9DaXRlPjxDaXRlPjxBdXRob3I+WHUgRDwvQXV0aG9yPjxZZWFyPjIwMDY8L1llYXI+PFJlY051
bT4xMzM8L1JlY051bT48cmVjb3JkPjxyZWMtbnVtYmVyPjEzMzwvcmVjLW51bWJlcj48Zm9yZWln
bi1rZXlzPjxrZXkgYXBwPSJFTiIgZGItaWQ9ImF6d3YwMnJ2MDB4cDI3ZXR0YW5wYXY1aDIwZHhl
YXZ6cHNzZiI+MTMzPC9rZXk+PC9mb3JlaWduLWtleXM+PHJlZi10eXBlIG5hbWU9IkpvdXJuYWwg
QXJ0aWNsZSI+MTc8L3JlZi10eXBlPjxjb250cmlidXRvcnM+PGF1dGhvcnM+PGF1dGhvcj5YdSBE
LCA8L2F1dGhvcj48YXV0aG9yPkZ1IEosIDwvYXV0aG9yPjxhdXRob3I+SmluIEwsIDwvYXV0aG9y
PjxhdXRob3I+WmhhbmcgSCw8L2F1dGhvcj48YXV0aG9yPiBaaG91IEMsPC9hdXRob3I+PGF1dGhv
cj4gWm91IFosIDwvYXV0aG9yPjxhdXRob3I+WmhhbyBKTSw8L2F1dGhvcj48YXV0aG9yPiBaaGFu
ZyBCLCA8L2F1dGhvcj48YXV0aG9yPlNoaSBNLDwvYXV0aG9yPjxhdXRob3I+IERpbmcgWCwgPC9h
dXRob3I+PGF1dGhvcj5UYW5nIFosIDwvYXV0aG9yPjxhdXRob3I+RnUgWVgsIDwvYXV0aG9yPjxh
dXRob3I+V2FuZyBGUzwvYXV0aG9yPjwvYXV0aG9ycz48L2NvbnRyaWJ1dG9ycz48dGl0bGVzPjx0
aXRsZT5DaXJjdWxhdGluZyBhbmQgTGl2ZXIgUmVzaWRlbnQgQ0Q0K0NEMjUrIFJlZ3VsYXRvcnkg
VCBDZWxscyBBY3RpdmVseSBJbmZsdWVuY2UgdGhlIEFudGl2aXJhbCBJbW11bmUgUmVzcG9uc2Ug
YW5kIERpc2Vhc2UgUHJvZ3Jlc3Npb24gaW4gUGF0aWVudHMgd2l0aCBIZXBhdGl0aXMgQjwvdGl0
bGU+PHNlY29uZGFyeS10aXRsZT5KIEltbXVub2w8L3NlY29uZGFyeS10aXRsZT48L3RpdGxlcz48
cGVyaW9kaWNhbD48ZnVsbC10aXRsZT5KIEltbXVub2w8L2Z1bGwtdGl0bGU+PC9wZXJpb2RpY2Fs
PjxwYWdlcz43MzktNzQ3PC9wYWdlcz48dm9sdW1lPjE3Nzwvdm9sdW1lPjxkYXRlcz48eWVhcj4y
MDA2PC95ZWFyPjwvZGF0ZXM+PHVybHM+PC91cmxzPjxjdXN0b20yPlBNSUQ6IDE2Nzg1NTczIDwv
Y3VzdG9tMj48L3JlY29yZD48L0NpdGU+PENpdGU+PEF1dGhvcj5MaWFuZzwvQXV0aG9yPjxZZWFy
PjIwMTA8L1llYXI+PFJlY051bT4xMzQ8L1JlY051bT48cmVjb3JkPjxyZWMtbnVtYmVyPjEzNDwv
cmVjLW51bWJlcj48Zm9yZWlnbi1rZXlzPjxrZXkgYXBwPSJFTiIgZGItaWQ9ImF6d3YwMnJ2MDB4
cDI3ZXR0YW5wYXY1aDIwZHhlYXZ6cHNzZiI+MTM0PC9rZXk+PC9mb3JlaWduLWtleXM+PHJlZi10
eXBlIG5hbWU9IkpvdXJuYWwgQXJ0aWNsZSI+MTc8L3JlZi10eXBlPjxjb250cmlidXRvcnM+PGF1
dGhvcnM+PGF1dGhvcj5MaWFuZywgWHVlLVNvbmc8L2F1dGhvcj48L2F1dGhvcnM+PC9jb250cmli
dXRvcnM+PHRpdGxlcz48dGl0bGU+TmF0dXJhbCBjb3Vyc2Ugb2YgY2hyb25pYyBoZXBhdGl0aXMg
QiBpcyBjaGFyYWN0ZXJpemVkIGJ5IGNoYW5naW5nIHBhdHRlcm5zIG9mIHByb2dyYW1tZWQgZGVh
dGggdHlwZS0xIG9mIENEOC1wb3NpdGl2ZSBUIGNlbGxzPC90aXRsZT48c2Vjb25kYXJ5LXRpdGxl
PldvcmxkIEpvdXJuYWwgb2YgR2FzdHJvZW50ZXJvbG9neTwvc2Vjb25kYXJ5LXRpdGxlPjwvdGl0
bGVzPjxwZXJpb2RpY2FsPjxmdWxsLXRpdGxlPldvcmxkIEpvdXJuYWwgb2YgR2FzdHJvZW50ZXJv
bG9neTwvZnVsbC10aXRsZT48L3BlcmlvZGljYWw+PHBhZ2VzPjYxODwvcGFnZXM+PHZvbHVtZT4x
Njwvdm9sdW1lPjxudW1iZXI+NTwvbnVtYmVyPjxkYXRlcz48eWVhcj4yMDEwPC95ZWFyPjwvZGF0
ZXM+PGlzYm4+MTAwNy05MzI3PC9pc2JuPjx1cmxzPjwvdXJscz48ZWxlY3Ryb25pYy1yZXNvdXJj
ZS1udW0+MTAuMzc0OC93amcudjE2Lmk1LjYxODwvZWxlY3Ryb25pYy1yZXNvdXJjZS1udW0+PC9y
ZWNvcmQ+PC9DaXRlPjxDaXRlPjxBdXRob3I+UGVuZzwvQXV0aG9yPjxZZWFyPjIwMTE8L1llYXI+
PFJlY051bT4xMzU8L1JlY051bT48cmVjb3JkPjxyZWMtbnVtYmVyPjEzNTwvcmVjLW51bWJlcj48
Zm9yZWlnbi1rZXlzPjxrZXkgYXBwPSJFTiIgZGItaWQ9ImF6d3YwMnJ2MDB4cDI3ZXR0YW5wYXY1
aDIwZHhlYXZ6cHNzZiI+MTM1PC9rZXk+PC9mb3JlaWduLWtleXM+PHJlZi10eXBlIG5hbWU9Ikpv
dXJuYWwgQXJ0aWNsZSI+MTc8L3JlZi10eXBlPjxjb250cmlidXRvcnM+PGF1dGhvcnM+PGF1dGhv
cj5QZW5nLCBHLjwvYXV0aG9yPjxhdXRob3I+THVvLCBCLjwvYXV0aG9yPjxhdXRob3I+TGksIEou
PC9hdXRob3I+PGF1dGhvcj5aaGFvLCBELjwvYXV0aG9yPjxhdXRob3I+V3UsIFcuPC9hdXRob3I+
PGF1dGhvcj5DaGVuLCBGLjwvYXV0aG9yPjxhdXRob3I+Q2hlbiwgWi48L2F1dGhvcj48L2F1dGhv
cnM+PC9jb250cmlidXRvcnM+PGF1dGgtYWRkcmVzcz5TdGF0ZSBLZXkgTGFib3JhdG9yeSBmb3Ig
RGlhZ25vc2lzIGFuZCBUcmVhdG1lbnQgb2YgSW5mZWN0aW91cyBEaXNlYXNlcywgSW5zdGl0dXRl
IG9mIEluZmVjdGlvdXMgRGlzZWFzZXMsIEZpcnN0IEFmZmlsaWF0ZWQgSG9zcGl0YWwsIE1lZGlj
YWwgQ29sbGVnZSwgWmhlamlhbmcgVW5pdmVyc2l0eSwgNzkgUWluZ2NodW4gUm9hZCwgSGFuZ3po
b3UsIFpoZWppYW5nIDMxMDAwMywgQ2hpbmEuIHBncGZjQDE2My5jb208L2F1dGgtYWRkcmVzcz48
dGl0bGVzPjx0aXRsZT5IZXBhdGl0aXMgQiBlLWFudGlnZW4gcGVyc2lzdGVuY3kgaXMgYXNzb2Np
YXRlZCB3aXRoIHRoZSBwcm9wZXJ0aWVzIG9mIEhCVi1zcGVjaWZpYyBDRDggVCBjZWxscyBpbiBD
SEIgcGF0aWVudHM8L3RpdGxlPjxzZWNvbmRhcnktdGl0bGU+SiBDbGluIEltbXVub2w8L3NlY29u
ZGFyeS10aXRsZT48YWx0LXRpdGxlPkpvdXJuYWwgb2YgY2xpbmljYWwgaW1tdW5vbG9neTwvYWx0
LXRpdGxlPjwvdGl0bGVzPjxwZXJpb2RpY2FsPjxmdWxsLXRpdGxlPkogQ2xpbiBJbW11bm9sPC9m
dWxsLXRpdGxlPjxhYmJyLTE+Sm91cm5hbCBvZiBjbGluaWNhbCBpbW11bm9sb2d5PC9hYmJyLTE+
PC9wZXJpb2RpY2FsPjxhbHQtcGVyaW9kaWNhbD48ZnVsbC10aXRsZT5KIENsaW4gSW1tdW5vbDwv
ZnVsbC10aXRsZT48YWJici0xPkpvdXJuYWwgb2YgY2xpbmljYWwgaW1tdW5vbG9neTwvYWJici0x
PjwvYWx0LXBlcmlvZGljYWw+PHBhZ2VzPjE5NS0yMDQ8L3BhZ2VzPjx2b2x1bWU+MzE8L3ZvbHVt
ZT48bnVtYmVyPjI8L251bWJlcj48a2V5d29yZHM+PGtleXdvcmQ+QWRvbGVzY2VudDwva2V5d29y
ZD48a2V5d29yZD5BZHVsdDwva2V5d29yZD48a2V5d29yZD5BbGFuaW5lIFRyYW5zYW1pbmFzZS9i
bG9vZDwva2V5d29yZD48a2V5d29yZD5DRDgtUG9zaXRpdmUgVC1MeW1waG9jeXRlcy9lbnp5bW9s
b2d5LyppbW11bm9sb2d5PC9rZXl3b3JkPjxrZXl3b3JkPkROQSwgVmlyYWwvYmxvb2Q8L2tleXdv
cmQ+PGtleXdvcmQ+RXBpdG9wZXMvaW1tdW5vbG9neTwva2V5d29yZD48a2V5d29yZD5GZW1hbGU8
L2tleXdvcmQ+PGtleXdvcmQ+Rm9ya2hlYWQgVHJhbnNjcmlwdGlvbiBGYWN0b3JzL2ltbXVub2xv
Z3k8L2tleXdvcmQ+PGtleXdvcmQ+SGVwYXRpdGlzIEIgZSBBbnRpZ2Vucy9ibG9vZC8qaW1tdW5v
bG9neTwva2V5d29yZD48a2V5d29yZD5IZXBhdGl0aXMgQiB2aXJ1cy8qaW1tdW5vbG9neTwva2V5
d29yZD48a2V5d29yZD5IZXBhdGl0aXMgQiwgQ2hyb25pYy9ibG9vZC9lbnp5bW9sb2d5LyppbW11
bm9sb2d5PC9rZXl3b3JkPjxrZXl3b3JkPkh1bWFuczwva2V5d29yZD48a2V5d29yZD5NYWxlPC9r
ZXl3b3JkPjxrZXl3b3JkPk1pZGRsZSBBZ2VkPC9rZXl3b3JkPjxrZXl3b3JkPlBoZW5vdHlwZTwv
a2V5d29yZD48a2V5d29yZD5STkEsIE1lc3Nlbmdlci9pbW11bm9sb2d5PC9rZXl3b3JkPjxrZXl3
b3JkPlQtTHltcGhvY3l0ZXMsIFJlZ3VsYXRvcnkvaW1tdW5vbG9neTwva2V5d29yZD48a2V5d29y
ZD5Zb3VuZyBBZHVsdDwva2V5d29yZD48L2tleXdvcmRzPjxkYXRlcz48eWVhcj4yMDExPC95ZWFy
PjxwdWItZGF0ZXM+PGRhdGU+QXByPC9kYXRlPjwvcHViLWRhdGVzPjwvZGF0ZXM+PGlzYm4+MTU3
My0yNTkyIChFbGVjdHJvbmljKSYjeEQ7MDI3MS05MTQyIChMaW5raW5nKTwvaXNibj48YWNjZXNz
aW9uLW51bT4yMTEyMDY4NjwvYWNjZXNzaW9uLW51bT48dXJscz48cmVsYXRlZC11cmxzPjx1cmw+
aHR0cDovL3d3dy5uY2JpLm5sbS5uaWguZ292L3B1Ym1lZC8yMTEyMDY4NjwvdXJsPjwvcmVsYXRl
ZC11cmxzPjwvdXJscz48ZWxlY3Ryb25pYy1yZXNvdXJjZS1udW0+MTAuMTAwNy9zMTA4NzUtMDEw
LTk0ODMtNTwvZWxlY3Ryb25pYy1yZXNvdXJjZS1udW0+PC9yZWNvcmQ+PC9DaXRlPjxDaXRlPjxB
dXRob3I+WWU8L0F1dGhvcj48WWVhcj4yMDA4PC9ZZWFyPjxSZWNOdW0+MTM2PC9SZWNOdW0+PHJl
Y29yZD48cmVjLW51bWJlcj4xMzY8L3JlYy1udW1iZXI+PGZvcmVpZ24ta2V5cz48a2V5IGFwcD0i
RU4iIGRiLWlkPSJhend2MDJydjAweHAyN2V0dGFucGF2NWgyMGR4ZWF2enBzc2YiPjEzNjwva2V5
PjwvZm9yZWlnbi1rZXlzPjxyZWYtdHlwZSBuYW1lPSJKb3VybmFsIEFydGljbGUiPjE3PC9yZWYt
dHlwZT48Y29udHJpYnV0b3JzPjxhdXRob3JzPjxhdXRob3I+WWUsIFBpYW48L2F1dGhvcj48L2F1
dGhvcnM+PC9jb250cmlidXRvcnM+PHRpdGxlcz48dGl0bGU+UHJvZ3JhbW1lZCBkZWF0aC0xIGV4
cHJlc3Npb24gaXMgYXNzb2NpYXRlZCB3aXRoIHRoZSBkaXNlYXNlIHN0YXR1cyBpbiBoZXBhdGl0
aXMgQiB2aXJ1cyBpbmZlY3Rpb248L3RpdGxlPjxzZWNvbmRhcnktdGl0bGU+V29ybGQgSm91cm5h
bCBvZiBHYXN0cm9lbnRlcm9sb2d5PC9zZWNvbmRhcnktdGl0bGU+PC90aXRsZXM+PHBlcmlvZGlj
YWw+PGZ1bGwtdGl0bGU+V29ybGQgSm91cm5hbCBvZiBHYXN0cm9lbnRlcm9sb2d5PC9mdWxsLXRp
dGxlPjwvcGVyaW9kaWNhbD48cGFnZXM+NDU1MTwvcGFnZXM+PHZvbHVtZT4xNDwvdm9sdW1lPjxu
dW1iZXI+Mjg8L251bWJlcj48ZGF0ZXM+PHllYXI+MjAwODwveWVhcj48L2RhdGVzPjxpc2JuPjEw
MDctOTMyNzwvaXNibj48dXJscz48L3VybHM+PGVsZWN0cm9uaWMtcmVzb3VyY2UtbnVtPjEwLjM3
NDgvd2pnLjE0LjQ1NTE8L2VsZWN0cm9uaWMtcmVzb3VyY2UtbnVtPjwvcmVjb3JkPjwvQ2l0ZT48
L0VuZE5vdGU+AAAA
</w:fldData>
        </w:fldChar>
      </w:r>
      <w:r w:rsidRPr="000B59E1">
        <w:rPr>
          <w:rFonts w:ascii="Book Antiqua" w:hAnsi="Book Antiqua"/>
          <w:color w:val="131313"/>
          <w:kern w:val="0"/>
          <w:sz w:val="24"/>
          <w:szCs w:val="24"/>
        </w:rPr>
        <w:instrText xml:space="preserve"> ADDIN EN.CITE </w:instrText>
      </w:r>
      <w:r w:rsidRPr="000B59E1">
        <w:rPr>
          <w:rFonts w:ascii="Book Antiqua" w:hAnsi="Book Antiqua"/>
          <w:color w:val="131313"/>
          <w:kern w:val="0"/>
          <w:sz w:val="24"/>
          <w:szCs w:val="24"/>
        </w:rPr>
        <w:fldChar w:fldCharType="begin">
          <w:fldData xml:space="preserve">PEVuZE5vdGU+PENpdGU+PEF1dGhvcj5TdG9vcDwvQXV0aG9yPjxZZWFyPjIwMDU8L1llYXI+PFJl
Y051bT4xMzE8L1JlY051bT48RGlzcGxheVRleHQ+PHN0eWxlIGZhY2U9InN1cGVyc2NyaXB0Ij5b
MjAtMjRdPC9zdHlsZT48L0Rpc3BsYXlUZXh0PjxyZWNvcmQ+PHJlYy1udW1iZXI+MTMxPC9yZWMt
bnVtYmVyPjxmb3JlaWduLWtleXM+PGtleSBhcHA9IkVOIiBkYi1pZD0iYXp3djAycnYwMHhwMjdl
dHRhbnBhdjVoMjBkeGVhdnpwc3NmIj4xMzE8L2tleT48L2ZvcmVpZ24ta2V5cz48cmVmLXR5cGUg
bmFtZT0iSm91cm5hbCBBcnRpY2xlIj4xNzwvcmVmLXR5cGU+PGNvbnRyaWJ1dG9ycz48YXV0aG9y
cz48YXV0aG9yPlN0b29wLCBKLiBOLjwvYXV0aG9yPjxhdXRob3I+dmFuIGRlciBNb2xlbiwgUi4g
Ry48L2F1dGhvcj48YXV0aG9yPkJhYW4sIEMuIEMuPC9hdXRob3I+PGF1dGhvcj52YW4gZGVyIExh
YW4sIEwuIEouPC9hdXRob3I+PGF1dGhvcj5LdWlwZXJzLCBFLiBKLjwvYXV0aG9yPjxhdXRob3I+
S3VzdGVycywgSi4gRy48L2F1dGhvcj48YXV0aG9yPkphbnNzZW4sIEguIEwuPC9hdXRob3I+PC9h
dXRob3JzPjwvY29udHJpYnV0b3JzPjxhdXRoLWFkZHJlc3M+RGVwYXJ0bWVudCBvZiBHYXN0cm9l
bnRlcm9sb2d5IGFuZCBIZXBhdG9sb2d5LCBFcmFzbXVzIE1DLVVuaXZlcnNpdHkgTWVkaWNhbCBD
ZW50ZXIgUm90dGVyZGFtLCAzMDE1IEdEIFJvdHRlcmRhbSwgVGhlIE5ldGhlcmxhbmRzLjwvYXV0
aC1hZGRyZXNzPjx0aXRsZXM+PHRpdGxlPlJlZ3VsYXRvcnkgVCBjZWxscyBjb250cmlidXRlIHRv
IHRoZSBpbXBhaXJlZCBpbW11bmUgcmVzcG9uc2UgaW4gcGF0aWVudHMgd2l0aCBjaHJvbmljIGhl
cGF0aXRpcyBCIHZpcnVzIGluZmVjdGlv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zcxLTg8L3BhZ2VzPjx2b2x1bWU+NDE8L3ZvbHVtZT48
bnVtYmVyPjQ8L251bWJlcj48a2V5d29yZHM+PGtleXdvcmQ+QWR1bHQ8L2tleXdvcmQ+PGtleXdv
cmQ+QW50aWJvZHkgRm9ybWF0aW9uPC9rZXl3b3JkPjxrZXl3b3JkPkJsb29kIENlbGwgQ291bnQ8
L2tleXdvcmQ+PGtleXdvcmQ+Q2FzZS1Db250cm9sIFN0dWRpZXM8L2tleXdvcmQ+PGtleXdvcmQ+
Q2VsbCBEaXZpc2lvbjwva2V5d29yZD48a2V5d29yZD5ETkEtQmluZGluZyBQcm90ZWlucy9nZW5l
dGljczwva2V5d29yZD48a2V5d29yZD5GZW1hbGU8L2tleXdvcmQ+PGtleXdvcmQ+Rm9ya2hlYWQg
VHJhbnNjcmlwdGlvbiBGYWN0b3JzPC9rZXl3b3JkPjxrZXl3b3JkPkhlcGF0aXRpcyBCIENvcmUg
QW50aWdlbnMvaW1tdW5vbG9neTwva2V5d29yZD48a2V5d29yZD5IZXBhdGl0aXMgQiwgQ2hyb25p
Yy9ibG9vZC8qaW1tdW5vbG9neS9tZXRhYm9saXNtPC9rZXl3b3JkPjxrZXl3b3JkPkh1bWFuczwv
a2V5d29yZD48a2V5d29yZD5MeW1waG9jeXRlIENvdW50PC9rZXl3b3JkPjxrZXl3b3JkPk1hbGU8
L2tleXdvcmQ+PGtleXdvcmQ+TWlkZGxlIEFnZWQ8L2tleXdvcmQ+PGtleXdvcmQ+TW9ub2N5dGVz
L3BhdGhvbG9neTwva2V5d29yZD48a2V5d29yZD5STkEsIE1lc3Nlbmdlci9tZXRhYm9saXNtPC9r
ZXl3b3JkPjxrZXl3b3JkPlQtTHltcGhvY3l0ZXMvKmltbXVub2xvZ3k8L2tleXdvcmQ+PC9rZXl3
b3Jkcz48ZGF0ZXM+PHllYXI+MjAwNTwveWVhcj48cHViLWRhdGVzPjxkYXRlPkFwcjwvZGF0ZT48
L3B1Yi1kYXRlcz48L2RhdGVzPjxpc2JuPjAyNzAtOTEzOSAoUHJpbnQpJiN4RDswMjcwLTkxMzkg
KExpbmtpbmcpPC9pc2JuPjxhY2Nlc3Npb24tbnVtPjE1NzkxNjE3PC9hY2Nlc3Npb24tbnVtPjx1
cmxzPjxyZWxhdGVkLXVybHM+PHVybD5odHRwOi8vd3d3Lm5jYmkubmxtLm5paC5nb3YvcHVibWVk
LzE1NzkxNjE3PC91cmw+PC9yZWxhdGVkLXVybHM+PC91cmxzPjxlbGVjdHJvbmljLXJlc291cmNl
LW51bT4xMC4xMDAyL2hlcC4yMDY0OTwvZWxlY3Ryb25pYy1yZXNvdXJjZS1udW0+PC9yZWNvcmQ+
PC9DaXRlPjxDaXRlPjxBdXRob3I+WHUgRDwvQXV0aG9yPjxZZWFyPjIwMDY8L1llYXI+PFJlY051
bT4xMzM8L1JlY051bT48cmVjb3JkPjxyZWMtbnVtYmVyPjEzMzwvcmVjLW51bWJlcj48Zm9yZWln
bi1rZXlzPjxrZXkgYXBwPSJFTiIgZGItaWQ9ImF6d3YwMnJ2MDB4cDI3ZXR0YW5wYXY1aDIwZHhl
YXZ6cHNzZiI+MTMzPC9rZXk+PC9mb3JlaWduLWtleXM+PHJlZi10eXBlIG5hbWU9IkpvdXJuYWwg
QXJ0aWNsZSI+MTc8L3JlZi10eXBlPjxjb250cmlidXRvcnM+PGF1dGhvcnM+PGF1dGhvcj5YdSBE
LCA8L2F1dGhvcj48YXV0aG9yPkZ1IEosIDwvYXV0aG9yPjxhdXRob3I+SmluIEwsIDwvYXV0aG9y
PjxhdXRob3I+WmhhbmcgSCw8L2F1dGhvcj48YXV0aG9yPiBaaG91IEMsPC9hdXRob3I+PGF1dGhv
cj4gWm91IFosIDwvYXV0aG9yPjxhdXRob3I+WmhhbyBKTSw8L2F1dGhvcj48YXV0aG9yPiBaaGFu
ZyBCLCA8L2F1dGhvcj48YXV0aG9yPlNoaSBNLDwvYXV0aG9yPjxhdXRob3I+IERpbmcgWCwgPC9h
dXRob3I+PGF1dGhvcj5UYW5nIFosIDwvYXV0aG9yPjxhdXRob3I+RnUgWVgsIDwvYXV0aG9yPjxh
dXRob3I+V2FuZyBGUzwvYXV0aG9yPjwvYXV0aG9ycz48L2NvbnRyaWJ1dG9ycz48dGl0bGVzPjx0
aXRsZT5DaXJjdWxhdGluZyBhbmQgTGl2ZXIgUmVzaWRlbnQgQ0Q0K0NEMjUrIFJlZ3VsYXRvcnkg
VCBDZWxscyBBY3RpdmVseSBJbmZsdWVuY2UgdGhlIEFudGl2aXJhbCBJbW11bmUgUmVzcG9uc2Ug
YW5kIERpc2Vhc2UgUHJvZ3Jlc3Npb24gaW4gUGF0aWVudHMgd2l0aCBIZXBhdGl0aXMgQjwvdGl0
bGU+PHNlY29uZGFyeS10aXRsZT5KIEltbXVub2w8L3NlY29uZGFyeS10aXRsZT48L3RpdGxlcz48
cGVyaW9kaWNhbD48ZnVsbC10aXRsZT5KIEltbXVub2w8L2Z1bGwtdGl0bGU+PC9wZXJpb2RpY2Fs
PjxwYWdlcz43MzktNzQ3PC9wYWdlcz48dm9sdW1lPjE3Nzwvdm9sdW1lPjxkYXRlcz48eWVhcj4y
MDA2PC95ZWFyPjwvZGF0ZXM+PHVybHM+PC91cmxzPjxjdXN0b20yPlBNSUQ6IDE2Nzg1NTczIDwv
Y3VzdG9tMj48L3JlY29yZD48L0NpdGU+PENpdGU+PEF1dGhvcj5MaWFuZzwvQXV0aG9yPjxZZWFy
PjIwMTA8L1llYXI+PFJlY051bT4xMzQ8L1JlY051bT48cmVjb3JkPjxyZWMtbnVtYmVyPjEzNDwv
cmVjLW51bWJlcj48Zm9yZWlnbi1rZXlzPjxrZXkgYXBwPSJFTiIgZGItaWQ9ImF6d3YwMnJ2MDB4
cDI3ZXR0YW5wYXY1aDIwZHhlYXZ6cHNzZiI+MTM0PC9rZXk+PC9mb3JlaWduLWtleXM+PHJlZi10
eXBlIG5hbWU9IkpvdXJuYWwgQXJ0aWNsZSI+MTc8L3JlZi10eXBlPjxjb250cmlidXRvcnM+PGF1
dGhvcnM+PGF1dGhvcj5MaWFuZywgWHVlLVNvbmc8L2F1dGhvcj48L2F1dGhvcnM+PC9jb250cmli
dXRvcnM+PHRpdGxlcz48dGl0bGU+TmF0dXJhbCBjb3Vyc2Ugb2YgY2hyb25pYyBoZXBhdGl0aXMg
QiBpcyBjaGFyYWN0ZXJpemVkIGJ5IGNoYW5naW5nIHBhdHRlcm5zIG9mIHByb2dyYW1tZWQgZGVh
dGggdHlwZS0xIG9mIENEOC1wb3NpdGl2ZSBUIGNlbGxzPC90aXRsZT48c2Vjb25kYXJ5LXRpdGxl
PldvcmxkIEpvdXJuYWwgb2YgR2FzdHJvZW50ZXJvbG9neTwvc2Vjb25kYXJ5LXRpdGxlPjwvdGl0
bGVzPjxwZXJpb2RpY2FsPjxmdWxsLXRpdGxlPldvcmxkIEpvdXJuYWwgb2YgR2FzdHJvZW50ZXJv
bG9neTwvZnVsbC10aXRsZT48L3BlcmlvZGljYWw+PHBhZ2VzPjYxODwvcGFnZXM+PHZvbHVtZT4x
Njwvdm9sdW1lPjxudW1iZXI+NTwvbnVtYmVyPjxkYXRlcz48eWVhcj4yMDEwPC95ZWFyPjwvZGF0
ZXM+PGlzYm4+MTAwNy05MzI3PC9pc2JuPjx1cmxzPjwvdXJscz48ZWxlY3Ryb25pYy1yZXNvdXJj
ZS1udW0+MTAuMzc0OC93amcudjE2Lmk1LjYxODwvZWxlY3Ryb25pYy1yZXNvdXJjZS1udW0+PC9y
ZWNvcmQ+PC9DaXRlPjxDaXRlPjxBdXRob3I+UGVuZzwvQXV0aG9yPjxZZWFyPjIwMTE8L1llYXI+
PFJlY051bT4xMzU8L1JlY051bT48cmVjb3JkPjxyZWMtbnVtYmVyPjEzNTwvcmVjLW51bWJlcj48
Zm9yZWlnbi1rZXlzPjxrZXkgYXBwPSJFTiIgZGItaWQ9ImF6d3YwMnJ2MDB4cDI3ZXR0YW5wYXY1
aDIwZHhlYXZ6cHNzZiI+MTM1PC9rZXk+PC9mb3JlaWduLWtleXM+PHJlZi10eXBlIG5hbWU9Ikpv
dXJuYWwgQXJ0aWNsZSI+MTc8L3JlZi10eXBlPjxjb250cmlidXRvcnM+PGF1dGhvcnM+PGF1dGhv
cj5QZW5nLCBHLjwvYXV0aG9yPjxhdXRob3I+THVvLCBCLjwvYXV0aG9yPjxhdXRob3I+TGksIEou
PC9hdXRob3I+PGF1dGhvcj5aaGFvLCBELjwvYXV0aG9yPjxhdXRob3I+V3UsIFcuPC9hdXRob3I+
PGF1dGhvcj5DaGVuLCBGLjwvYXV0aG9yPjxhdXRob3I+Q2hlbiwgWi48L2F1dGhvcj48L2F1dGhv
cnM+PC9jb250cmlidXRvcnM+PGF1dGgtYWRkcmVzcz5TdGF0ZSBLZXkgTGFib3JhdG9yeSBmb3Ig
RGlhZ25vc2lzIGFuZCBUcmVhdG1lbnQgb2YgSW5mZWN0aW91cyBEaXNlYXNlcywgSW5zdGl0dXRl
IG9mIEluZmVjdGlvdXMgRGlzZWFzZXMsIEZpcnN0IEFmZmlsaWF0ZWQgSG9zcGl0YWwsIE1lZGlj
YWwgQ29sbGVnZSwgWmhlamlhbmcgVW5pdmVyc2l0eSwgNzkgUWluZ2NodW4gUm9hZCwgSGFuZ3po
b3UsIFpoZWppYW5nIDMxMDAwMywgQ2hpbmEuIHBncGZjQDE2My5jb208L2F1dGgtYWRkcmVzcz48
dGl0bGVzPjx0aXRsZT5IZXBhdGl0aXMgQiBlLWFudGlnZW4gcGVyc2lzdGVuY3kgaXMgYXNzb2Np
YXRlZCB3aXRoIHRoZSBwcm9wZXJ0aWVzIG9mIEhCVi1zcGVjaWZpYyBDRDggVCBjZWxscyBpbiBD
SEIgcGF0aWVudHM8L3RpdGxlPjxzZWNvbmRhcnktdGl0bGU+SiBDbGluIEltbXVub2w8L3NlY29u
ZGFyeS10aXRsZT48YWx0LXRpdGxlPkpvdXJuYWwgb2YgY2xpbmljYWwgaW1tdW5vbG9neTwvYWx0
LXRpdGxlPjwvdGl0bGVzPjxwZXJpb2RpY2FsPjxmdWxsLXRpdGxlPkogQ2xpbiBJbW11bm9sPC9m
dWxsLXRpdGxlPjxhYmJyLTE+Sm91cm5hbCBvZiBjbGluaWNhbCBpbW11bm9sb2d5PC9hYmJyLTE+
PC9wZXJpb2RpY2FsPjxhbHQtcGVyaW9kaWNhbD48ZnVsbC10aXRsZT5KIENsaW4gSW1tdW5vbDwv
ZnVsbC10aXRsZT48YWJici0xPkpvdXJuYWwgb2YgY2xpbmljYWwgaW1tdW5vbG9neTwvYWJici0x
PjwvYWx0LXBlcmlvZGljYWw+PHBhZ2VzPjE5NS0yMDQ8L3BhZ2VzPjx2b2x1bWU+MzE8L3ZvbHVt
ZT48bnVtYmVyPjI8L251bWJlcj48a2V5d29yZHM+PGtleXdvcmQ+QWRvbGVzY2VudDwva2V5d29y
ZD48a2V5d29yZD5BZHVsdDwva2V5d29yZD48a2V5d29yZD5BbGFuaW5lIFRyYW5zYW1pbmFzZS9i
bG9vZDwva2V5d29yZD48a2V5d29yZD5DRDgtUG9zaXRpdmUgVC1MeW1waG9jeXRlcy9lbnp5bW9s
b2d5LyppbW11bm9sb2d5PC9rZXl3b3JkPjxrZXl3b3JkPkROQSwgVmlyYWwvYmxvb2Q8L2tleXdv
cmQ+PGtleXdvcmQ+RXBpdG9wZXMvaW1tdW5vbG9neTwva2V5d29yZD48a2V5d29yZD5GZW1hbGU8
L2tleXdvcmQ+PGtleXdvcmQ+Rm9ya2hlYWQgVHJhbnNjcmlwdGlvbiBGYWN0b3JzL2ltbXVub2xv
Z3k8L2tleXdvcmQ+PGtleXdvcmQ+SGVwYXRpdGlzIEIgZSBBbnRpZ2Vucy9ibG9vZC8qaW1tdW5v
bG9neTwva2V5d29yZD48a2V5d29yZD5IZXBhdGl0aXMgQiB2aXJ1cy8qaW1tdW5vbG9neTwva2V5
d29yZD48a2V5d29yZD5IZXBhdGl0aXMgQiwgQ2hyb25pYy9ibG9vZC9lbnp5bW9sb2d5LyppbW11
bm9sb2d5PC9rZXl3b3JkPjxrZXl3b3JkPkh1bWFuczwva2V5d29yZD48a2V5d29yZD5NYWxlPC9r
ZXl3b3JkPjxrZXl3b3JkPk1pZGRsZSBBZ2VkPC9rZXl3b3JkPjxrZXl3b3JkPlBoZW5vdHlwZTwv
a2V5d29yZD48a2V5d29yZD5STkEsIE1lc3Nlbmdlci9pbW11bm9sb2d5PC9rZXl3b3JkPjxrZXl3
b3JkPlQtTHltcGhvY3l0ZXMsIFJlZ3VsYXRvcnkvaW1tdW5vbG9neTwva2V5d29yZD48a2V5d29y
ZD5Zb3VuZyBBZHVsdDwva2V5d29yZD48L2tleXdvcmRzPjxkYXRlcz48eWVhcj4yMDExPC95ZWFy
PjxwdWItZGF0ZXM+PGRhdGU+QXByPC9kYXRlPjwvcHViLWRhdGVzPjwvZGF0ZXM+PGlzYm4+MTU3
My0yNTkyIChFbGVjdHJvbmljKSYjeEQ7MDI3MS05MTQyIChMaW5raW5nKTwvaXNibj48YWNjZXNz
aW9uLW51bT4yMTEyMDY4NjwvYWNjZXNzaW9uLW51bT48dXJscz48cmVsYXRlZC11cmxzPjx1cmw+
aHR0cDovL3d3dy5uY2JpLm5sbS5uaWguZ292L3B1Ym1lZC8yMTEyMDY4NjwvdXJsPjwvcmVsYXRl
ZC11cmxzPjwvdXJscz48ZWxlY3Ryb25pYy1yZXNvdXJjZS1udW0+MTAuMTAwNy9zMTA4NzUtMDEw
LTk0ODMtNTwvZWxlY3Ryb25pYy1yZXNvdXJjZS1udW0+PC9yZWNvcmQ+PC9DaXRlPjxDaXRlPjxB
dXRob3I+WWU8L0F1dGhvcj48WWVhcj4yMDA4PC9ZZWFyPjxSZWNOdW0+MTM2PC9SZWNOdW0+PHJl
Y29yZD48cmVjLW51bWJlcj4xMzY8L3JlYy1udW1iZXI+PGZvcmVpZ24ta2V5cz48a2V5IGFwcD0i
RU4iIGRiLWlkPSJhend2MDJydjAweHAyN2V0dGFucGF2NWgyMGR4ZWF2enBzc2YiPjEzNjwva2V5
PjwvZm9yZWlnbi1rZXlzPjxyZWYtdHlwZSBuYW1lPSJKb3VybmFsIEFydGljbGUiPjE3PC9yZWYt
dHlwZT48Y29udHJpYnV0b3JzPjxhdXRob3JzPjxhdXRob3I+WWUsIFBpYW48L2F1dGhvcj48L2F1
dGhvcnM+PC9jb250cmlidXRvcnM+PHRpdGxlcz48dGl0bGU+UHJvZ3JhbW1lZCBkZWF0aC0xIGV4
cHJlc3Npb24gaXMgYXNzb2NpYXRlZCB3aXRoIHRoZSBkaXNlYXNlIHN0YXR1cyBpbiBoZXBhdGl0
aXMgQiB2aXJ1cyBpbmZlY3Rpb248L3RpdGxlPjxzZWNvbmRhcnktdGl0bGU+V29ybGQgSm91cm5h
bCBvZiBHYXN0cm9lbnRlcm9sb2d5PC9zZWNvbmRhcnktdGl0bGU+PC90aXRsZXM+PHBlcmlvZGlj
YWw+PGZ1bGwtdGl0bGU+V29ybGQgSm91cm5hbCBvZiBHYXN0cm9lbnRlcm9sb2d5PC9mdWxsLXRp
dGxlPjwvcGVyaW9kaWNhbD48cGFnZXM+NDU1MTwvcGFnZXM+PHZvbHVtZT4xNDwvdm9sdW1lPjxu
dW1iZXI+Mjg8L251bWJlcj48ZGF0ZXM+PHllYXI+MjAwODwveWVhcj48L2RhdGVzPjxpc2JuPjEw
MDctOTMyNzwvaXNibj48dXJscz48L3VybHM+PGVsZWN0cm9uaWMtcmVzb3VyY2UtbnVtPjEwLjM3
NDgvd2pnLjE0LjQ1NTE8L2VsZWN0cm9uaWMtcmVzb3VyY2UtbnVtPjwvcmVjb3JkPjwvQ2l0ZT48
L0VuZE5vdGU+AAAA
</w:fldData>
        </w:fldChar>
      </w:r>
      <w:r w:rsidRPr="000B59E1">
        <w:rPr>
          <w:rFonts w:ascii="Book Antiqua" w:hAnsi="Book Antiqua"/>
          <w:color w:val="131313"/>
          <w:kern w:val="0"/>
          <w:sz w:val="24"/>
          <w:szCs w:val="24"/>
        </w:rPr>
        <w:instrText xml:space="preserve"> ADDIN EN.CITE.DATA </w:instrText>
      </w:r>
      <w:r w:rsidRPr="000B59E1">
        <w:rPr>
          <w:rFonts w:ascii="Book Antiqua" w:hAnsi="Book Antiqua"/>
          <w:color w:val="131313"/>
          <w:kern w:val="0"/>
          <w:sz w:val="24"/>
          <w:szCs w:val="24"/>
        </w:rPr>
      </w:r>
      <w:r w:rsidRPr="000B59E1">
        <w:rPr>
          <w:rFonts w:ascii="Book Antiqua" w:hAnsi="Book Antiqua"/>
          <w:color w:val="131313"/>
          <w:kern w:val="0"/>
          <w:sz w:val="24"/>
          <w:szCs w:val="24"/>
        </w:rPr>
        <w:fldChar w:fldCharType="end"/>
      </w:r>
      <w:r w:rsidRPr="000B59E1">
        <w:rPr>
          <w:rFonts w:ascii="Book Antiqua" w:hAnsi="Book Antiqua"/>
          <w:color w:val="131313"/>
          <w:kern w:val="0"/>
          <w:sz w:val="24"/>
          <w:szCs w:val="24"/>
        </w:rPr>
      </w:r>
      <w:r w:rsidRPr="000B59E1">
        <w:rPr>
          <w:rFonts w:ascii="Book Antiqua" w:hAnsi="Book Antiqua"/>
          <w:color w:val="131313"/>
          <w:kern w:val="0"/>
          <w:sz w:val="24"/>
          <w:szCs w:val="24"/>
        </w:rPr>
        <w:fldChar w:fldCharType="separate"/>
      </w:r>
      <w:r w:rsidRPr="000B59E1">
        <w:rPr>
          <w:rFonts w:ascii="Book Antiqua" w:hAnsi="Book Antiqua"/>
          <w:color w:val="131313"/>
          <w:kern w:val="0"/>
          <w:sz w:val="24"/>
          <w:szCs w:val="24"/>
          <w:vertAlign w:val="superscript"/>
        </w:rPr>
        <w:t>[</w:t>
      </w:r>
      <w:hyperlink w:anchor="_ENREF_20" w:tooltip="Stoop, 2005 #131" w:history="1">
        <w:r w:rsidRPr="000B59E1">
          <w:rPr>
            <w:rFonts w:ascii="Book Antiqua" w:hAnsi="Book Antiqua"/>
            <w:color w:val="131313"/>
            <w:kern w:val="0"/>
            <w:sz w:val="24"/>
            <w:szCs w:val="24"/>
            <w:vertAlign w:val="superscript"/>
          </w:rPr>
          <w:t>20-24</w:t>
        </w:r>
      </w:hyperlink>
      <w:r w:rsidRPr="000B59E1">
        <w:rPr>
          <w:rFonts w:ascii="Book Antiqua" w:hAnsi="Book Antiqua"/>
          <w:color w:val="131313"/>
          <w:kern w:val="0"/>
          <w:sz w:val="24"/>
          <w:szCs w:val="24"/>
          <w:vertAlign w:val="superscript"/>
        </w:rPr>
        <w:t>]</w:t>
      </w:r>
      <w:r w:rsidRPr="000B59E1">
        <w:rPr>
          <w:rFonts w:ascii="Book Antiqua" w:hAnsi="Book Antiqua"/>
          <w:color w:val="131313"/>
          <w:kern w:val="0"/>
          <w:sz w:val="24"/>
          <w:szCs w:val="24"/>
        </w:rPr>
        <w:fldChar w:fldCharType="end"/>
      </w:r>
      <w:r w:rsidRPr="000B59E1">
        <w:rPr>
          <w:rFonts w:ascii="Book Antiqua" w:hAnsi="Book Antiqua"/>
          <w:color w:val="131313"/>
          <w:kern w:val="0"/>
          <w:sz w:val="24"/>
          <w:szCs w:val="24"/>
        </w:rPr>
        <w:t>. We also observed that the immune profile of HBeAg+ CHB patients consisted of a significantly lower CD8+ T cell frequency and higher frequencies of Treg cells and PD-1+ CD8 and CD4 T cells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1). It is plausible that Treg activity and PD-1 expression on T cells may be induced by HBV replication. Recent studies have found that reducing the HBV viral load is followed by a decrease in the Treg cell frequency and lower PD-1 expression on host T cells</w:t>
      </w:r>
      <w:r w:rsidRPr="000B59E1">
        <w:rPr>
          <w:rFonts w:ascii="Book Antiqua" w:hAnsi="Book Antiqua"/>
          <w:color w:val="131313"/>
          <w:kern w:val="0"/>
          <w:sz w:val="24"/>
          <w:szCs w:val="24"/>
        </w:rPr>
        <w:fldChar w:fldCharType="begin">
          <w:fldData xml:space="preserve">PEVuZE5vdGU+PENpdGU+PEF1dGhvcj5OYW48L0F1dGhvcj48WWVhcj4yMDEyPC9ZZWFyPjxSZWNO
dW0+MTM3PC9SZWNOdW0+PERpc3BsYXlUZXh0PjxzdHlsZSBmYWNlPSJzdXBlcnNjcmlwdCI+WzI1
LTI3XTwvc3R5bGU+PC9EaXNwbGF5VGV4dD48cmVjb3JkPjxyZWMtbnVtYmVyPjEzNzwvcmVjLW51
bWJlcj48Zm9yZWlnbi1rZXlzPjxrZXkgYXBwPSJFTiIgZGItaWQ9ImF6d3YwMnJ2MDB4cDI3ZXR0
YW5wYXY1aDIwZHhlYXZ6cHNzZiI+MTM3PC9rZXk+PC9mb3JlaWduLWtleXM+PHJlZi10eXBlIG5h
bWU9IkpvdXJuYWwgQXJ0aWNsZSI+MTc8L3JlZi10eXBlPjxjb250cmlidXRvcnM+PGF1dGhvcnM+
PGF1dGhvcj5OYW4sIFguIFAuPC9hdXRob3I+PGF1dGhvcj5aaGFuZywgWS48L2F1dGhvcj48YXV0
aG9yPll1LCBILiBULjwvYXV0aG9yPjxhdXRob3I+U3VuLCBSLiBMLjwvYXV0aG9yPjxhdXRob3I+
UGVuZywgTS4gSi48L2F1dGhvcj48YXV0aG9yPkxpLCBZLjwvYXV0aG9yPjxhdXRob3I+U3UsIFcu
IEouPC9hdXRob3I+PGF1dGhvcj5MaWFuLCBKLiBRLjwvYXV0aG9yPjxhdXRob3I+V2FuZywgSi4g
UC48L2F1dGhvcj48YXV0aG9yPkJhaSwgWC4gRi48L2F1dGhvcj48L2F1dGhvcnM+PC9jb250cmli
dXRvcnM+PGF1dGgtYWRkcmVzcz5DZW50ZXIgZm9yIEluZmVjdGlvdXMgRGlzZWFzZXMsIFRhbmdk
dSBIb3NwaXRhbCwgRm91cnRoIE1pbGl0YXJ5IE1lZGljYWwgVW5pdmVyc2l0eSwgWGkmYXBvczth
biwgQ2hpbmEuPC9hdXRoLWFkZHJlc3M+PHRpdGxlcz48dGl0bGU+SW5oaWJpdGlvbiBvZiB2aXJh
bCByZXBsaWNhdGlvbiBkb3ducmVndWxhdGVzIENENCgrKUNEMjUoaGlnaCkgcmVndWxhdG9yeSBU
IGNlbGxzIGFuZCBwcm9ncmFtbWVkIGRlYXRoLWxpZ2FuZCAxIGluIGNocm9uaWMgaGVwYXRpdGlz
IEI8L3RpdGxlPjxzZWNvbmRhcnktdGl0bGU+VmlyYWwgSW1tdW5vbDwvc2Vjb25kYXJ5LXRpdGxl
PjxhbHQtdGl0bGU+VmlyYWwgaW1tdW5vbG9neTwvYWx0LXRpdGxlPjwvdGl0bGVzPjxwZXJpb2Rp
Y2FsPjxmdWxsLXRpdGxlPlZpcmFsIEltbXVub2w8L2Z1bGwtdGl0bGU+PGFiYnItMT5WaXJhbCBp
bW11bm9sb2d5PC9hYmJyLTE+PC9wZXJpb2RpY2FsPjxhbHQtcGVyaW9kaWNhbD48ZnVsbC10aXRs
ZT5WaXJhbCBJbW11bm9sPC9mdWxsLXRpdGxlPjxhYmJyLTE+VmlyYWwgaW1tdW5vbG9neTwvYWJi
ci0xPjwvYWx0LXBlcmlvZGljYWw+PHBhZ2VzPjIxLTg8L3BhZ2VzPjx2b2x1bWU+MjU8L3ZvbHVt
ZT48bnVtYmVyPjE8L251bWJlcj48a2V5d29yZHM+PGtleXdvcmQ+QWR1bHQ8L2tleXdvcmQ+PGtl
eXdvcmQ+QW50aWdlbnMsIENEMjc0L2dlbmV0aWNzLyptZXRhYm9saXNtPC9rZXl3b3JkPjxrZXl3
b3JkPkFudGl2aXJhbCBBZ2VudHMvcGhhcm1hY29sb2d5Lyp0aGVyYXBldXRpYyB1c2U8L2tleXdv
cmQ+PGtleXdvcmQ+Q0Q0LVBvc2l0aXZlIFQtTHltcGhvY3l0ZXMvaW1tdW5vbG9neTwva2V5d29y
ZD48a2V5d29yZD5DeXRva2luZXMvbWV0YWJvbGlzbTwva2V5d29yZD48a2V5d29yZD4qRG93bi1S
ZWd1bGF0aW9uPC9rZXl3b3JkPjxrZXl3b3JkPkZlbWFsZTwva2V5d29yZD48a2V5d29yZD5IZXBh
dGl0aXMgQiB2aXJ1cy8qZHJ1ZyBlZmZlY3RzL3BoeXNpb2xvZ3k8L2tleXdvcmQ+PGtleXdvcmQ+
SGVwYXRpdGlzIEIsIENocm9uaWMvKmRydWcgdGhlcmFweS9pbW11bm9sb2d5L3Zpcm9sb2d5PC9r
ZXl3b3JkPjxrZXl3b3JkPkh1bWFuczwva2V5d29yZD48a2V5d29yZD5JbnRlcmxldWtpbi0yIFJl
Y2VwdG9yIGFscGhhIFN1YnVuaXQvbWV0YWJvbGlzbTwva2V5d29yZD48a2V5d29yZD5JbnRlcmxl
dWtpbi05L21ldGFib2xpc208L2tleXdvcmQ+PGtleXdvcmQ+THltcGhvY3l0ZSBDb3VudDwva2V5
d29yZD48a2V5d29yZD5NYWxlPC9rZXl3b3JkPjxrZXl3b3JkPk51Y2xlb3NpZGVzL3BoYXJtYWNv
bG9neS90aGVyYXBldXRpYyB1c2U8L2tleXdvcmQ+PGtleXdvcmQ+UHlyaW1pZGlub25lcy9waGFy
bWFjb2xvZ3kvdGhlcmFwZXV0aWMgdXNlPC9rZXl3b3JkPjxrZXl3b3JkPlQtTHltcGhvY3l0ZXMs
IFJlZ3VsYXRvcnkvZHJ1ZyBlZmZlY3RzLyppbW11bm9sb2d5L21ldGFib2xpc20vdmlyb2xvZ3k8
L2tleXdvcmQ+PGtleXdvcmQ+VGh5bWlkaW5lL2FuYWxvZ3MgJmFtcDsgZGVyaXZhdGl2ZXM8L2tl
eXdvcmQ+PGtleXdvcmQ+VHJlYXRtZW50IE91dGNvbWU8L2tleXdvcmQ+PGtleXdvcmQ+VmlyYWwg
TG9hZC9kcnVnIGVmZmVjdHM8L2tleXdvcmQ+PGtleXdvcmQ+VmlydXMgUmVwbGljYXRpb24vKmRy
dWcgZWZmZWN0czwva2V5d29yZD48L2tleXdvcmRzPjxkYXRlcz48eWVhcj4yMDEyPC95ZWFyPjxw
dWItZGF0ZXM+PGRhdGU+RmViPC9kYXRlPjwvcHViLWRhdGVzPjwvZGF0ZXM+PGlzYm4+MTU1Ny04
OTc2IChFbGVjdHJvbmljKSYjeEQ7MDg4Mi04MjQ1IChMaW5raW5nKTwvaXNibj48YWNjZXNzaW9u
LW51bT4yMjIzMzI1NTwvYWNjZXNzaW9uLW51bT48dXJscz48cmVsYXRlZC11cmxzPjx1cmw+aHR0
cDovL3d3dy5uY2JpLm5sbS5uaWguZ292L3B1Ym1lZC8yMjIzMzI1NTwvdXJsPjwvcmVsYXRlZC11
cmxzPjwvdXJscz48Y3VzdG9tMj4zMjcxMzcyPC9jdXN0b20yPjxlbGVjdHJvbmljLXJlc291cmNl
LW51bT4xMC4xMDg5L3ZpbS4yMDExLjAwNDk8L2VsZWN0cm9uaWMtcmVzb3VyY2UtbnVtPjwvcmVj
b3JkPjwvQ2l0ZT48Q2l0ZT48QXV0aG9yPlpoZW5nPC9BdXRob3I+PFllYXI+MjAxMjwvWWVhcj48
UmVjTnVtPjEzOTwvUmVjTnVtPjxyZWNvcmQ+PHJlYy1udW1iZXI+MTM5PC9yZWMtbnVtYmVyPjxm
b3JlaWduLWtleXM+PGtleSBhcHA9IkVOIiBkYi1pZD0iYXp3djAycnYwMHhwMjdldHRhbnBhdjVo
MjBkeGVhdnpwc3NmIj4xMzk8L2tleT48L2ZvcmVpZ24ta2V5cz48cmVmLXR5cGUgbmFtZT0iSm91
cm5hbCBBcnRpY2xlIj4xNzwvcmVmLXR5cGU+PGNvbnRyaWJ1dG9ycz48YXV0aG9ycz48YXV0aG9y
PlpoZW5nLCBZYW5odWE8L2F1dGhvcj48YXV0aG9yPkh1YW5nLCBaZW1pbjwvYXV0aG9yPjxhdXRo
b3I+Q2hlbiwgWGlhbmh1YTwvYXV0aG9yPjxhdXRob3I+VGlhbiwgWWk8L2F1dGhvcj48YXV0aG9y
PlRhbmcsIEp1bjwvYXV0aG9yPjxhdXRob3I+WmhhbmcsIFlpPC9hdXRob3I+PGF1dGhvcj5aaGFu
ZywgWGlhb21pbjwvYXV0aG9yPjxhdXRob3I+WmhvdSwgSmlqdW48L2F1dGhvcj48YXV0aG9yPk1h
bywgUWluZzwvYXV0aG9yPjxhdXRob3I+TmksIEJpbmc8L2F1dGhvcj48YXV0aG9yPldhbmcsIFFp
bmdob25nPC9hdXRob3I+PGF1dGhvcj5XdSwgWXV6aGFuZzwvYXV0aG9yPjwvYXV0aG9ycz48L2Nv
bnRyaWJ1dG9ycz48dGl0bGVzPjx0aXRsZT5FZmZlY3RzIG9mIFRlbGJpdnVkaW5lIFRyZWF0bWVu
dCBvbiB0aGUgQ2lyY3VsYXRpbmcgQ0Q0KyBULUNlbGwgU3VicG9wdWxhdGlvbnMgaW4gQ2hyb25p
YyBIZXBhdGl0aXMgQiBQYXRpZW50czwvdGl0bGU+PHNlY29uZGFyeS10aXRsZT5NZWRpYXRvcnMg
b2YgSW5mbGFtbWF0aW9uPC9zZWNvbmRhcnktdGl0bGU+PC90aXRsZXM+PHBlcmlvZGljYWw+PGZ1
bGwtdGl0bGU+TWVkaWF0b3JzIG9mIEluZmxhbW1hdGlvbjwvZnVsbC10aXRsZT48L3BlcmlvZGlj
YWw+PHBhZ2VzPjk8L3BhZ2VzPjx2b2x1bWU+MjAxMjwvdm9sdW1lPjxkYXRlcz48eWVhcj4yMDEy
PC95ZWFyPjwvZGF0ZXM+PHVybHM+PHJlbGF0ZWQtdXJscz48dXJsPmh0dHA6Ly9keC5kb2kub3Jn
LzEwLjExNTUvMjAxMi83ODk4NTk8L3VybD48L3JlbGF0ZWQtdXJscz48L3VybHM+PGN1c3RvbTc+
Nzg5ODU5PC9jdXN0b203PjxlbGVjdHJvbmljLXJlc291cmNlLW51bT4xMC4xMTU1LzIwMTIvNzg5
ODU5PC9lbGVjdHJvbmljLXJlc291cmNlLW51bT48L3JlY29yZD48L0NpdGU+PENpdGU+PEF1dGhv
cj5UcmVoYW5QYXRpPC9BdXRob3I+PFllYXI+MjAxMTwvWWVhcj48UmVjTnVtPjEwNTwvUmVjTnVt
PjxyZWNvcmQ+PHJlYy1udW1iZXI+MTA1PC9yZWMtbnVtYmVyPjxmb3JlaWduLWtleXM+PGtleSBh
cHA9IkVOIiBkYi1pZD0iYXp3djAycnYwMHhwMjdldHRhbnBhdjVoMjBkeGVhdnpwc3NmIj4xMDU8
L2tleT48L2ZvcmVpZ24ta2V5cz48cmVmLXR5cGUgbmFtZT0iSm91cm5hbCBBcnRpY2xlIj4xNzwv
cmVmLXR5cGU+PGNvbnRyaWJ1dG9ycz48YXV0aG9ycz48YXV0aG9yPlRyZWhhblBhdGksIE4uPC9h
dXRob3I+PGF1dGhvcj5Lb3RpbGxpbCwgUy48L2F1dGhvcj48YXV0aG9yPkhpc3NhciwgUy4gUy48
L2F1dGhvcj48YXV0aG9yPlNocml2YXN0YXZhLCBTLjwvYXV0aG9yPjxhdXRob3I+S2hhbmFtLCBB
LjwvYXV0aG9yPjxhdXRob3I+U3Vrcml0aSwgUy48L2F1dGhvcj48YXV0aG9yPk1pc2hyYSwgUy4g
Sy48L2F1dGhvcj48YXV0aG9yPlNhcmluLCBTLiBLLjwvYXV0aG9yPjwvYXV0aG9ycz48L2NvbnRy
aWJ1dG9ycz48YXV0aC1hZGRyZXNzPkluc3RpdHV0ZSBvZiBMaXZlciBhbmQgQmlsaWFyeSBTY2ll
bmNlcyAoSUxCUyksIEQtMSwgVmFzYW50IEt1bmosIE5ldyBEZWxoaSwgMTEwIDA3MCwgSW5kaWEu
IHRyZWhhbnBhdGlAZ21haWwuY29tPC9hdXRoLWFkZHJlc3M+PHRpdGxlcz48dGl0bGU+Q2lyY3Vs
YXRpbmcgVHJlZ3MgY29ycmVsYXRlIHdpdGggdmlyYWwgbG9hZCByZWR1Y3Rpb24gaW4gY2hyb25p
YyBIQlYtdHJlYXRlZCBwYXRpZW50cyB3aXRoIHRlbm9mb3ZpciBkaXNvcHJveGlsIGZ1bWFyYXRl
PC90aXRsZT48c2Vjb25kYXJ5LXRpdGxlPkogQ2xpbiBJbW11bm9sPC9zZWNvbmRhcnktdGl0bGU+
PGFsdC10aXRsZT5Kb3VybmFsIG9mIGNsaW5pY2FsIGltbXVub2xvZ3k8L2FsdC10aXRsZT48L3Rp
dGxlcz48cGVyaW9kaWNhbD48ZnVsbC10aXRsZT5KIENsaW4gSW1tdW5vbDwvZnVsbC10aXRsZT48
YWJici0xPkpvdXJuYWwgb2YgY2xpbmljYWwgaW1tdW5vbG9neTwvYWJici0xPjwvcGVyaW9kaWNh
bD48YWx0LXBlcmlvZGljYWw+PGZ1bGwtdGl0bGU+SiBDbGluIEltbXVub2w8L2Z1bGwtdGl0bGU+
PGFiYnItMT5Kb3VybmFsIG9mIGNsaW5pY2FsIGltbXVub2xvZ3k8L2FiYnItMT48L2FsdC1wZXJp
b2RpY2FsPjxwYWdlcz41MDktMjA8L3BhZ2VzPjx2b2x1bWU+MzE8L3ZvbHVtZT48bnVtYmVyPjM8
L251bWJlcj48a2V5d29yZHM+PGtleXdvcmQ+QWRlbmluZS9hZG1pbmlzdHJhdGlvbiAmYW1wOyBk
b3NhZ2UvKmFuYWxvZ3MgJmFtcDsgZGVyaXZhdGl2ZXMvdGhlcmFwZXV0aWMgdXNlPC9rZXl3b3Jk
PjxrZXl3b3JkPkFkdWx0PC9rZXl3b3JkPjxrZXl3b3JkPkFudGlnZW5zLCBDRC9iaW9zeW50aGVz
aXMvaW1tdW5vbG9neTwva2V5d29yZD48a2V5d29yZD5DRDgtUG9zaXRpdmUgVC1MeW1waG9jeXRl
cy9jeXRvbG9neS8qZHJ1ZyBlZmZlY3RzL2ltbXVub2xvZ3kvdmlyb2xvZ3k8L2tleXdvcmQ+PGtl
eXdvcmQ+Q2FzZS1Db250cm9sIFN0dWRpZXM8L2tleXdvcmQ+PGtleXdvcmQ+RE5BLCBWaXJhbC8q
Ymxvb2QvaW1tdW5vbG9neTwva2V5d29yZD48a2V5d29yZD5GZW1hbGU8L2tleXdvcmQ+PGtleXdv
cmQ+RmxvdyBDeXRvbWV0cnk8L2tleXdvcmQ+PGtleXdvcmQ+SGVwYXRpdGlzIEIgQ29yZSBBbnRp
Z2Vucy9ibG9vZDwva2V5d29yZD48a2V5d29yZD5IZXBhdGl0aXMgQiBTdXJmYWNlIEFudGlnZW5z
L2Jsb29kPC9rZXl3b3JkPjxrZXl3b3JkPkhlcGF0aXRpcyBCIHZpcnVzLypkcnVnIGVmZmVjdHMv
aW1tdW5vbG9neS9waHlzaW9sb2d5PC9rZXl3b3JkPjxrZXl3b3JkPipIZXBhdGl0aXMgQiwgQ2hy
b25pYy9ibG9vZC9kcnVnIHRoZXJhcHkvaW1tdW5vbG9neS9wYXRob2xvZ3kvdmlyb2xvZ3k8L2tl
eXdvcmQ+PGtleXdvcmQ+SHVtYW5zPC9rZXl3b3JkPjxrZXl3b3JkPkltbXVub2Fzc2F5PC9rZXl3
b3JkPjxrZXl3b3JkPk1hbGU8L2tleXdvcmQ+PGtleXdvcmQ+TWlkZGxlIEFnZWQ8L2tleXdvcmQ+
PGtleXdvcmQ+T3JnYW5vcGhvc3Bob25hdGVzLyphZG1pbmlzdHJhdGlvbiAmYW1wOyBkb3NhZ2Uv
dGhlcmFwZXV0aWMgdXNlPC9rZXl3b3JkPjxrZXl3b3JkPlByb2dyYW1tZWQgQ2VsbCBEZWF0aCAx
IFJlY2VwdG9yL2Jpb3N5bnRoZXNpcy9pbW11bm9sb2d5PC9rZXl3b3JkPjxrZXl3b3JkPlQtTHlt
cGhvY3l0ZXMsIFJlZ3VsYXRvcnkvY3l0b2xvZ3kvKmRydWcgZWZmZWN0cy9pbW11bm9sb2d5L3Zp
cm9sb2d5PC9rZXl3b3JkPjxrZXl3b3JkPlZpcmFsIExvYWQvZHJ1ZyBlZmZlY3RzPC9rZXl3b3Jk
Pjwva2V5d29yZHM+PGRhdGVzPjx5ZWFyPjIwMTE8L3llYXI+PHB1Yi1kYXRlcz48ZGF0ZT5KdW48
L2RhdGU+PC9wdWItZGF0ZXM+PC9kYXRlcz48aXNibj4xNTczLTI1OTIgKEVsZWN0cm9uaWMpJiN4
RDswMjcxLTkxNDIgKExpbmtpbmcpPC9pc2JuPjxhY2Nlc3Npb24tbnVtPjIxMzA1Mzg3PC9hY2Nl
c3Npb24tbnVtPjx1cmxzPjxyZWxhdGVkLXVybHM+PHVybD5odHRwOi8vd3d3Lm5jYmkubmxtLm5p
aC5nb3YvcHVibWVkLzIxMzA1Mzg3PC91cmw+PC9yZWxhdGVkLXVybHM+PC91cmxzPjxlbGVjdHJv
bmljLXJlc291cmNlLW51bT4xMC4xMDA3L3MxMDg3NS0wMTEtOTUwOS03PC9lbGVjdHJvbmljLXJl
c291cmNlLW51bT48L3JlY29yZD48L0NpdGU+PC9FbmROb3RlPgAAAA==
</w:fldData>
        </w:fldChar>
      </w:r>
      <w:r w:rsidRPr="000B59E1">
        <w:rPr>
          <w:rFonts w:ascii="Book Antiqua" w:hAnsi="Book Antiqua"/>
          <w:color w:val="131313"/>
          <w:kern w:val="0"/>
          <w:sz w:val="24"/>
          <w:szCs w:val="24"/>
        </w:rPr>
        <w:instrText xml:space="preserve"> ADDIN EN.CITE </w:instrText>
      </w:r>
      <w:r w:rsidRPr="000B59E1">
        <w:rPr>
          <w:rFonts w:ascii="Book Antiqua" w:hAnsi="Book Antiqua"/>
          <w:color w:val="131313"/>
          <w:kern w:val="0"/>
          <w:sz w:val="24"/>
          <w:szCs w:val="24"/>
        </w:rPr>
        <w:fldChar w:fldCharType="begin">
          <w:fldData xml:space="preserve">PEVuZE5vdGU+PENpdGU+PEF1dGhvcj5OYW48L0F1dGhvcj48WWVhcj4yMDEyPC9ZZWFyPjxSZWNO
dW0+MTM3PC9SZWNOdW0+PERpc3BsYXlUZXh0PjxzdHlsZSBmYWNlPSJzdXBlcnNjcmlwdCI+WzI1
LTI3XTwvc3R5bGU+PC9EaXNwbGF5VGV4dD48cmVjb3JkPjxyZWMtbnVtYmVyPjEzNzwvcmVjLW51
bWJlcj48Zm9yZWlnbi1rZXlzPjxrZXkgYXBwPSJFTiIgZGItaWQ9ImF6d3YwMnJ2MDB4cDI3ZXR0
YW5wYXY1aDIwZHhlYXZ6cHNzZiI+MTM3PC9rZXk+PC9mb3JlaWduLWtleXM+PHJlZi10eXBlIG5h
bWU9IkpvdXJuYWwgQXJ0aWNsZSI+MTc8L3JlZi10eXBlPjxjb250cmlidXRvcnM+PGF1dGhvcnM+
PGF1dGhvcj5OYW4sIFguIFAuPC9hdXRob3I+PGF1dGhvcj5aaGFuZywgWS48L2F1dGhvcj48YXV0
aG9yPll1LCBILiBULjwvYXV0aG9yPjxhdXRob3I+U3VuLCBSLiBMLjwvYXV0aG9yPjxhdXRob3I+
UGVuZywgTS4gSi48L2F1dGhvcj48YXV0aG9yPkxpLCBZLjwvYXV0aG9yPjxhdXRob3I+U3UsIFcu
IEouPC9hdXRob3I+PGF1dGhvcj5MaWFuLCBKLiBRLjwvYXV0aG9yPjxhdXRob3I+V2FuZywgSi4g
UC48L2F1dGhvcj48YXV0aG9yPkJhaSwgWC4gRi48L2F1dGhvcj48L2F1dGhvcnM+PC9jb250cmli
dXRvcnM+PGF1dGgtYWRkcmVzcz5DZW50ZXIgZm9yIEluZmVjdGlvdXMgRGlzZWFzZXMsIFRhbmdk
dSBIb3NwaXRhbCwgRm91cnRoIE1pbGl0YXJ5IE1lZGljYWwgVW5pdmVyc2l0eSwgWGkmYXBvczth
biwgQ2hpbmEuPC9hdXRoLWFkZHJlc3M+PHRpdGxlcz48dGl0bGU+SW5oaWJpdGlvbiBvZiB2aXJh
bCByZXBsaWNhdGlvbiBkb3ducmVndWxhdGVzIENENCgrKUNEMjUoaGlnaCkgcmVndWxhdG9yeSBU
IGNlbGxzIGFuZCBwcm9ncmFtbWVkIGRlYXRoLWxpZ2FuZCAxIGluIGNocm9uaWMgaGVwYXRpdGlz
IEI8L3RpdGxlPjxzZWNvbmRhcnktdGl0bGU+VmlyYWwgSW1tdW5vbDwvc2Vjb25kYXJ5LXRpdGxl
PjxhbHQtdGl0bGU+VmlyYWwgaW1tdW5vbG9neTwvYWx0LXRpdGxlPjwvdGl0bGVzPjxwZXJpb2Rp
Y2FsPjxmdWxsLXRpdGxlPlZpcmFsIEltbXVub2w8L2Z1bGwtdGl0bGU+PGFiYnItMT5WaXJhbCBp
bW11bm9sb2d5PC9hYmJyLTE+PC9wZXJpb2RpY2FsPjxhbHQtcGVyaW9kaWNhbD48ZnVsbC10aXRs
ZT5WaXJhbCBJbW11bm9sPC9mdWxsLXRpdGxlPjxhYmJyLTE+VmlyYWwgaW1tdW5vbG9neTwvYWJi
ci0xPjwvYWx0LXBlcmlvZGljYWw+PHBhZ2VzPjIxLTg8L3BhZ2VzPjx2b2x1bWU+MjU8L3ZvbHVt
ZT48bnVtYmVyPjE8L251bWJlcj48a2V5d29yZHM+PGtleXdvcmQ+QWR1bHQ8L2tleXdvcmQ+PGtl
eXdvcmQ+QW50aWdlbnMsIENEMjc0L2dlbmV0aWNzLyptZXRhYm9saXNtPC9rZXl3b3JkPjxrZXl3
b3JkPkFudGl2aXJhbCBBZ2VudHMvcGhhcm1hY29sb2d5Lyp0aGVyYXBldXRpYyB1c2U8L2tleXdv
cmQ+PGtleXdvcmQ+Q0Q0LVBvc2l0aXZlIFQtTHltcGhvY3l0ZXMvaW1tdW5vbG9neTwva2V5d29y
ZD48a2V5d29yZD5DeXRva2luZXMvbWV0YWJvbGlzbTwva2V5d29yZD48a2V5d29yZD4qRG93bi1S
ZWd1bGF0aW9uPC9rZXl3b3JkPjxrZXl3b3JkPkZlbWFsZTwva2V5d29yZD48a2V5d29yZD5IZXBh
dGl0aXMgQiB2aXJ1cy8qZHJ1ZyBlZmZlY3RzL3BoeXNpb2xvZ3k8L2tleXdvcmQ+PGtleXdvcmQ+
SGVwYXRpdGlzIEIsIENocm9uaWMvKmRydWcgdGhlcmFweS9pbW11bm9sb2d5L3Zpcm9sb2d5PC9r
ZXl3b3JkPjxrZXl3b3JkPkh1bWFuczwva2V5d29yZD48a2V5d29yZD5JbnRlcmxldWtpbi0yIFJl
Y2VwdG9yIGFscGhhIFN1YnVuaXQvbWV0YWJvbGlzbTwva2V5d29yZD48a2V5d29yZD5JbnRlcmxl
dWtpbi05L21ldGFib2xpc208L2tleXdvcmQ+PGtleXdvcmQ+THltcGhvY3l0ZSBDb3VudDwva2V5
d29yZD48a2V5d29yZD5NYWxlPC9rZXl3b3JkPjxrZXl3b3JkPk51Y2xlb3NpZGVzL3BoYXJtYWNv
bG9neS90aGVyYXBldXRpYyB1c2U8L2tleXdvcmQ+PGtleXdvcmQ+UHlyaW1pZGlub25lcy9waGFy
bWFjb2xvZ3kvdGhlcmFwZXV0aWMgdXNlPC9rZXl3b3JkPjxrZXl3b3JkPlQtTHltcGhvY3l0ZXMs
IFJlZ3VsYXRvcnkvZHJ1ZyBlZmZlY3RzLyppbW11bm9sb2d5L21ldGFib2xpc20vdmlyb2xvZ3k8
L2tleXdvcmQ+PGtleXdvcmQ+VGh5bWlkaW5lL2FuYWxvZ3MgJmFtcDsgZGVyaXZhdGl2ZXM8L2tl
eXdvcmQ+PGtleXdvcmQ+VHJlYXRtZW50IE91dGNvbWU8L2tleXdvcmQ+PGtleXdvcmQ+VmlyYWwg
TG9hZC9kcnVnIGVmZmVjdHM8L2tleXdvcmQ+PGtleXdvcmQ+VmlydXMgUmVwbGljYXRpb24vKmRy
dWcgZWZmZWN0czwva2V5d29yZD48L2tleXdvcmRzPjxkYXRlcz48eWVhcj4yMDEyPC95ZWFyPjxw
dWItZGF0ZXM+PGRhdGU+RmViPC9kYXRlPjwvcHViLWRhdGVzPjwvZGF0ZXM+PGlzYm4+MTU1Ny04
OTc2IChFbGVjdHJvbmljKSYjeEQ7MDg4Mi04MjQ1IChMaW5raW5nKTwvaXNibj48YWNjZXNzaW9u
LW51bT4yMjIzMzI1NTwvYWNjZXNzaW9uLW51bT48dXJscz48cmVsYXRlZC11cmxzPjx1cmw+aHR0
cDovL3d3dy5uY2JpLm5sbS5uaWguZ292L3B1Ym1lZC8yMjIzMzI1NTwvdXJsPjwvcmVsYXRlZC11
cmxzPjwvdXJscz48Y3VzdG9tMj4zMjcxMzcyPC9jdXN0b20yPjxlbGVjdHJvbmljLXJlc291cmNl
LW51bT4xMC4xMDg5L3ZpbS4yMDExLjAwNDk8L2VsZWN0cm9uaWMtcmVzb3VyY2UtbnVtPjwvcmVj
b3JkPjwvQ2l0ZT48Q2l0ZT48QXV0aG9yPlpoZW5nPC9BdXRob3I+PFllYXI+MjAxMjwvWWVhcj48
UmVjTnVtPjEzOTwvUmVjTnVtPjxyZWNvcmQ+PHJlYy1udW1iZXI+MTM5PC9yZWMtbnVtYmVyPjxm
b3JlaWduLWtleXM+PGtleSBhcHA9IkVOIiBkYi1pZD0iYXp3djAycnYwMHhwMjdldHRhbnBhdjVo
MjBkeGVhdnpwc3NmIj4xMzk8L2tleT48L2ZvcmVpZ24ta2V5cz48cmVmLXR5cGUgbmFtZT0iSm91
cm5hbCBBcnRpY2xlIj4xNzwvcmVmLXR5cGU+PGNvbnRyaWJ1dG9ycz48YXV0aG9ycz48YXV0aG9y
PlpoZW5nLCBZYW5odWE8L2F1dGhvcj48YXV0aG9yPkh1YW5nLCBaZW1pbjwvYXV0aG9yPjxhdXRo
b3I+Q2hlbiwgWGlhbmh1YTwvYXV0aG9yPjxhdXRob3I+VGlhbiwgWWk8L2F1dGhvcj48YXV0aG9y
PlRhbmcsIEp1bjwvYXV0aG9yPjxhdXRob3I+WmhhbmcsIFlpPC9hdXRob3I+PGF1dGhvcj5aaGFu
ZywgWGlhb21pbjwvYXV0aG9yPjxhdXRob3I+WmhvdSwgSmlqdW48L2F1dGhvcj48YXV0aG9yPk1h
bywgUWluZzwvYXV0aG9yPjxhdXRob3I+TmksIEJpbmc8L2F1dGhvcj48YXV0aG9yPldhbmcsIFFp
bmdob25nPC9hdXRob3I+PGF1dGhvcj5XdSwgWXV6aGFuZzwvYXV0aG9yPjwvYXV0aG9ycz48L2Nv
bnRyaWJ1dG9ycz48dGl0bGVzPjx0aXRsZT5FZmZlY3RzIG9mIFRlbGJpdnVkaW5lIFRyZWF0bWVu
dCBvbiB0aGUgQ2lyY3VsYXRpbmcgQ0Q0KyBULUNlbGwgU3VicG9wdWxhdGlvbnMgaW4gQ2hyb25p
YyBIZXBhdGl0aXMgQiBQYXRpZW50czwvdGl0bGU+PHNlY29uZGFyeS10aXRsZT5NZWRpYXRvcnMg
b2YgSW5mbGFtbWF0aW9uPC9zZWNvbmRhcnktdGl0bGU+PC90aXRsZXM+PHBlcmlvZGljYWw+PGZ1
bGwtdGl0bGU+TWVkaWF0b3JzIG9mIEluZmxhbW1hdGlvbjwvZnVsbC10aXRsZT48L3BlcmlvZGlj
YWw+PHBhZ2VzPjk8L3BhZ2VzPjx2b2x1bWU+MjAxMjwvdm9sdW1lPjxkYXRlcz48eWVhcj4yMDEy
PC95ZWFyPjwvZGF0ZXM+PHVybHM+PHJlbGF0ZWQtdXJscz48dXJsPmh0dHA6Ly9keC5kb2kub3Jn
LzEwLjExNTUvMjAxMi83ODk4NTk8L3VybD48L3JlbGF0ZWQtdXJscz48L3VybHM+PGN1c3RvbTc+
Nzg5ODU5PC9jdXN0b203PjxlbGVjdHJvbmljLXJlc291cmNlLW51bT4xMC4xMTU1LzIwMTIvNzg5
ODU5PC9lbGVjdHJvbmljLXJlc291cmNlLW51bT48L3JlY29yZD48L0NpdGU+PENpdGU+PEF1dGhv
cj5UcmVoYW5QYXRpPC9BdXRob3I+PFllYXI+MjAxMTwvWWVhcj48UmVjTnVtPjEwNTwvUmVjTnVt
PjxyZWNvcmQ+PHJlYy1udW1iZXI+MTA1PC9yZWMtbnVtYmVyPjxmb3JlaWduLWtleXM+PGtleSBh
cHA9IkVOIiBkYi1pZD0iYXp3djAycnYwMHhwMjdldHRhbnBhdjVoMjBkeGVhdnpwc3NmIj4xMDU8
L2tleT48L2ZvcmVpZ24ta2V5cz48cmVmLXR5cGUgbmFtZT0iSm91cm5hbCBBcnRpY2xlIj4xNzwv
cmVmLXR5cGU+PGNvbnRyaWJ1dG9ycz48YXV0aG9ycz48YXV0aG9yPlRyZWhhblBhdGksIE4uPC9h
dXRob3I+PGF1dGhvcj5Lb3RpbGxpbCwgUy48L2F1dGhvcj48YXV0aG9yPkhpc3NhciwgUy4gUy48
L2F1dGhvcj48YXV0aG9yPlNocml2YXN0YXZhLCBTLjwvYXV0aG9yPjxhdXRob3I+S2hhbmFtLCBB
LjwvYXV0aG9yPjxhdXRob3I+U3Vrcml0aSwgUy48L2F1dGhvcj48YXV0aG9yPk1pc2hyYSwgUy4g
Sy48L2F1dGhvcj48YXV0aG9yPlNhcmluLCBTLiBLLjwvYXV0aG9yPjwvYXV0aG9ycz48L2NvbnRy
aWJ1dG9ycz48YXV0aC1hZGRyZXNzPkluc3RpdHV0ZSBvZiBMaXZlciBhbmQgQmlsaWFyeSBTY2ll
bmNlcyAoSUxCUyksIEQtMSwgVmFzYW50IEt1bmosIE5ldyBEZWxoaSwgMTEwIDA3MCwgSW5kaWEu
IHRyZWhhbnBhdGlAZ21haWwuY29tPC9hdXRoLWFkZHJlc3M+PHRpdGxlcz48dGl0bGU+Q2lyY3Vs
YXRpbmcgVHJlZ3MgY29ycmVsYXRlIHdpdGggdmlyYWwgbG9hZCByZWR1Y3Rpb24gaW4gY2hyb25p
YyBIQlYtdHJlYXRlZCBwYXRpZW50cyB3aXRoIHRlbm9mb3ZpciBkaXNvcHJveGlsIGZ1bWFyYXRl
PC90aXRsZT48c2Vjb25kYXJ5LXRpdGxlPkogQ2xpbiBJbW11bm9sPC9zZWNvbmRhcnktdGl0bGU+
PGFsdC10aXRsZT5Kb3VybmFsIG9mIGNsaW5pY2FsIGltbXVub2xvZ3k8L2FsdC10aXRsZT48L3Rp
dGxlcz48cGVyaW9kaWNhbD48ZnVsbC10aXRsZT5KIENsaW4gSW1tdW5vbDwvZnVsbC10aXRsZT48
YWJici0xPkpvdXJuYWwgb2YgY2xpbmljYWwgaW1tdW5vbG9neTwvYWJici0xPjwvcGVyaW9kaWNh
bD48YWx0LXBlcmlvZGljYWw+PGZ1bGwtdGl0bGU+SiBDbGluIEltbXVub2w8L2Z1bGwtdGl0bGU+
PGFiYnItMT5Kb3VybmFsIG9mIGNsaW5pY2FsIGltbXVub2xvZ3k8L2FiYnItMT48L2FsdC1wZXJp
b2RpY2FsPjxwYWdlcz41MDktMjA8L3BhZ2VzPjx2b2x1bWU+MzE8L3ZvbHVtZT48bnVtYmVyPjM8
L251bWJlcj48a2V5d29yZHM+PGtleXdvcmQ+QWRlbmluZS9hZG1pbmlzdHJhdGlvbiAmYW1wOyBk
b3NhZ2UvKmFuYWxvZ3MgJmFtcDsgZGVyaXZhdGl2ZXMvdGhlcmFwZXV0aWMgdXNlPC9rZXl3b3Jk
PjxrZXl3b3JkPkFkdWx0PC9rZXl3b3JkPjxrZXl3b3JkPkFudGlnZW5zLCBDRC9iaW9zeW50aGVz
aXMvaW1tdW5vbG9neTwva2V5d29yZD48a2V5d29yZD5DRDgtUG9zaXRpdmUgVC1MeW1waG9jeXRl
cy9jeXRvbG9neS8qZHJ1ZyBlZmZlY3RzL2ltbXVub2xvZ3kvdmlyb2xvZ3k8L2tleXdvcmQ+PGtl
eXdvcmQ+Q2FzZS1Db250cm9sIFN0dWRpZXM8L2tleXdvcmQ+PGtleXdvcmQ+RE5BLCBWaXJhbC8q
Ymxvb2QvaW1tdW5vbG9neTwva2V5d29yZD48a2V5d29yZD5GZW1hbGU8L2tleXdvcmQ+PGtleXdv
cmQ+RmxvdyBDeXRvbWV0cnk8L2tleXdvcmQ+PGtleXdvcmQ+SGVwYXRpdGlzIEIgQ29yZSBBbnRp
Z2Vucy9ibG9vZDwva2V5d29yZD48a2V5d29yZD5IZXBhdGl0aXMgQiBTdXJmYWNlIEFudGlnZW5z
L2Jsb29kPC9rZXl3b3JkPjxrZXl3b3JkPkhlcGF0aXRpcyBCIHZpcnVzLypkcnVnIGVmZmVjdHMv
aW1tdW5vbG9neS9waHlzaW9sb2d5PC9rZXl3b3JkPjxrZXl3b3JkPipIZXBhdGl0aXMgQiwgQ2hy
b25pYy9ibG9vZC9kcnVnIHRoZXJhcHkvaW1tdW5vbG9neS9wYXRob2xvZ3kvdmlyb2xvZ3k8L2tl
eXdvcmQ+PGtleXdvcmQ+SHVtYW5zPC9rZXl3b3JkPjxrZXl3b3JkPkltbXVub2Fzc2F5PC9rZXl3
b3JkPjxrZXl3b3JkPk1hbGU8L2tleXdvcmQ+PGtleXdvcmQ+TWlkZGxlIEFnZWQ8L2tleXdvcmQ+
PGtleXdvcmQ+T3JnYW5vcGhvc3Bob25hdGVzLyphZG1pbmlzdHJhdGlvbiAmYW1wOyBkb3NhZ2Uv
dGhlcmFwZXV0aWMgdXNlPC9rZXl3b3JkPjxrZXl3b3JkPlByb2dyYW1tZWQgQ2VsbCBEZWF0aCAx
IFJlY2VwdG9yL2Jpb3N5bnRoZXNpcy9pbW11bm9sb2d5PC9rZXl3b3JkPjxrZXl3b3JkPlQtTHlt
cGhvY3l0ZXMsIFJlZ3VsYXRvcnkvY3l0b2xvZ3kvKmRydWcgZWZmZWN0cy9pbW11bm9sb2d5L3Zp
cm9sb2d5PC9rZXl3b3JkPjxrZXl3b3JkPlZpcmFsIExvYWQvZHJ1ZyBlZmZlY3RzPC9rZXl3b3Jk
Pjwva2V5d29yZHM+PGRhdGVzPjx5ZWFyPjIwMTE8L3llYXI+PHB1Yi1kYXRlcz48ZGF0ZT5KdW48
L2RhdGU+PC9wdWItZGF0ZXM+PC9kYXRlcz48aXNibj4xNTczLTI1OTIgKEVsZWN0cm9uaWMpJiN4
RDswMjcxLTkxNDIgKExpbmtpbmcpPC9pc2JuPjxhY2Nlc3Npb24tbnVtPjIxMzA1Mzg3PC9hY2Nl
c3Npb24tbnVtPjx1cmxzPjxyZWxhdGVkLXVybHM+PHVybD5odHRwOi8vd3d3Lm5jYmkubmxtLm5p
aC5nb3YvcHVibWVkLzIxMzA1Mzg3PC91cmw+PC9yZWxhdGVkLXVybHM+PC91cmxzPjxlbGVjdHJv
bmljLXJlc291cmNlLW51bT4xMC4xMDA3L3MxMDg3NS0wMTEtOTUwOS03PC9lbGVjdHJvbmljLXJl
c291cmNlLW51bT48L3JlY29yZD48L0NpdGU+PC9FbmROb3RlPgAAAA==
</w:fldData>
        </w:fldChar>
      </w:r>
      <w:r w:rsidRPr="000B59E1">
        <w:rPr>
          <w:rFonts w:ascii="Book Antiqua" w:hAnsi="Book Antiqua"/>
          <w:color w:val="131313"/>
          <w:kern w:val="0"/>
          <w:sz w:val="24"/>
          <w:szCs w:val="24"/>
        </w:rPr>
        <w:instrText xml:space="preserve"> ADDIN EN.CITE.DATA </w:instrText>
      </w:r>
      <w:r w:rsidRPr="000B59E1">
        <w:rPr>
          <w:rFonts w:ascii="Book Antiqua" w:hAnsi="Book Antiqua"/>
          <w:color w:val="131313"/>
          <w:kern w:val="0"/>
          <w:sz w:val="24"/>
          <w:szCs w:val="24"/>
        </w:rPr>
      </w:r>
      <w:r w:rsidRPr="000B59E1">
        <w:rPr>
          <w:rFonts w:ascii="Book Antiqua" w:hAnsi="Book Antiqua"/>
          <w:color w:val="131313"/>
          <w:kern w:val="0"/>
          <w:sz w:val="24"/>
          <w:szCs w:val="24"/>
        </w:rPr>
        <w:fldChar w:fldCharType="end"/>
      </w:r>
      <w:r w:rsidRPr="000B59E1">
        <w:rPr>
          <w:rFonts w:ascii="Book Antiqua" w:hAnsi="Book Antiqua"/>
          <w:color w:val="131313"/>
          <w:kern w:val="0"/>
          <w:sz w:val="24"/>
          <w:szCs w:val="24"/>
        </w:rPr>
      </w:r>
      <w:r w:rsidRPr="000B59E1">
        <w:rPr>
          <w:rFonts w:ascii="Book Antiqua" w:hAnsi="Book Antiqua"/>
          <w:color w:val="131313"/>
          <w:kern w:val="0"/>
          <w:sz w:val="24"/>
          <w:szCs w:val="24"/>
        </w:rPr>
        <w:fldChar w:fldCharType="separate"/>
      </w:r>
      <w:r w:rsidRPr="000B59E1">
        <w:rPr>
          <w:rFonts w:ascii="Book Antiqua" w:hAnsi="Book Antiqua"/>
          <w:color w:val="131313"/>
          <w:kern w:val="0"/>
          <w:sz w:val="24"/>
          <w:szCs w:val="24"/>
          <w:vertAlign w:val="superscript"/>
        </w:rPr>
        <w:t>[</w:t>
      </w:r>
      <w:hyperlink w:anchor="_ENREF_25" w:tooltip="Nan, 2012 #137" w:history="1">
        <w:r w:rsidRPr="000B59E1">
          <w:rPr>
            <w:rFonts w:ascii="Book Antiqua" w:hAnsi="Book Antiqua"/>
            <w:color w:val="131313"/>
            <w:kern w:val="0"/>
            <w:sz w:val="24"/>
            <w:szCs w:val="24"/>
            <w:vertAlign w:val="superscript"/>
          </w:rPr>
          <w:t>25-27</w:t>
        </w:r>
      </w:hyperlink>
      <w:r w:rsidRPr="000B59E1">
        <w:rPr>
          <w:rFonts w:ascii="Book Antiqua" w:hAnsi="Book Antiqua"/>
          <w:color w:val="131313"/>
          <w:kern w:val="0"/>
          <w:sz w:val="24"/>
          <w:szCs w:val="24"/>
          <w:vertAlign w:val="superscript"/>
        </w:rPr>
        <w:t>]</w:t>
      </w:r>
      <w:r w:rsidRPr="000B59E1">
        <w:rPr>
          <w:rFonts w:ascii="Book Antiqua" w:hAnsi="Book Antiqua"/>
          <w:color w:val="131313"/>
          <w:kern w:val="0"/>
          <w:sz w:val="24"/>
          <w:szCs w:val="24"/>
        </w:rPr>
        <w:fldChar w:fldCharType="end"/>
      </w:r>
      <w:r w:rsidRPr="000B59E1">
        <w:rPr>
          <w:rFonts w:ascii="Book Antiqua" w:hAnsi="Book Antiqua"/>
          <w:color w:val="131313"/>
          <w:kern w:val="0"/>
          <w:sz w:val="24"/>
          <w:szCs w:val="24"/>
        </w:rPr>
        <w:t>. We found that in the first 24 w</w:t>
      </w:r>
      <w:r>
        <w:rPr>
          <w:rFonts w:ascii="Book Antiqua" w:hAnsi="Book Antiqua"/>
          <w:color w:val="131313"/>
          <w:kern w:val="0"/>
          <w:sz w:val="24"/>
          <w:szCs w:val="24"/>
        </w:rPr>
        <w:t>k</w:t>
      </w:r>
      <w:r w:rsidRPr="000B59E1">
        <w:rPr>
          <w:rFonts w:ascii="Book Antiqua" w:hAnsi="Book Antiqua"/>
          <w:color w:val="131313"/>
          <w:kern w:val="0"/>
          <w:sz w:val="24"/>
          <w:szCs w:val="24"/>
        </w:rPr>
        <w:t xml:space="preserve"> of treatment, in addition to a reduction in viral load, there was also a reduction in the Treg cell frequency, and the frequency of PD-1 expressing CD8 T cells decreased gradually. Particularly at week 24, these negative immune regulatory factors decreased significantly, and their reduction was positively correlated with the change in HBV DNA level (</w:t>
      </w:r>
      <w:r>
        <w:rPr>
          <w:rFonts w:ascii="Book Antiqua" w:hAnsi="Book Antiqua"/>
          <w:color w:val="131313"/>
          <w:kern w:val="0"/>
          <w:sz w:val="24"/>
          <w:szCs w:val="24"/>
        </w:rPr>
        <w:t>Figure</w:t>
      </w:r>
      <w:r w:rsidRPr="000B59E1">
        <w:rPr>
          <w:rFonts w:ascii="Book Antiqua" w:hAnsi="Book Antiqua"/>
          <w:color w:val="131313"/>
          <w:kern w:val="0"/>
          <w:sz w:val="24"/>
          <w:szCs w:val="24"/>
        </w:rPr>
        <w:t xml:space="preserve"> 3E and F). These results suggested that the HBV load plays an </w:t>
      </w:r>
      <w:r w:rsidRPr="000B59E1">
        <w:rPr>
          <w:rFonts w:ascii="Book Antiqua" w:hAnsi="Book Antiqua"/>
          <w:color w:val="131313"/>
          <w:kern w:val="0"/>
          <w:sz w:val="24"/>
          <w:szCs w:val="24"/>
        </w:rPr>
        <w:lastRenderedPageBreak/>
        <w:t>important role in host immune tolerance.</w:t>
      </w:r>
    </w:p>
    <w:p w:rsidR="00DB7D1B" w:rsidRPr="000B59E1" w:rsidRDefault="00DB7D1B" w:rsidP="00D617BA">
      <w:pPr>
        <w:autoSpaceDE w:val="0"/>
        <w:autoSpaceDN w:val="0"/>
        <w:adjustRightInd w:val="0"/>
        <w:spacing w:line="360" w:lineRule="auto"/>
        <w:ind w:firstLineChars="200" w:firstLine="480"/>
        <w:rPr>
          <w:rFonts w:ascii="Book Antiqua" w:eastAsia="AdvGulliv-R" w:hAnsi="Book Antiqua"/>
          <w:kern w:val="0"/>
          <w:sz w:val="24"/>
          <w:szCs w:val="24"/>
        </w:rPr>
      </w:pPr>
      <w:r w:rsidRPr="000B59E1">
        <w:rPr>
          <w:rFonts w:ascii="Book Antiqua" w:hAnsi="Book Antiqua"/>
          <w:color w:val="131313"/>
          <w:kern w:val="0"/>
          <w:sz w:val="24"/>
          <w:szCs w:val="24"/>
        </w:rPr>
        <w:t xml:space="preserve">The function of the HBV precore or HBeAg is largely unknown because it is not required for viral assembly, infection, or replication. However, HBeAg does appear to play a role in viral persistence. It has been suggested that HBeAg may promote chronic HBV infection by functioning as an immunoregulatory protein. </w:t>
      </w:r>
      <w:r w:rsidRPr="000B59E1">
        <w:rPr>
          <w:rFonts w:ascii="Book Antiqua" w:eastAsia="AdvGulliv-R" w:hAnsi="Book Antiqua"/>
          <w:kern w:val="0"/>
          <w:sz w:val="24"/>
          <w:szCs w:val="24"/>
        </w:rPr>
        <w:t xml:space="preserve">Peng </w:t>
      </w:r>
      <w:r w:rsidRPr="00E76F29">
        <w:rPr>
          <w:rFonts w:ascii="Book Antiqua" w:eastAsia="AdvGulliv-R" w:hAnsi="Book Antiqua"/>
          <w:i/>
          <w:kern w:val="0"/>
          <w:sz w:val="24"/>
          <w:szCs w:val="24"/>
        </w:rPr>
        <w:t>et al</w:t>
      </w:r>
      <w:r w:rsidRPr="000B59E1">
        <w:rPr>
          <w:rFonts w:ascii="Book Antiqua" w:eastAsia="AdvGulliv-R" w:hAnsi="Book Antiqua"/>
          <w:kern w:val="0"/>
          <w:sz w:val="24"/>
          <w:szCs w:val="24"/>
        </w:rPr>
        <w:fldChar w:fldCharType="begin">
          <w:fldData xml:space="preserve">PEVuZE5vdGU+PENpdGU+PEF1dGhvcj5QZW5nPC9BdXRob3I+PFllYXI+MjAxMTwvWWVhcj48UmVj
TnVtPjEzNTwvUmVjTnVtPjxEaXNwbGF5VGV4dD48c3R5bGUgZmFjZT0ic3VwZXJzY3JpcHQiPlsy
M108L3N0eWxlPjwvRGlzcGxheVRleHQ+PHJlY29yZD48cmVjLW51bWJlcj4xMzU8L3JlYy1udW1i
ZXI+PGZvcmVpZ24ta2V5cz48a2V5IGFwcD0iRU4iIGRiLWlkPSJhend2MDJydjAweHAyN2V0dGFu
cGF2NWgyMGR4ZWF2enBzc2YiPjEzNTwva2V5PjwvZm9yZWlnbi1rZXlzPjxyZWYtdHlwZSBuYW1l
PSJKb3VybmFsIEFydGljbGUiPjE3PC9yZWYtdHlwZT48Y29udHJpYnV0b3JzPjxhdXRob3JzPjxh
dXRob3I+UGVuZywgRy48L2F1dGhvcj48YXV0aG9yPkx1bywgQi48L2F1dGhvcj48YXV0aG9yPkxp
LCBKLjwvYXV0aG9yPjxhdXRob3I+WmhhbywgRC48L2F1dGhvcj48YXV0aG9yPld1LCBXLjwvYXV0
aG9yPjxhdXRob3I+Q2hlbiwgRi48L2F1dGhvcj48YXV0aG9yPkNoZW4sIFouPC9hdXRob3I+PC9h
dXRob3JzPjwvY29udHJpYnV0b3JzPjxhdXRoLWFkZHJlc3M+U3RhdGUgS2V5IExhYm9yYXRvcnkg
Zm9yIERpYWdub3NpcyBhbmQgVHJlYXRtZW50IG9mIEluZmVjdGlvdXMgRGlzZWFzZXMsIEluc3Rp
dHV0ZSBvZiBJbmZlY3Rpb3VzIERpc2Vhc2VzLCBGaXJzdCBBZmZpbGlhdGVkIEhvc3BpdGFsLCBN
ZWRpY2FsIENvbGxlZ2UsIFpoZWppYW5nIFVuaXZlcnNpdHksIDc5IFFpbmdjaHVuIFJvYWQsIEhh
bmd6aG91LCBaaGVqaWFuZyAzMTAwMDMsIENoaW5hLiBwZ3BmY0AxNjMuY29tPC9hdXRoLWFkZHJl
c3M+PHRpdGxlcz48dGl0bGU+SGVwYXRpdGlzIEIgZS1hbnRpZ2VuIHBlcnNpc3RlbmN5IGlzIGFz
c29jaWF0ZWQgd2l0aCB0aGUgcHJvcGVydGllcyBvZiBIQlYtc3BlY2lmaWMgQ0Q4IFQgY2VsbHMg
aW4gQ0hCIHBhdGllbnRzPC90aXRsZT48c2Vjb25kYXJ5LXRpdGxlPkogQ2xpbiBJbW11bm9sPC9z
ZWNvbmRhcnktdGl0bGU+PGFsdC10aXRsZT5Kb3VybmFsIG9mIGNsaW5pY2FsIGltbXVub2xvZ3k8
L2FsdC10aXRsZT48L3RpdGxlcz48cGVyaW9kaWNhbD48ZnVsbC10aXRsZT5KIENsaW4gSW1tdW5v
bDwvZnVsbC10aXRsZT48YWJici0xPkpvdXJuYWwgb2YgY2xpbmljYWwgaW1tdW5vbG9neTwvYWJi
ci0xPjwvcGVyaW9kaWNhbD48YWx0LXBlcmlvZGljYWw+PGZ1bGwtdGl0bGU+SiBDbGluIEltbXVu
b2w8L2Z1bGwtdGl0bGU+PGFiYnItMT5Kb3VybmFsIG9mIGNsaW5pY2FsIGltbXVub2xvZ3k8L2Fi
YnItMT48L2FsdC1wZXJpb2RpY2FsPjxwYWdlcz4xOTUtMjA0PC9wYWdlcz48dm9sdW1lPjMxPC92
b2x1bWU+PG51bWJlcj4yPC9udW1iZXI+PGtleXdvcmRzPjxrZXl3b3JkPkFkb2xlc2NlbnQ8L2tl
eXdvcmQ+PGtleXdvcmQ+QWR1bHQ8L2tleXdvcmQ+PGtleXdvcmQ+QWxhbmluZSBUcmFuc2FtaW5h
c2UvYmxvb2Q8L2tleXdvcmQ+PGtleXdvcmQ+Q0Q4LVBvc2l0aXZlIFQtTHltcGhvY3l0ZXMvZW56
eW1vbG9neS8qaW1tdW5vbG9neTwva2V5d29yZD48a2V5d29yZD5ETkEsIFZpcmFsL2Jsb29kPC9r
ZXl3b3JkPjxrZXl3b3JkPkVwaXRvcGVzL2ltbXVub2xvZ3k8L2tleXdvcmQ+PGtleXdvcmQ+RmVt
YWxlPC9rZXl3b3JkPjxrZXl3b3JkPkZvcmtoZWFkIFRyYW5zY3JpcHRpb24gRmFjdG9ycy9pbW11
bm9sb2d5PC9rZXl3b3JkPjxrZXl3b3JkPkhlcGF0aXRpcyBCIGUgQW50aWdlbnMvYmxvb2QvKmlt
bXVub2xvZ3k8L2tleXdvcmQ+PGtleXdvcmQ+SGVwYXRpdGlzIEIgdmlydXMvKmltbXVub2xvZ3k8
L2tleXdvcmQ+PGtleXdvcmQ+SGVwYXRpdGlzIEIsIENocm9uaWMvYmxvb2QvZW56eW1vbG9neS8q
aW1tdW5vbG9neTwva2V5d29yZD48a2V5d29yZD5IdW1hbnM8L2tleXdvcmQ+PGtleXdvcmQ+TWFs
ZTwva2V5d29yZD48a2V5d29yZD5NaWRkbGUgQWdlZDwva2V5d29yZD48a2V5d29yZD5QaGVub3R5
cGU8L2tleXdvcmQ+PGtleXdvcmQ+Uk5BLCBNZXNzZW5nZXIvaW1tdW5vbG9neTwva2V5d29yZD48
a2V5d29yZD5ULUx5bXBob2N5dGVzLCBSZWd1bGF0b3J5L2ltbXVub2xvZ3k8L2tleXdvcmQ+PGtl
eXdvcmQ+WW91bmcgQWR1bHQ8L2tleXdvcmQ+PC9rZXl3b3Jkcz48ZGF0ZXM+PHllYXI+MjAxMTwv
eWVhcj48cHViLWRhdGVzPjxkYXRlPkFwcjwvZGF0ZT48L3B1Yi1kYXRlcz48L2RhdGVzPjxpc2Ju
PjE1NzMtMjU5MiAoRWxlY3Ryb25pYykmI3hEOzAyNzEtOTE0MiAoTGlua2luZyk8L2lzYm4+PGFj
Y2Vzc2lvbi1udW0+MjExMjA2ODY8L2FjY2Vzc2lvbi1udW0+PHVybHM+PHJlbGF0ZWQtdXJscz48
dXJsPmh0dHA6Ly93d3cubmNiaS5ubG0ubmloLmdvdi9wdWJtZWQvMjExMjA2ODY8L3VybD48L3Jl
bGF0ZWQtdXJscz48L3VybHM+PGVsZWN0cm9uaWMtcmVzb3VyY2UtbnVtPjEwLjEwMDcvczEwODc1
LTAxMC05NDgzLTU8L2VsZWN0cm9uaWMtcmVzb3VyY2UtbnVtPjwvcmVjb3JkPjwvQ2l0ZT48L0Vu
ZE5vdGU+AAAA
</w:fldData>
        </w:fldChar>
      </w:r>
      <w:r w:rsidRPr="000B59E1">
        <w:rPr>
          <w:rFonts w:ascii="Book Antiqua" w:eastAsia="AdvGulliv-R" w:hAnsi="Book Antiqua"/>
          <w:kern w:val="0"/>
          <w:sz w:val="24"/>
          <w:szCs w:val="24"/>
        </w:rPr>
        <w:instrText xml:space="preserve"> ADDIN EN.CITE </w:instrText>
      </w:r>
      <w:r w:rsidRPr="000B59E1">
        <w:rPr>
          <w:rFonts w:ascii="Book Antiqua" w:eastAsia="AdvGulliv-R" w:hAnsi="Book Antiqua"/>
          <w:kern w:val="0"/>
          <w:sz w:val="24"/>
          <w:szCs w:val="24"/>
        </w:rPr>
        <w:fldChar w:fldCharType="begin">
          <w:fldData xml:space="preserve">PEVuZE5vdGU+PENpdGU+PEF1dGhvcj5QZW5nPC9BdXRob3I+PFllYXI+MjAxMTwvWWVhcj48UmVj
TnVtPjEzNTwvUmVjTnVtPjxEaXNwbGF5VGV4dD48c3R5bGUgZmFjZT0ic3VwZXJzY3JpcHQiPlsy
M108L3N0eWxlPjwvRGlzcGxheVRleHQ+PHJlY29yZD48cmVjLW51bWJlcj4xMzU8L3JlYy1udW1i
ZXI+PGZvcmVpZ24ta2V5cz48a2V5IGFwcD0iRU4iIGRiLWlkPSJhend2MDJydjAweHAyN2V0dGFu
cGF2NWgyMGR4ZWF2enBzc2YiPjEzNTwva2V5PjwvZm9yZWlnbi1rZXlzPjxyZWYtdHlwZSBuYW1l
PSJKb3VybmFsIEFydGljbGUiPjE3PC9yZWYtdHlwZT48Y29udHJpYnV0b3JzPjxhdXRob3JzPjxh
dXRob3I+UGVuZywgRy48L2F1dGhvcj48YXV0aG9yPkx1bywgQi48L2F1dGhvcj48YXV0aG9yPkxp
LCBKLjwvYXV0aG9yPjxhdXRob3I+WmhhbywgRC48L2F1dGhvcj48YXV0aG9yPld1LCBXLjwvYXV0
aG9yPjxhdXRob3I+Q2hlbiwgRi48L2F1dGhvcj48YXV0aG9yPkNoZW4sIFouPC9hdXRob3I+PC9h
dXRob3JzPjwvY29udHJpYnV0b3JzPjxhdXRoLWFkZHJlc3M+U3RhdGUgS2V5IExhYm9yYXRvcnkg
Zm9yIERpYWdub3NpcyBhbmQgVHJlYXRtZW50IG9mIEluZmVjdGlvdXMgRGlzZWFzZXMsIEluc3Rp
dHV0ZSBvZiBJbmZlY3Rpb3VzIERpc2Vhc2VzLCBGaXJzdCBBZmZpbGlhdGVkIEhvc3BpdGFsLCBN
ZWRpY2FsIENvbGxlZ2UsIFpoZWppYW5nIFVuaXZlcnNpdHksIDc5IFFpbmdjaHVuIFJvYWQsIEhh
bmd6aG91LCBaaGVqaWFuZyAzMTAwMDMsIENoaW5hLiBwZ3BmY0AxNjMuY29tPC9hdXRoLWFkZHJl
c3M+PHRpdGxlcz48dGl0bGU+SGVwYXRpdGlzIEIgZS1hbnRpZ2VuIHBlcnNpc3RlbmN5IGlzIGFz
c29jaWF0ZWQgd2l0aCB0aGUgcHJvcGVydGllcyBvZiBIQlYtc3BlY2lmaWMgQ0Q4IFQgY2VsbHMg
aW4gQ0hCIHBhdGllbnRzPC90aXRsZT48c2Vjb25kYXJ5LXRpdGxlPkogQ2xpbiBJbW11bm9sPC9z
ZWNvbmRhcnktdGl0bGU+PGFsdC10aXRsZT5Kb3VybmFsIG9mIGNsaW5pY2FsIGltbXVub2xvZ3k8
L2FsdC10aXRsZT48L3RpdGxlcz48cGVyaW9kaWNhbD48ZnVsbC10aXRsZT5KIENsaW4gSW1tdW5v
bDwvZnVsbC10aXRsZT48YWJici0xPkpvdXJuYWwgb2YgY2xpbmljYWwgaW1tdW5vbG9neTwvYWJi
ci0xPjwvcGVyaW9kaWNhbD48YWx0LXBlcmlvZGljYWw+PGZ1bGwtdGl0bGU+SiBDbGluIEltbXVu
b2w8L2Z1bGwtdGl0bGU+PGFiYnItMT5Kb3VybmFsIG9mIGNsaW5pY2FsIGltbXVub2xvZ3k8L2Fi
YnItMT48L2FsdC1wZXJpb2RpY2FsPjxwYWdlcz4xOTUtMjA0PC9wYWdlcz48dm9sdW1lPjMxPC92
b2x1bWU+PG51bWJlcj4yPC9udW1iZXI+PGtleXdvcmRzPjxrZXl3b3JkPkFkb2xlc2NlbnQ8L2tl
eXdvcmQ+PGtleXdvcmQ+QWR1bHQ8L2tleXdvcmQ+PGtleXdvcmQ+QWxhbmluZSBUcmFuc2FtaW5h
c2UvYmxvb2Q8L2tleXdvcmQ+PGtleXdvcmQ+Q0Q4LVBvc2l0aXZlIFQtTHltcGhvY3l0ZXMvZW56
eW1vbG9neS8qaW1tdW5vbG9neTwva2V5d29yZD48a2V5d29yZD5ETkEsIFZpcmFsL2Jsb29kPC9r
ZXl3b3JkPjxrZXl3b3JkPkVwaXRvcGVzL2ltbXVub2xvZ3k8L2tleXdvcmQ+PGtleXdvcmQ+RmVt
YWxlPC9rZXl3b3JkPjxrZXl3b3JkPkZvcmtoZWFkIFRyYW5zY3JpcHRpb24gRmFjdG9ycy9pbW11
bm9sb2d5PC9rZXl3b3JkPjxrZXl3b3JkPkhlcGF0aXRpcyBCIGUgQW50aWdlbnMvYmxvb2QvKmlt
bXVub2xvZ3k8L2tleXdvcmQ+PGtleXdvcmQ+SGVwYXRpdGlzIEIgdmlydXMvKmltbXVub2xvZ3k8
L2tleXdvcmQ+PGtleXdvcmQ+SGVwYXRpdGlzIEIsIENocm9uaWMvYmxvb2QvZW56eW1vbG9neS8q
aW1tdW5vbG9neTwva2V5d29yZD48a2V5d29yZD5IdW1hbnM8L2tleXdvcmQ+PGtleXdvcmQ+TWFs
ZTwva2V5d29yZD48a2V5d29yZD5NaWRkbGUgQWdlZDwva2V5d29yZD48a2V5d29yZD5QaGVub3R5
cGU8L2tleXdvcmQ+PGtleXdvcmQ+Uk5BLCBNZXNzZW5nZXIvaW1tdW5vbG9neTwva2V5d29yZD48
a2V5d29yZD5ULUx5bXBob2N5dGVzLCBSZWd1bGF0b3J5L2ltbXVub2xvZ3k8L2tleXdvcmQ+PGtl
eXdvcmQ+WW91bmcgQWR1bHQ8L2tleXdvcmQ+PC9rZXl3b3Jkcz48ZGF0ZXM+PHllYXI+MjAxMTwv
eWVhcj48cHViLWRhdGVzPjxkYXRlPkFwcjwvZGF0ZT48L3B1Yi1kYXRlcz48L2RhdGVzPjxpc2Ju
PjE1NzMtMjU5MiAoRWxlY3Ryb25pYykmI3hEOzAyNzEtOTE0MiAoTGlua2luZyk8L2lzYm4+PGFj
Y2Vzc2lvbi1udW0+MjExMjA2ODY8L2FjY2Vzc2lvbi1udW0+PHVybHM+PHJlbGF0ZWQtdXJscz48
dXJsPmh0dHA6Ly93d3cubmNiaS5ubG0ubmloLmdvdi9wdWJtZWQvMjExMjA2ODY8L3VybD48L3Jl
bGF0ZWQtdXJscz48L3VybHM+PGVsZWN0cm9uaWMtcmVzb3VyY2UtbnVtPjEwLjEwMDcvczEwODc1
LTAxMC05NDgzLTU8L2VsZWN0cm9uaWMtcmVzb3VyY2UtbnVtPjwvcmVjb3JkPjwvQ2l0ZT48L0Vu
ZE5vdGU+AAAA
</w:fldData>
        </w:fldChar>
      </w:r>
      <w:r w:rsidRPr="000B59E1">
        <w:rPr>
          <w:rFonts w:ascii="Book Antiqua" w:eastAsia="AdvGulliv-R" w:hAnsi="Book Antiqua"/>
          <w:kern w:val="0"/>
          <w:sz w:val="24"/>
          <w:szCs w:val="24"/>
        </w:rPr>
        <w:instrText xml:space="preserve"> ADDIN EN.CITE.DATA </w:instrText>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separate"/>
      </w:r>
      <w:r w:rsidRPr="000B59E1">
        <w:rPr>
          <w:rFonts w:ascii="Book Antiqua" w:eastAsia="AdvGulliv-R" w:hAnsi="Book Antiqua"/>
          <w:kern w:val="0"/>
          <w:sz w:val="24"/>
          <w:szCs w:val="24"/>
          <w:vertAlign w:val="superscript"/>
        </w:rPr>
        <w:t>[</w:t>
      </w:r>
      <w:hyperlink w:anchor="_ENREF_23" w:tooltip="Peng, 2011 #135" w:history="1">
        <w:r w:rsidRPr="000B59E1">
          <w:rPr>
            <w:rFonts w:ascii="Book Antiqua" w:eastAsia="AdvGulliv-R" w:hAnsi="Book Antiqua"/>
            <w:kern w:val="0"/>
            <w:sz w:val="24"/>
            <w:szCs w:val="24"/>
            <w:vertAlign w:val="superscript"/>
          </w:rPr>
          <w:t>23</w:t>
        </w:r>
      </w:hyperlink>
      <w:r w:rsidRPr="000B59E1">
        <w:rPr>
          <w:rFonts w:ascii="Book Antiqua" w:eastAsia="AdvGulliv-R" w:hAnsi="Book Antiqua"/>
          <w:kern w:val="0"/>
          <w:sz w:val="24"/>
          <w:szCs w:val="24"/>
          <w:vertAlign w:val="superscript"/>
        </w:rPr>
        <w:t>]</w:t>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t xml:space="preserve"> found that HBeAg persistence in CHB patients likely increased the expression of PD-1 and CTLA-4 on HBV-specific CD8 T cells, which may be associated with the low intensity of T cell responses and the high HBV DNA load. Evans A </w:t>
      </w:r>
      <w:r w:rsidRPr="00E76F29">
        <w:rPr>
          <w:rFonts w:ascii="Book Antiqua" w:eastAsia="AdvGulliv-R" w:hAnsi="Book Antiqua"/>
          <w:i/>
          <w:kern w:val="0"/>
          <w:sz w:val="24"/>
          <w:szCs w:val="24"/>
        </w:rPr>
        <w:t>et al</w:t>
      </w:r>
      <w:r w:rsidRPr="000B59E1">
        <w:rPr>
          <w:rFonts w:ascii="Book Antiqua" w:eastAsia="AdvGulliv-R" w:hAnsi="Book Antiqua"/>
          <w:kern w:val="0"/>
          <w:sz w:val="24"/>
          <w:szCs w:val="24"/>
        </w:rPr>
        <w:fldChar w:fldCharType="begin">
          <w:fldData xml:space="preserve">PEVuZE5vdGU+PENpdGU+PEF1dGhvcj5FdmFuczwvQXV0aG9yPjxZZWFyPjIwMDg8L1llYXI+PFJl
Y051bT4xMjM8L1JlY051bT48RGlzcGxheVRleHQ+PHN0eWxlIGZhY2U9InN1cGVyc2NyaXB0Ij5b
MTNdPC9zdHlsZT48L0Rpc3BsYXlUZXh0PjxyZWNvcmQ+PHJlYy1udW1iZXI+MTIzPC9yZWMtbnVt
YmVyPjxmb3JlaWduLWtleXM+PGtleSBhcHA9IkVOIiBkYi1pZD0iYXp3djAycnYwMHhwMjdldHRh
bnBhdjVoMjBkeGVhdnpwc3NmIj4xMjM8L2tleT48L2ZvcmVpZ24ta2V5cz48cmVmLXR5cGUgbmFt
ZT0iSm91cm5hbCBBcnRpY2xlIj4xNzwvcmVmLXR5cGU+PGNvbnRyaWJ1dG9ycz48YXV0aG9ycz48
YXV0aG9yPkV2YW5zLCBBLjwvYXV0aG9yPjxhdXRob3I+Uml2YSwgQS48L2F1dGhvcj48YXV0aG9y
PkNvb2tzbGV5LCBILjwvYXV0aG9yPjxhdXRob3I+UGhpbGxpcHMsIFMuPC9hdXRob3I+PGF1dGhv
cj5QdXJhbmlrLCBTLjwvYXV0aG9yPjxhdXRob3I+TmF0aHdhbmksIEEuPC9hdXRob3I+PGF1dGhv
cj5CcmV0dCwgUy48L2F1dGhvcj48YXV0aG9yPkNob2tzaGksIFMuPC9hdXRob3I+PGF1dGhvcj5O
YW91bW92LCBOLiBWLjwvYXV0aG9yPjwvYXV0aG9ycz48L2NvbnRyaWJ1dG9ycz48YXV0aC1hZGRy
ZXNzPkluc3RpdHV0ZSBvZiBIZXBhdG9sb2d5LCBVbml2ZXJzaXR5IENvbGxlZ2UgTG9uZG9uLCBM
b25kb24sIFVuaXRlZCBLaW5nZG9tLiBhbGV4ZXZhbnMxQHlhaG9vLmNvbTwvYXV0aC1hZGRyZXNz
Pjx0aXRsZXM+PHRpdGxlPlByb2dyYW1tZWQgZGVhdGggMSBleHByZXNzaW9uIGR1cmluZyBhbnRp
dmlyYWwgdHJlYXRtZW50IG9mIGNocm9uaWMgaGVwYXRpdGlzIEI6IEltcGFjdCBvZiBoZXBhdGl0
aXMgQiBlLWFudGlnZW4gc2Vyb2NvbnZlcnN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c1OS02OTwvcGFnZXM+PHZvbHVtZT40ODwvdm9s
dW1lPjxudW1iZXI+MzwvbnVtYmVyPjxrZXl3b3Jkcz48a2V5d29yZD5BZHVsdDwva2V5d29yZD48
a2V5d29yZD5BbGFuaW5lIFRyYW5zYW1pbmFzZS9ibG9vZDwva2V5d29yZD48a2V5d29yZD5BbnRp
Z2VucywgQ0QvKm1ldGFib2xpc208L2tleXdvcmQ+PGtleXdvcmQ+QW50aXZpcmFsIEFnZW50cy8q
dGhlcmFwZXV0aWMgdXNlPC9rZXl3b3JkPjxrZXl3b3JkPkFwb3B0b3NpcyBSZWd1bGF0b3J5IFBy
b3RlaW5zLyptZXRhYm9saXNtPC9rZXl3b3JkPjxrZXl3b3JkPkJpb3BzeTwva2V5d29yZD48a2V5
d29yZD5DRDgtUG9zaXRpdmUgVC1MeW1waG9jeXRlcy9tZXRhYm9saXNtL3BhdGhvbG9neTwva2V5
d29yZD48a2V5d29yZD5ETkEsIFZpcmFsL2Jsb29kPC9rZXl3b3JkPjxrZXl3b3JkPkZlbWFsZTwv
a2V5d29yZD48a2V5d29yZD5IZXBhdGl0aXMgQiBlIEFudGlnZW5zLypibG9vZDwva2V5d29yZD48
a2V5d29yZD5IZXBhdGl0aXMgQiB2aXJ1cy9nZW5ldGljcy9waHlzaW9sb2d5PC9rZXl3b3JkPjxr
ZXl3b3JkPkhlcGF0aXRpcyBCLCBDaHJvbmljLypkcnVnIHRoZXJhcHkvaW1tdW5vbG9neS8qbWV0
YWJvbGlzbTwva2V5d29yZD48a2V5d29yZD5IdW1hbnM8L2tleXdvcmQ+PGtleXdvcmQ+SW50ZXJm
ZXJvbi1nYW1tYS9tZXRhYm9saXNtPC9rZXl3b3JkPjxrZXl3b3JkPkludGVybGV1a2luLTEwL21l
dGFib2xpc208L2tleXdvcmQ+PGtleXdvcmQ+TGFtaXZ1ZGluZS8qdGhlcmFwZXV0aWMgdXNlPC9r
ZXl3b3JkPjxrZXl3b3JkPkxpdmVyL21ldGFib2xpc20vcGF0aG9sb2d5L3Zpcm9sb2d5PC9rZXl3
b3JkPjxrZXl3b3JkPkxvbmdpdHVkaW5hbCBTdHVkaWVzPC9rZXl3b3JkPjxrZXl3b3JkPk1hbGU8
L2tleXdvcmQ+PGtleXdvcmQ+TWlkZGxlIEFnZWQ8L2tleXdvcmQ+PGtleXdvcmQ+TnVjbGVvc2lk
ZXMvKnRoZXJhcGV1dGljIHVzZTwva2V5d29yZD48a2V5d29yZD5Qcm9ncmFtbWVkIENlbGwgRGVh
dGggMSBSZWNlcHRvcjwva2V5d29yZD48a2V5d29yZD5QeXJpbWlkaW5vbmVzLyp0aGVyYXBldXRp
YyB1c2U8L2tleXdvcmQ+PGtleXdvcmQ+VGh5bWlkaW5lL2FuYWxvZ3MgJmFtcDsgZGVyaXZhdGl2
ZXM8L2tleXdvcmQ+PGtleXdvcmQ+VHJlYXRtZW50IE91dGNvbWU8L2tleXdvcmQ+PGtleXdvcmQ+
VmlyYWwgTG9hZDwva2V5d29yZD48a2V5d29yZD5WaXJlbWlhPC9rZXl3b3JkPjwva2V5d29yZHM+
PGRhdGVzPjx5ZWFyPjIwMDg8L3llYXI+PHB1Yi1kYXRlcz48ZGF0ZT5TZXA8L2RhdGU+PC9wdWIt
ZGF0ZXM+PC9kYXRlcz48aXNibj4xNTI3LTMzNTAgKEVsZWN0cm9uaWMpJiN4RDswMjcwLTkxMzkg
KExpbmtpbmcpPC9pc2JuPjxhY2Nlc3Npb24tbnVtPjE4Njk3MjEwPC9hY2Nlc3Npb24tbnVtPjx1
cmxzPjxyZWxhdGVkLXVybHM+PHVybD5odHRwOi8vd3d3Lm5jYmkubmxtLm5paC5nb3YvcHVibWVk
LzE4Njk3MjEwPC91cmw+PC9yZWxhdGVkLXVybHM+PC91cmxzPjxlbGVjdHJvbmljLXJlc291cmNl
LW51bT4xMC4xMDAyL2hlcC4yMjQxOTwvZWxlY3Ryb25pYy1yZXNvdXJjZS1udW0+PC9yZWNvcmQ+
PC9DaXRlPjwvRW5kTm90ZT4AAAA=
</w:fldData>
        </w:fldChar>
      </w:r>
      <w:r w:rsidRPr="000B59E1">
        <w:rPr>
          <w:rFonts w:ascii="Book Antiqua" w:eastAsia="AdvGulliv-R" w:hAnsi="Book Antiqua"/>
          <w:kern w:val="0"/>
          <w:sz w:val="24"/>
          <w:szCs w:val="24"/>
        </w:rPr>
        <w:instrText xml:space="preserve"> ADDIN EN.CITE </w:instrText>
      </w:r>
      <w:r w:rsidRPr="000B59E1">
        <w:rPr>
          <w:rFonts w:ascii="Book Antiqua" w:eastAsia="AdvGulliv-R" w:hAnsi="Book Antiqua"/>
          <w:kern w:val="0"/>
          <w:sz w:val="24"/>
          <w:szCs w:val="24"/>
        </w:rPr>
        <w:fldChar w:fldCharType="begin">
          <w:fldData xml:space="preserve">PEVuZE5vdGU+PENpdGU+PEF1dGhvcj5FdmFuczwvQXV0aG9yPjxZZWFyPjIwMDg8L1llYXI+PFJl
Y051bT4xMjM8L1JlY051bT48RGlzcGxheVRleHQ+PHN0eWxlIGZhY2U9InN1cGVyc2NyaXB0Ij5b
MTNdPC9zdHlsZT48L0Rpc3BsYXlUZXh0PjxyZWNvcmQ+PHJlYy1udW1iZXI+MTIzPC9yZWMtbnVt
YmVyPjxmb3JlaWduLWtleXM+PGtleSBhcHA9IkVOIiBkYi1pZD0iYXp3djAycnYwMHhwMjdldHRh
bnBhdjVoMjBkeGVhdnpwc3NmIj4xMjM8L2tleT48L2ZvcmVpZ24ta2V5cz48cmVmLXR5cGUgbmFt
ZT0iSm91cm5hbCBBcnRpY2xlIj4xNzwvcmVmLXR5cGU+PGNvbnRyaWJ1dG9ycz48YXV0aG9ycz48
YXV0aG9yPkV2YW5zLCBBLjwvYXV0aG9yPjxhdXRob3I+Uml2YSwgQS48L2F1dGhvcj48YXV0aG9y
PkNvb2tzbGV5LCBILjwvYXV0aG9yPjxhdXRob3I+UGhpbGxpcHMsIFMuPC9hdXRob3I+PGF1dGhv
cj5QdXJhbmlrLCBTLjwvYXV0aG9yPjxhdXRob3I+TmF0aHdhbmksIEEuPC9hdXRob3I+PGF1dGhv
cj5CcmV0dCwgUy48L2F1dGhvcj48YXV0aG9yPkNob2tzaGksIFMuPC9hdXRob3I+PGF1dGhvcj5O
YW91bW92LCBOLiBWLjwvYXV0aG9yPjwvYXV0aG9ycz48L2NvbnRyaWJ1dG9ycz48YXV0aC1hZGRy
ZXNzPkluc3RpdHV0ZSBvZiBIZXBhdG9sb2d5LCBVbml2ZXJzaXR5IENvbGxlZ2UgTG9uZG9uLCBM
b25kb24sIFVuaXRlZCBLaW5nZG9tLiBhbGV4ZXZhbnMxQHlhaG9vLmNvbTwvYXV0aC1hZGRyZXNz
Pjx0aXRsZXM+PHRpdGxlPlByb2dyYW1tZWQgZGVhdGggMSBleHByZXNzaW9uIGR1cmluZyBhbnRp
dmlyYWwgdHJlYXRtZW50IG9mIGNocm9uaWMgaGVwYXRpdGlzIEI6IEltcGFjdCBvZiBoZXBhdGl0
aXMgQiBlLWFudGlnZW4gc2Vyb2NvbnZlcnN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c1OS02OTwvcGFnZXM+PHZvbHVtZT40ODwvdm9s
dW1lPjxudW1iZXI+MzwvbnVtYmVyPjxrZXl3b3Jkcz48a2V5d29yZD5BZHVsdDwva2V5d29yZD48
a2V5d29yZD5BbGFuaW5lIFRyYW5zYW1pbmFzZS9ibG9vZDwva2V5d29yZD48a2V5d29yZD5BbnRp
Z2VucywgQ0QvKm1ldGFib2xpc208L2tleXdvcmQ+PGtleXdvcmQ+QW50aXZpcmFsIEFnZW50cy8q
dGhlcmFwZXV0aWMgdXNlPC9rZXl3b3JkPjxrZXl3b3JkPkFwb3B0b3NpcyBSZWd1bGF0b3J5IFBy
b3RlaW5zLyptZXRhYm9saXNtPC9rZXl3b3JkPjxrZXl3b3JkPkJpb3BzeTwva2V5d29yZD48a2V5
d29yZD5DRDgtUG9zaXRpdmUgVC1MeW1waG9jeXRlcy9tZXRhYm9saXNtL3BhdGhvbG9neTwva2V5
d29yZD48a2V5d29yZD5ETkEsIFZpcmFsL2Jsb29kPC9rZXl3b3JkPjxrZXl3b3JkPkZlbWFsZTwv
a2V5d29yZD48a2V5d29yZD5IZXBhdGl0aXMgQiBlIEFudGlnZW5zLypibG9vZDwva2V5d29yZD48
a2V5d29yZD5IZXBhdGl0aXMgQiB2aXJ1cy9nZW5ldGljcy9waHlzaW9sb2d5PC9rZXl3b3JkPjxr
ZXl3b3JkPkhlcGF0aXRpcyBCLCBDaHJvbmljLypkcnVnIHRoZXJhcHkvaW1tdW5vbG9neS8qbWV0
YWJvbGlzbTwva2V5d29yZD48a2V5d29yZD5IdW1hbnM8L2tleXdvcmQ+PGtleXdvcmQ+SW50ZXJm
ZXJvbi1nYW1tYS9tZXRhYm9saXNtPC9rZXl3b3JkPjxrZXl3b3JkPkludGVybGV1a2luLTEwL21l
dGFib2xpc208L2tleXdvcmQ+PGtleXdvcmQ+TGFtaXZ1ZGluZS8qdGhlcmFwZXV0aWMgdXNlPC9r
ZXl3b3JkPjxrZXl3b3JkPkxpdmVyL21ldGFib2xpc20vcGF0aG9sb2d5L3Zpcm9sb2d5PC9rZXl3
b3JkPjxrZXl3b3JkPkxvbmdpdHVkaW5hbCBTdHVkaWVzPC9rZXl3b3JkPjxrZXl3b3JkPk1hbGU8
L2tleXdvcmQ+PGtleXdvcmQ+TWlkZGxlIEFnZWQ8L2tleXdvcmQ+PGtleXdvcmQ+TnVjbGVvc2lk
ZXMvKnRoZXJhcGV1dGljIHVzZTwva2V5d29yZD48a2V5d29yZD5Qcm9ncmFtbWVkIENlbGwgRGVh
dGggMSBSZWNlcHRvcjwva2V5d29yZD48a2V5d29yZD5QeXJpbWlkaW5vbmVzLyp0aGVyYXBldXRp
YyB1c2U8L2tleXdvcmQ+PGtleXdvcmQ+VGh5bWlkaW5lL2FuYWxvZ3MgJmFtcDsgZGVyaXZhdGl2
ZXM8L2tleXdvcmQ+PGtleXdvcmQ+VHJlYXRtZW50IE91dGNvbWU8L2tleXdvcmQ+PGtleXdvcmQ+
VmlyYWwgTG9hZDwva2V5d29yZD48a2V5d29yZD5WaXJlbWlhPC9rZXl3b3JkPjwva2V5d29yZHM+
PGRhdGVzPjx5ZWFyPjIwMDg8L3llYXI+PHB1Yi1kYXRlcz48ZGF0ZT5TZXA8L2RhdGU+PC9wdWIt
ZGF0ZXM+PC9kYXRlcz48aXNibj4xNTI3LTMzNTAgKEVsZWN0cm9uaWMpJiN4RDswMjcwLTkxMzkg
KExpbmtpbmcpPC9pc2JuPjxhY2Nlc3Npb24tbnVtPjE4Njk3MjEwPC9hY2Nlc3Npb24tbnVtPjx1
cmxzPjxyZWxhdGVkLXVybHM+PHVybD5odHRwOi8vd3d3Lm5jYmkubmxtLm5paC5nb3YvcHVibWVk
LzE4Njk3MjEwPC91cmw+PC9yZWxhdGVkLXVybHM+PC91cmxzPjxlbGVjdHJvbmljLXJlc291cmNl
LW51bT4xMC4xMDAyL2hlcC4yMjQxOTwvZWxlY3Ryb25pYy1yZXNvdXJjZS1udW0+PC9yZWNvcmQ+
PC9DaXRlPjwvRW5kTm90ZT4AAAA=
</w:fldData>
        </w:fldChar>
      </w:r>
      <w:r w:rsidRPr="000B59E1">
        <w:rPr>
          <w:rFonts w:ascii="Book Antiqua" w:eastAsia="AdvGulliv-R" w:hAnsi="Book Antiqua"/>
          <w:kern w:val="0"/>
          <w:sz w:val="24"/>
          <w:szCs w:val="24"/>
        </w:rPr>
        <w:instrText xml:space="preserve"> ADDIN EN.CITE.DATA </w:instrText>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separate"/>
      </w:r>
      <w:r w:rsidRPr="000B59E1">
        <w:rPr>
          <w:rFonts w:ascii="Book Antiqua" w:eastAsia="AdvGulliv-R" w:hAnsi="Book Antiqua"/>
          <w:kern w:val="0"/>
          <w:sz w:val="24"/>
          <w:szCs w:val="24"/>
          <w:vertAlign w:val="superscript"/>
        </w:rPr>
        <w:t>[</w:t>
      </w:r>
      <w:hyperlink w:anchor="_ENREF_13" w:tooltip="Evans, 2008 #123" w:history="1">
        <w:r w:rsidRPr="000B59E1">
          <w:rPr>
            <w:rFonts w:ascii="Book Antiqua" w:eastAsia="AdvGulliv-R" w:hAnsi="Book Antiqua"/>
            <w:kern w:val="0"/>
            <w:sz w:val="24"/>
            <w:szCs w:val="24"/>
            <w:vertAlign w:val="superscript"/>
          </w:rPr>
          <w:t>13</w:t>
        </w:r>
      </w:hyperlink>
      <w:r w:rsidRPr="000B59E1">
        <w:rPr>
          <w:rFonts w:ascii="Book Antiqua" w:eastAsia="AdvGulliv-R" w:hAnsi="Book Antiqua"/>
          <w:kern w:val="0"/>
          <w:sz w:val="24"/>
          <w:szCs w:val="24"/>
          <w:vertAlign w:val="superscript"/>
        </w:rPr>
        <w:t>]</w:t>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t xml:space="preserve"> longitudinally studied 18 HBeAg-positive patients undergoing treatment with direct antivirals to determine the relationship between treatment-induced viremia reduction and HBeAg seroconversion with respect to PD-1 levels and T-cell reactivity and found that HBeAg serocoversion (in 6/18 patients) resulted in a further PD-1 decrease, with a 50% reduction in the frequency of PD-1+ CD8 T cells, which was not observed in patients that remained HBeAg-positive. We found that in the first 24 w</w:t>
      </w:r>
      <w:r>
        <w:rPr>
          <w:rFonts w:ascii="Book Antiqua" w:eastAsia="AdvGulliv-R" w:hAnsi="Book Antiqua"/>
          <w:kern w:val="0"/>
          <w:sz w:val="24"/>
          <w:szCs w:val="24"/>
        </w:rPr>
        <w:t>k</w:t>
      </w:r>
      <w:r w:rsidRPr="000B59E1">
        <w:rPr>
          <w:rFonts w:ascii="Book Antiqua" w:eastAsia="AdvGulliv-R" w:hAnsi="Book Antiqua"/>
          <w:kern w:val="0"/>
          <w:sz w:val="24"/>
          <w:szCs w:val="24"/>
        </w:rPr>
        <w:t xml:space="preserve"> of therapy, along with a decline in the HBeAg level, the frequencies of both PD-1+ CD8 T cells and Treg cells decreased gradually, and at week 24, the HBeAg level was positively correlated with both the PD-1+ CD8 T cell and the Treg cell frequencies (</w:t>
      </w:r>
      <w:r>
        <w:rPr>
          <w:rFonts w:ascii="Book Antiqua" w:eastAsia="AdvGulliv-R" w:hAnsi="Book Antiqua"/>
          <w:kern w:val="0"/>
          <w:sz w:val="24"/>
          <w:szCs w:val="24"/>
        </w:rPr>
        <w:t>Figure</w:t>
      </w:r>
      <w:r w:rsidRPr="000B59E1">
        <w:rPr>
          <w:rFonts w:ascii="Book Antiqua" w:eastAsia="AdvGulliv-R" w:hAnsi="Book Antiqua"/>
          <w:kern w:val="0"/>
          <w:sz w:val="24"/>
          <w:szCs w:val="24"/>
        </w:rPr>
        <w:t xml:space="preserve"> 3D and E). Furthermore, we determined the correlation between the HBeAg level and the ability of CD8 T cells to secrete pro-inflammatory cytokines and found that in the first 24 w</w:t>
      </w:r>
      <w:r>
        <w:rPr>
          <w:rFonts w:ascii="Book Antiqua" w:eastAsia="AdvGulliv-R" w:hAnsi="Book Antiqua"/>
          <w:kern w:val="0"/>
          <w:sz w:val="24"/>
          <w:szCs w:val="24"/>
        </w:rPr>
        <w:t>k</w:t>
      </w:r>
      <w:r w:rsidRPr="000B59E1">
        <w:rPr>
          <w:rFonts w:ascii="Book Antiqua" w:eastAsia="AdvGulliv-R" w:hAnsi="Book Antiqua"/>
          <w:kern w:val="0"/>
          <w:sz w:val="24"/>
          <w:szCs w:val="24"/>
        </w:rPr>
        <w:t xml:space="preserve"> of therapy, concurrent with the decline in HBeAg level, the percentage of IL-12 and IFN-</w:t>
      </w:r>
      <w:r w:rsidRPr="000B59E1">
        <w:rPr>
          <w:rFonts w:ascii="Book Antiqua" w:eastAsia="AdvGulliv-R" w:hAnsi="Book Antiqua" w:cs="Noteworthy Light"/>
          <w:kern w:val="0"/>
          <w:sz w:val="24"/>
          <w:szCs w:val="24"/>
        </w:rPr>
        <w:t>γ</w:t>
      </w:r>
      <w:r w:rsidRPr="000B59E1">
        <w:rPr>
          <w:rFonts w:ascii="Book Antiqua" w:eastAsia="AdvGulliv-R" w:hAnsi="Book Antiqua"/>
          <w:kern w:val="0"/>
          <w:sz w:val="24"/>
          <w:szCs w:val="24"/>
        </w:rPr>
        <w:t>+ CD8 T cells gradually increased, and at some time points, the HBeAg level was negatively correlated with the ability of CD8 T cells to secrete pro-inflammatory cytokines. All these data suggested that HBeAg drives the upregulation of negative immune regulatory factors in chronic HBV infection, resulting in T cell impairment.</w:t>
      </w:r>
    </w:p>
    <w:p w:rsidR="00DB7D1B" w:rsidRPr="000B59E1" w:rsidRDefault="00DB7D1B" w:rsidP="00D617BA">
      <w:pPr>
        <w:autoSpaceDE w:val="0"/>
        <w:autoSpaceDN w:val="0"/>
        <w:adjustRightInd w:val="0"/>
        <w:spacing w:line="360" w:lineRule="auto"/>
        <w:ind w:firstLineChars="200" w:firstLine="480"/>
        <w:rPr>
          <w:rFonts w:ascii="Book Antiqua" w:hAnsi="Book Antiqua"/>
          <w:kern w:val="0"/>
          <w:sz w:val="24"/>
          <w:szCs w:val="24"/>
        </w:rPr>
      </w:pPr>
      <w:r w:rsidRPr="000B59E1">
        <w:rPr>
          <w:rFonts w:ascii="Book Antiqua" w:eastAsia="AdvGulliv-R" w:hAnsi="Book Antiqua"/>
          <w:kern w:val="0"/>
          <w:sz w:val="24"/>
          <w:szCs w:val="24"/>
        </w:rPr>
        <w:t>It is well recognized that oral NAs demonstrate superior antiviral potency, but with relatively lower HBeAg seroconversion rates compared to PegIFN</w:t>
      </w:r>
      <w:r w:rsidRPr="000B59E1">
        <w:rPr>
          <w:rFonts w:ascii="Book Antiqua" w:eastAsia="AdvGulliv-R" w:hAnsi="Book Antiqua"/>
          <w:kern w:val="0"/>
          <w:sz w:val="24"/>
          <w:szCs w:val="24"/>
        </w:rPr>
        <w:fldChar w:fldCharType="begin"/>
      </w:r>
      <w:r w:rsidRPr="000B59E1">
        <w:rPr>
          <w:rFonts w:ascii="Book Antiqua" w:eastAsia="AdvGulliv-R" w:hAnsi="Book Antiqua"/>
          <w:kern w:val="0"/>
          <w:sz w:val="24"/>
          <w:szCs w:val="24"/>
        </w:rPr>
        <w:instrText xml:space="preserve"> ADDIN EN.CITE &lt;EndNote&gt;&lt;Cite&gt;&lt;Author&gt;Marcellin P&lt;/Author&gt;&lt;Year&gt;2003&lt;/Year&gt;&lt;RecNum&gt;142&lt;/RecNum&gt;&lt;DisplayText&gt;&lt;style face="superscript"&gt;[28]&lt;/style&gt;&lt;/DisplayText&gt;&lt;record&gt;&lt;rec-number&gt;142&lt;/rec-number&gt;&lt;foreign-keys&gt;&lt;key app="EN" db-id="azwv02rv00xp27ettanpav5h20dxeavzpssf"&gt;142&lt;/key&gt;&lt;/foreign-keys&gt;&lt;ref-type name="Journal Article"&gt;17&lt;/ref-type&gt;&lt;contributors&gt;&lt;authors&gt;&lt;author&gt;Marcellin P,&lt;/author&gt;&lt;author&gt; Chang TT,&lt;/author&gt;&lt;author&gt; Lim SG, &lt;/author&gt;&lt;author&gt;Tong MJ, &lt;/author&gt;&lt;author&gt;Sievert W, &lt;/author&gt;&lt;author&gt;Shiffman ML, &lt;/author&gt;&lt;author&gt;Jeffers L, &lt;/author&gt;&lt;author&gt;Goodman Z,&lt;/author&gt;&lt;author&gt; Wulfsohn MS, &lt;/author&gt;&lt;author&gt;Xiong S, &lt;/author&gt;&lt;author&gt;Fry J, &lt;/author&gt;&lt;author&gt;Brosgart CL; &lt;/author&gt;&lt;author&gt;Adefovir Dipivoxil 437 Study Group.&lt;/author&gt;&lt;/authors&gt;&lt;/contributors&gt;&lt;titles&gt;&lt;title&gt;&lt;style face="normal" font="default" size="100%"&gt;Adefovir Dipivoxil for the Treatment of Hepatitis B e Antigen&lt;/style&gt;&lt;style face="normal" font="default" charset="134" size="100%"&gt;–Positive Chronic Hepatitis B&lt;/style&gt;&lt;/title&gt;&lt;secondary-title&gt;N Engl J Med.&lt;/secondary-title&gt;&lt;/titles&gt;&lt;periodical&gt;&lt;full-title&gt;N Engl J Med.&lt;/full-title&gt;&lt;/periodical&gt;&lt;pages&gt;808-816&lt;/pages&gt;&lt;volume&gt;348&lt;/volume&gt;&lt;dates&gt;&lt;year&gt;2003&lt;/year&gt;&lt;/dates&gt;&lt;urls&gt;&lt;/urls&gt;&lt;custom2&gt;12606735&lt;/custom2&gt;&lt;electronic-resource-num&gt;10.1056/NEJMoa020681&lt;/electronic-resource-num&gt;&lt;/record&gt;&lt;/Cite&gt;&lt;/EndNote&gt;</w:instrText>
      </w:r>
      <w:r w:rsidRPr="000B59E1">
        <w:rPr>
          <w:rFonts w:ascii="Book Antiqua" w:eastAsia="AdvGulliv-R" w:hAnsi="Book Antiqua"/>
          <w:kern w:val="0"/>
          <w:sz w:val="24"/>
          <w:szCs w:val="24"/>
        </w:rPr>
        <w:fldChar w:fldCharType="separate"/>
      </w:r>
      <w:r w:rsidRPr="000B59E1">
        <w:rPr>
          <w:rFonts w:ascii="Book Antiqua" w:eastAsia="AdvGulliv-R" w:hAnsi="Book Antiqua"/>
          <w:kern w:val="0"/>
          <w:sz w:val="24"/>
          <w:szCs w:val="24"/>
          <w:vertAlign w:val="superscript"/>
        </w:rPr>
        <w:t>[</w:t>
      </w:r>
      <w:hyperlink w:anchor="_ENREF_28" w:tooltip="Marcellin P, 2003 #142" w:history="1">
        <w:r w:rsidRPr="000B59E1">
          <w:rPr>
            <w:rFonts w:ascii="Book Antiqua" w:eastAsia="AdvGulliv-R" w:hAnsi="Book Antiqua"/>
            <w:kern w:val="0"/>
            <w:sz w:val="24"/>
            <w:szCs w:val="24"/>
            <w:vertAlign w:val="superscript"/>
          </w:rPr>
          <w:t>28</w:t>
        </w:r>
      </w:hyperlink>
      <w:r w:rsidRPr="000B59E1">
        <w:rPr>
          <w:rFonts w:ascii="Book Antiqua" w:eastAsia="AdvGulliv-R" w:hAnsi="Book Antiqua"/>
          <w:kern w:val="0"/>
          <w:sz w:val="24"/>
          <w:szCs w:val="24"/>
          <w:vertAlign w:val="superscript"/>
        </w:rPr>
        <w:t>]</w:t>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t xml:space="preserve">. Notably, compared with the other oral NAs, relatively higher </w:t>
      </w:r>
      <w:r w:rsidRPr="000B59E1">
        <w:rPr>
          <w:rFonts w:ascii="Book Antiqua" w:eastAsia="AdvGulliv-R" w:hAnsi="Book Antiqua"/>
          <w:kern w:val="0"/>
          <w:sz w:val="24"/>
          <w:szCs w:val="24"/>
        </w:rPr>
        <w:lastRenderedPageBreak/>
        <w:t xml:space="preserve">HBeAg responses have been reported with LDT treatment </w:t>
      </w:r>
      <w:r w:rsidRPr="000B59E1">
        <w:rPr>
          <w:rFonts w:ascii="Book Antiqua" w:eastAsia="AdvGulliv-R" w:hAnsi="Book Antiqua"/>
          <w:kern w:val="0"/>
          <w:sz w:val="24"/>
          <w:szCs w:val="24"/>
        </w:rPr>
        <w:fldChar w:fldCharType="begin">
          <w:fldData xml:space="preserve">PEVuZE5vdGU+PENpdGU+PEF1dGhvcj5Ib3U8L0F1dGhvcj48WWVhcj4yMDA4PC9ZZWFyPjxSZWNO
dW0+MTE1PC9SZWNOdW0+PERpc3BsYXlUZXh0PjxzdHlsZSBmYWNlPSJzdXBlcnNjcmlwdCI+WzUs
IDZdPC9zdHlsZT48L0Rpc3BsYXlUZXh0PjxyZWNvcmQ+PHJlYy1udW1iZXI+MTE1PC9yZWMtbnVt
YmVyPjxmb3JlaWduLWtleXM+PGtleSBhcHA9IkVOIiBkYi1pZD0iYXp3djAycnYwMHhwMjdldHRh
bnBhdjVoMjBkeGVhdnpwc3NmIj4xMTU8L2tleT48L2ZvcmVpZ24ta2V5cz48cmVmLXR5cGUgbmFt
ZT0iSm91cm5hbCBBcnRpY2xlIj4xNzwvcmVmLXR5cGU+PGNvbnRyaWJ1dG9ycz48YXV0aG9ycz48
YXV0aG9yPkhvdSwgSi48L2F1dGhvcj48YXV0aG9yPllpbiwgWS4gSy48L2F1dGhvcj48YXV0aG9y
Plh1LCBELjwvYXV0aG9yPjxhdXRob3I+VGFuLCBELjwvYXV0aG9yPjxhdXRob3I+Tml1LCBKLjwv
YXV0aG9yPjxhdXRob3I+WmhvdSwgWC48L2F1dGhvcj48YXV0aG9yPldhbmcsIFkuPC9hdXRob3I+
PGF1dGhvcj5aaHUsIEwuPC9hdXRob3I+PGF1dGhvcj5IZSwgWS48L2F1dGhvcj48YXV0aG9yPlJl
biwgSC48L2F1dGhvcj48YXV0aG9yPldhbiwgTS48L2F1dGhvcj48YXV0aG9yPkNoZW4sIEMuPC9h
dXRob3I+PGF1dGhvcj5XdSwgUy48L2F1dGhvcj48YXV0aG9yPkNoZW4sIFkuPC9hdXRob3I+PGF1
dGhvcj5YdSwgSi48L2F1dGhvcj48YXV0aG9yPldhbmcsIFEuPC9hdXRob3I+PGF1dGhvcj5XZWks
IEwuPC9hdXRob3I+PGF1dGhvcj5DaGFvLCBHLjwvYXV0aG9yPjxhdXRob3I+Q29uc3RhbmNlLCBC
LiBGLjwvYXV0aG9yPjxhdXRob3I+SGFyYiwgRy48L2F1dGhvcj48YXV0aG9yPkJyb3duLCBOLiBB
LjwvYXV0aG9yPjxhdXRob3I+SmlhLCBKLjwvYXV0aG9yPjwvYXV0aG9ycz48L2NvbnRyaWJ1dG9y
cz48YXV0aC1hZGRyZXNzPk5hbmZhbmcgSG9zcGl0YWwsIEd1YW5nemhvdSwgQ2hpbmEuPC9hdXRo
LWFkZHJlc3M+PHRpdGxlcz48dGl0bGU+VGVsYml2dWRpbmUgdmVyc3VzIGxhbWl2dWRpbmUgaW4g
Q2hpbmVzZSBwYXRpZW50cyB3aXRoIGNocm9uaWMgaGVwYXRpdGlzIEI6IFJlc3VsdHMgYXQgMSB5
ZWFyIG9mIGEgcmFuZG9taXplZCwgZG91YmxlLWJsaW5kIHRyaWFs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0NDctNTQ8L3BhZ2VzPjx2b2x1
bWU+NDc8L3ZvbHVtZT48bnVtYmVyPjI8L251bWJlcj48a2V5d29yZHM+PGtleXdvcmQ+QWRvbGVz
Y2VudDwva2V5d29yZD48a2V5d29yZD5BZHVsdDwva2V5d29yZD48a2V5d29yZD5BbnRpdmlyYWwg
QWdlbnRzLyp0aGVyYXBldXRpYyB1c2U8L2tleXdvcmQ+PGtleXdvcmQ+Q2hpbmE8L2tleXdvcmQ+
PGtleXdvcmQ+RE5BLCBWaXJhbC9hbmFseXNpczwva2V5d29yZD48a2V5d29yZD5Eb3VibGUtQmxp
bmQgTWV0aG9kPC9rZXl3b3JkPjxrZXl3b3JkPkZlbWFsZTwva2V5d29yZD48a2V5d29yZD5HZW5v
dHlwZTwva2V5d29yZD48a2V5d29yZD5IZXBhdGl0aXMgQiBlIEFudGlnZW5zL2Jsb29kPC9rZXl3
b3JkPjxrZXl3b3JkPkhlcGF0aXRpcyBCIHZpcnVzL2RydWcgZWZmZWN0cy9nZW5ldGljczwva2V5
d29yZD48a2V5d29yZD5IZXBhdGl0aXMgQiwgQ2hyb25pYy8qZHJ1ZyB0aGVyYXB5PC9rZXl3b3Jk
PjxrZXl3b3JkPkh1bWFuczwva2V5d29yZD48a2V5d29yZD5MYW1pdnVkaW5lLyp0aGVyYXBldXRp
YyB1c2U8L2tleXdvcmQ+PGtleXdvcmQ+TWFsZTwva2V5d29yZD48a2V5d29yZD5NaWRkbGUgQWdl
ZDwva2V5d29yZD48a2V5d29yZD5OdWNsZW9zaWRlcy8qdGhlcmFwZXV0aWMgdXNlPC9rZXl3b3Jk
PjxrZXl3b3JkPlB5cmltaWRpbm9uZXMvKnRoZXJhcGV1dGljIHVzZTwva2V5d29yZD48a2V5d29y
ZD5UaHltaWRpbmUvYW5hbG9ncyAmYW1wOyBkZXJpdmF0aXZlczwva2V5d29yZD48L2tleXdvcmRz
PjxkYXRlcz48eWVhcj4yMDA4PC95ZWFyPjxwdWItZGF0ZXM+PGRhdGU+RmViPC9kYXRlPjwvcHVi
LWRhdGVzPjwvZGF0ZXM+PGlzYm4+MTUyNy0zMzUwIChFbGVjdHJvbmljKSYjeEQ7MDI3MC05MTM5
IChMaW5raW5nKTwvaXNibj48YWNjZXNzaW9uLW51bT4xODA4MDMzOTwvYWNjZXNzaW9uLW51bT48
dXJscz48cmVsYXRlZC11cmxzPjx1cmw+aHR0cDovL3d3dy5uY2JpLm5sbS5uaWguZ292L3B1Ym1l
ZC8xODA4MDMzOTwvdXJsPjwvcmVsYXRlZC11cmxzPjwvdXJscz48ZWxlY3Ryb25pYy1yZXNvdXJj
ZS1udW0+MTAuMTAwMi9oZXAuMjIwNzU8L2VsZWN0cm9uaWMtcmVzb3VyY2UtbnVtPjwvcmVjb3Jk
PjwvQ2l0ZT48Q2l0ZT48QXV0aG9yPkxpYXc8L0F1dGhvcj48WWVhcj4yMDA5PC9ZZWFyPjxSZWNO
dW0+MTE2PC9SZWNOdW0+PHJlY29yZD48cmVjLW51bWJlcj4xMTY8L3JlYy1udW1iZXI+PGZvcmVp
Z24ta2V5cz48a2V5IGFwcD0iRU4iIGRiLWlkPSJhend2MDJydjAweHAyN2V0dGFucGF2NWgyMGR4
ZWF2enBzc2YiPjExNjwva2V5PjwvZm9yZWlnbi1rZXlzPjxyZWYtdHlwZSBuYW1lPSJKb3VybmFs
IEFydGljbGUiPjE3PC9yZWYtdHlwZT48Y29udHJpYnV0b3JzPjxhdXRob3JzPjxhdXRob3I+TGlh
dywgWS4gRi48L2F1dGhvcj48YXV0aG9yPkdhbmUsIEUuPC9hdXRob3I+PGF1dGhvcj5MZXVuZywg
Ti48L2F1dGhvcj48YXV0aG9yPlpldXplbSwgUy48L2F1dGhvcj48YXV0aG9yPldhbmcsIFkuPC9h
dXRob3I+PGF1dGhvcj5MYWksIEMuIEwuPC9hdXRob3I+PGF1dGhvcj5IZWF0aGNvdGUsIEUuIEou
PC9hdXRob3I+PGF1dGhvcj5NYW5ucywgTS48L2F1dGhvcj48YXV0aG9yPkJ6b3dlaiwgTi48L2F1
dGhvcj48YXV0aG9yPk5pdSwgSi48L2F1dGhvcj48YXV0aG9yPkhhbiwgUy4gSC48L2F1dGhvcj48
YXV0aG9yPkh3YW5nLCBTLiBHLjwvYXV0aG9yPjxhdXRob3I+Q2FrYWxvZ2x1LCBZLjwvYXV0aG9y
PjxhdXRob3I+VG9uZywgTS4gSi48L2F1dGhvcj48YXV0aG9yPlBhcGF0aGVvZG9yaWRpcywgRy48
L2F1dGhvcj48YXV0aG9yPkNoZW4sIFkuPC9hdXRob3I+PGF1dGhvcj5Ccm93biwgTi4gQS48L2F1
dGhvcj48YXV0aG9yPkFsYmFuaXMsIEUuPC9hdXRob3I+PGF1dGhvcj5HYWxpbCwgSy48L2F1dGhv
cj48YXV0aG9yPk5hb3Vtb3YsIE4uIFYuPC9hdXRob3I+PGF1dGhvcj5HbG9iZSBTdHVkeSBHcm91
cDwvYXV0aG9yPjwvYXV0aG9ycz48L2NvbnRyaWJ1dG9ycz48YXV0aC1hZGRyZXNzPkxpdmVyIFJl
c2VhcmNoIFVuaXQsIENoYW5nIEd1bmcgTWVtb3JpYWwgSG9zcGl0YWwsIENoYW5nIEd1bmcgVW5p
dmVyc2l0eSBDb2xsZWdlIG9mIE1lZGljaW5lLCBUYWlwZWksIFRhaXdhbi4gbGl2ZXJ5ZmxAc28t
bmV0Lm5ldC50dzwvYXV0aC1hZGRyZXNzPjx0aXRsZXM+PHRpdGxlPjItWWVhciBHTE9CRSB0cmlh
bCByZXN1bHRzOiB0ZWxiaXZ1ZGluZSBJcyBzdXBlcmlvciB0byBsYW1pdnVkaW5lIGluIHBhdGll
bnRzIHdpdGggY2hyb25pYyBoZXBhdGl0aXMgQ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g2LTk1PC9wYWdlcz48dm9sdW1lPjEzNjwvdm9sdW1lPjxudW1iZXI+MjwvbnVtYmVy
PjxrZXl3b3Jkcz48a2V5d29yZD5BZG9sZXNjZW50PC9rZXl3b3JkPjxrZXl3b3JkPkFkdWx0PC9r
ZXl3b3JkPjxrZXl3b3JkPkFnZWQ8L2tleXdvcmQ+PGtleXdvcmQ+QWxhbmluZSBUcmFuc2FtaW5h
c2UvYmxvb2Q8L2tleXdvcmQ+PGtleXdvcmQ+QW50aXZpcmFsIEFnZW50cy9hZHZlcnNlIGVmZmVj
dHMvcGhhcm1hY29sb2d5Lyp0aGVyYXBldXRpYyB1c2U8L2tleXdvcmQ+PGtleXdvcmQ+RE5BLCBW
aXJhbC9kcnVnIGVmZmVjdHM8L2tleXdvcmQ+PGtleXdvcmQ+RG91YmxlLUJsaW5kIE1ldGhvZDwv
a2V5d29yZD48a2V5d29yZD5GZW1hbGU8L2tleXdvcmQ+PGtleXdvcmQ+SGVwYXRpdGlzIEIgU3Vy
ZmFjZSBBbnRpZ2Vucy9ibG9vZDwva2V5d29yZD48a2V5d29yZD5IZXBhdGl0aXMgQiBlIEFudGln
ZW5zL2Jsb29kPC9rZXl3b3JkPjxrZXl3b3JkPkhlcGF0aXRpcyBCIHZpcnVzL2dlbmV0aWNzL2lt
bXVub2xvZ3k8L2tleXdvcmQ+PGtleXdvcmQ+SGVwYXRpdGlzIEIsIENocm9uaWMvYmxvb2QvKmRy
dWcgdGhlcmFweTwva2V5d29yZD48a2V5d29yZD5IdW1hbnM8L2tleXdvcmQ+PGtleXdvcmQ+TGFt
aXZ1ZGluZS9hZHZlcnNlIGVmZmVjdHMvcGhhcm1hY29sb2d5Lyp0aGVyYXBldXRpYyB1c2U8L2tl
eXdvcmQ+PGtleXdvcmQ+TG9uZ2l0dWRpbmFsIFN0dWRpZXM8L2tleXdvcmQ+PGtleXdvcmQ+TWFs
ZTwva2V5d29yZD48a2V5d29yZD5NaWRkbGUgQWdlZDwva2V5d29yZD48a2V5d29yZD5OdWNsZW9z
aWRlcy9hZHZlcnNlIGVmZmVjdHMvcGhhcm1hY29sb2d5Lyp0aGVyYXBldXRpYyB1c2U8L2tleXdv
cmQ+PGtleXdvcmQ+UHJvc3BlY3RpdmUgU3R1ZGllczwva2V5d29yZD48a2V5d29yZD5QeXJpbWlk
aW5vbmVzL2FkdmVyc2UgZWZmZWN0cy9waGFybWFjb2xvZ3kvKnRoZXJhcGV1dGljIHVzZTwva2V5
d29yZD48a2V5d29yZD5SZWdyZXNzaW9uIEFuYWx5c2lzPC9rZXl3b3JkPjxrZXl3b3JkPlRoeW1p
ZGluZS9hbmFsb2dzICZhbXA7IGRlcml2YXRpdmVzPC9rZXl3b3JkPjxrZXl3b3JkPlRyZWF0bWVu
dCBPdXRjb21lPC9rZXl3b3JkPjxrZXl3b3JkPlZpcnVzIFJlcGxpY2F0aW9uL2RydWcgZWZmZWN0
czwva2V5d29yZD48a2V5d29yZD4qV29ybGQgSGVhbHRoPC9rZXl3b3JkPjxrZXl3b3JkPllvdW5n
IEFkdWx0PC9rZXl3b3JkPjwva2V5d29yZHM+PGRhdGVzPjx5ZWFyPjIwMDk8L3llYXI+PHB1Yi1k
YXRlcz48ZGF0ZT5GZWI8L2RhdGU+PC9wdWItZGF0ZXM+PC9kYXRlcz48aXNibj4xNTI4LTAwMTIg
KEVsZWN0cm9uaWMpJiN4RDswMDE2LTUwODUgKExpbmtpbmcpPC9pc2JuPjxhY2Nlc3Npb24tbnVt
PjE5MDI3MDEzPC9hY2Nlc3Npb24tbnVtPjx1cmxzPjxyZWxhdGVkLXVybHM+PHVybD5odHRwOi8v
d3d3Lm5jYmkubmxtLm5paC5nb3YvcHVibWVkLzE5MDI3MDEzPC91cmw+PC9yZWxhdGVkLXVybHM+
PC91cmxzPjxlbGVjdHJvbmljLXJlc291cmNlLW51bT4xMC4xMDUzL2ouZ2FzdHJvLjIwMDguMTAu
MDI2PC9lbGVjdHJvbmljLXJlc291cmNlLW51bT48L3JlY29yZD48L0NpdGU+PC9FbmROb3RlPgAA
</w:fldData>
        </w:fldChar>
      </w:r>
      <w:r w:rsidRPr="000B59E1">
        <w:rPr>
          <w:rFonts w:ascii="Book Antiqua" w:eastAsia="AdvGulliv-R" w:hAnsi="Book Antiqua"/>
          <w:kern w:val="0"/>
          <w:sz w:val="24"/>
          <w:szCs w:val="24"/>
        </w:rPr>
        <w:instrText xml:space="preserve"> ADDIN EN.CITE </w:instrText>
      </w:r>
      <w:r w:rsidRPr="000B59E1">
        <w:rPr>
          <w:rFonts w:ascii="Book Antiqua" w:eastAsia="AdvGulliv-R" w:hAnsi="Book Antiqua"/>
          <w:kern w:val="0"/>
          <w:sz w:val="24"/>
          <w:szCs w:val="24"/>
        </w:rPr>
        <w:fldChar w:fldCharType="begin">
          <w:fldData xml:space="preserve">PEVuZE5vdGU+PENpdGU+PEF1dGhvcj5Ib3U8L0F1dGhvcj48WWVhcj4yMDA4PC9ZZWFyPjxSZWNO
dW0+MTE1PC9SZWNOdW0+PERpc3BsYXlUZXh0PjxzdHlsZSBmYWNlPSJzdXBlcnNjcmlwdCI+WzUs
IDZdPC9zdHlsZT48L0Rpc3BsYXlUZXh0PjxyZWNvcmQ+PHJlYy1udW1iZXI+MTE1PC9yZWMtbnVt
YmVyPjxmb3JlaWduLWtleXM+PGtleSBhcHA9IkVOIiBkYi1pZD0iYXp3djAycnYwMHhwMjdldHRh
bnBhdjVoMjBkeGVhdnpwc3NmIj4xMTU8L2tleT48L2ZvcmVpZ24ta2V5cz48cmVmLXR5cGUgbmFt
ZT0iSm91cm5hbCBBcnRpY2xlIj4xNzwvcmVmLXR5cGU+PGNvbnRyaWJ1dG9ycz48YXV0aG9ycz48
YXV0aG9yPkhvdSwgSi48L2F1dGhvcj48YXV0aG9yPllpbiwgWS4gSy48L2F1dGhvcj48YXV0aG9y
Plh1LCBELjwvYXV0aG9yPjxhdXRob3I+VGFuLCBELjwvYXV0aG9yPjxhdXRob3I+Tml1LCBKLjwv
YXV0aG9yPjxhdXRob3I+WmhvdSwgWC48L2F1dGhvcj48YXV0aG9yPldhbmcsIFkuPC9hdXRob3I+
PGF1dGhvcj5aaHUsIEwuPC9hdXRob3I+PGF1dGhvcj5IZSwgWS48L2F1dGhvcj48YXV0aG9yPlJl
biwgSC48L2F1dGhvcj48YXV0aG9yPldhbiwgTS48L2F1dGhvcj48YXV0aG9yPkNoZW4sIEMuPC9h
dXRob3I+PGF1dGhvcj5XdSwgUy48L2F1dGhvcj48YXV0aG9yPkNoZW4sIFkuPC9hdXRob3I+PGF1
dGhvcj5YdSwgSi48L2F1dGhvcj48YXV0aG9yPldhbmcsIFEuPC9hdXRob3I+PGF1dGhvcj5XZWks
IEwuPC9hdXRob3I+PGF1dGhvcj5DaGFvLCBHLjwvYXV0aG9yPjxhdXRob3I+Q29uc3RhbmNlLCBC
LiBGLjwvYXV0aG9yPjxhdXRob3I+SGFyYiwgRy48L2F1dGhvcj48YXV0aG9yPkJyb3duLCBOLiBB
LjwvYXV0aG9yPjxhdXRob3I+SmlhLCBKLjwvYXV0aG9yPjwvYXV0aG9ycz48L2NvbnRyaWJ1dG9y
cz48YXV0aC1hZGRyZXNzPk5hbmZhbmcgSG9zcGl0YWwsIEd1YW5nemhvdSwgQ2hpbmEuPC9hdXRo
LWFkZHJlc3M+PHRpdGxlcz48dGl0bGU+VGVsYml2dWRpbmUgdmVyc3VzIGxhbWl2dWRpbmUgaW4g
Q2hpbmVzZSBwYXRpZW50cyB3aXRoIGNocm9uaWMgaGVwYXRpdGlzIEI6IFJlc3VsdHMgYXQgMSB5
ZWFyIG9mIGEgcmFuZG9taXplZCwgZG91YmxlLWJsaW5kIHRyaWFs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0NDctNTQ8L3BhZ2VzPjx2b2x1
bWU+NDc8L3ZvbHVtZT48bnVtYmVyPjI8L251bWJlcj48a2V5d29yZHM+PGtleXdvcmQ+QWRvbGVz
Y2VudDwva2V5d29yZD48a2V5d29yZD5BZHVsdDwva2V5d29yZD48a2V5d29yZD5BbnRpdmlyYWwg
QWdlbnRzLyp0aGVyYXBldXRpYyB1c2U8L2tleXdvcmQ+PGtleXdvcmQ+Q2hpbmE8L2tleXdvcmQ+
PGtleXdvcmQ+RE5BLCBWaXJhbC9hbmFseXNpczwva2V5d29yZD48a2V5d29yZD5Eb3VibGUtQmxp
bmQgTWV0aG9kPC9rZXl3b3JkPjxrZXl3b3JkPkZlbWFsZTwva2V5d29yZD48a2V5d29yZD5HZW5v
dHlwZTwva2V5d29yZD48a2V5d29yZD5IZXBhdGl0aXMgQiBlIEFudGlnZW5zL2Jsb29kPC9rZXl3
b3JkPjxrZXl3b3JkPkhlcGF0aXRpcyBCIHZpcnVzL2RydWcgZWZmZWN0cy9nZW5ldGljczwva2V5
d29yZD48a2V5d29yZD5IZXBhdGl0aXMgQiwgQ2hyb25pYy8qZHJ1ZyB0aGVyYXB5PC9rZXl3b3Jk
PjxrZXl3b3JkPkh1bWFuczwva2V5d29yZD48a2V5d29yZD5MYW1pdnVkaW5lLyp0aGVyYXBldXRp
YyB1c2U8L2tleXdvcmQ+PGtleXdvcmQ+TWFsZTwva2V5d29yZD48a2V5d29yZD5NaWRkbGUgQWdl
ZDwva2V5d29yZD48a2V5d29yZD5OdWNsZW9zaWRlcy8qdGhlcmFwZXV0aWMgdXNlPC9rZXl3b3Jk
PjxrZXl3b3JkPlB5cmltaWRpbm9uZXMvKnRoZXJhcGV1dGljIHVzZTwva2V5d29yZD48a2V5d29y
ZD5UaHltaWRpbmUvYW5hbG9ncyAmYW1wOyBkZXJpdmF0aXZlczwva2V5d29yZD48L2tleXdvcmRz
PjxkYXRlcz48eWVhcj4yMDA4PC95ZWFyPjxwdWItZGF0ZXM+PGRhdGU+RmViPC9kYXRlPjwvcHVi
LWRhdGVzPjwvZGF0ZXM+PGlzYm4+MTUyNy0zMzUwIChFbGVjdHJvbmljKSYjeEQ7MDI3MC05MTM5
IChMaW5raW5nKTwvaXNibj48YWNjZXNzaW9uLW51bT4xODA4MDMzOTwvYWNjZXNzaW9uLW51bT48
dXJscz48cmVsYXRlZC11cmxzPjx1cmw+aHR0cDovL3d3dy5uY2JpLm5sbS5uaWguZ292L3B1Ym1l
ZC8xODA4MDMzOTwvdXJsPjwvcmVsYXRlZC11cmxzPjwvdXJscz48ZWxlY3Ryb25pYy1yZXNvdXJj
ZS1udW0+MTAuMTAwMi9oZXAuMjIwNzU8L2VsZWN0cm9uaWMtcmVzb3VyY2UtbnVtPjwvcmVjb3Jk
PjwvQ2l0ZT48Q2l0ZT48QXV0aG9yPkxpYXc8L0F1dGhvcj48WWVhcj4yMDA5PC9ZZWFyPjxSZWNO
dW0+MTE2PC9SZWNOdW0+PHJlY29yZD48cmVjLW51bWJlcj4xMTY8L3JlYy1udW1iZXI+PGZvcmVp
Z24ta2V5cz48a2V5IGFwcD0iRU4iIGRiLWlkPSJhend2MDJydjAweHAyN2V0dGFucGF2NWgyMGR4
ZWF2enBzc2YiPjExNjwva2V5PjwvZm9yZWlnbi1rZXlzPjxyZWYtdHlwZSBuYW1lPSJKb3VybmFs
IEFydGljbGUiPjE3PC9yZWYtdHlwZT48Y29udHJpYnV0b3JzPjxhdXRob3JzPjxhdXRob3I+TGlh
dywgWS4gRi48L2F1dGhvcj48YXV0aG9yPkdhbmUsIEUuPC9hdXRob3I+PGF1dGhvcj5MZXVuZywg
Ti48L2F1dGhvcj48YXV0aG9yPlpldXplbSwgUy48L2F1dGhvcj48YXV0aG9yPldhbmcsIFkuPC9h
dXRob3I+PGF1dGhvcj5MYWksIEMuIEwuPC9hdXRob3I+PGF1dGhvcj5IZWF0aGNvdGUsIEUuIEou
PC9hdXRob3I+PGF1dGhvcj5NYW5ucywgTS48L2F1dGhvcj48YXV0aG9yPkJ6b3dlaiwgTi48L2F1
dGhvcj48YXV0aG9yPk5pdSwgSi48L2F1dGhvcj48YXV0aG9yPkhhbiwgUy4gSC48L2F1dGhvcj48
YXV0aG9yPkh3YW5nLCBTLiBHLjwvYXV0aG9yPjxhdXRob3I+Q2FrYWxvZ2x1LCBZLjwvYXV0aG9y
PjxhdXRob3I+VG9uZywgTS4gSi48L2F1dGhvcj48YXV0aG9yPlBhcGF0aGVvZG9yaWRpcywgRy48
L2F1dGhvcj48YXV0aG9yPkNoZW4sIFkuPC9hdXRob3I+PGF1dGhvcj5Ccm93biwgTi4gQS48L2F1
dGhvcj48YXV0aG9yPkFsYmFuaXMsIEUuPC9hdXRob3I+PGF1dGhvcj5HYWxpbCwgSy48L2F1dGhv
cj48YXV0aG9yPk5hb3Vtb3YsIE4uIFYuPC9hdXRob3I+PGF1dGhvcj5HbG9iZSBTdHVkeSBHcm91
cDwvYXV0aG9yPjwvYXV0aG9ycz48L2NvbnRyaWJ1dG9ycz48YXV0aC1hZGRyZXNzPkxpdmVyIFJl
c2VhcmNoIFVuaXQsIENoYW5nIEd1bmcgTWVtb3JpYWwgSG9zcGl0YWwsIENoYW5nIEd1bmcgVW5p
dmVyc2l0eSBDb2xsZWdlIG9mIE1lZGljaW5lLCBUYWlwZWksIFRhaXdhbi4gbGl2ZXJ5ZmxAc28t
bmV0Lm5ldC50dzwvYXV0aC1hZGRyZXNzPjx0aXRsZXM+PHRpdGxlPjItWWVhciBHTE9CRSB0cmlh
bCByZXN1bHRzOiB0ZWxiaXZ1ZGluZSBJcyBzdXBlcmlvciB0byBsYW1pdnVkaW5lIGluIHBhdGll
bnRzIHdpdGggY2hyb25pYyBoZXBhdGl0aXMgQ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g2LTk1PC9wYWdlcz48dm9sdW1lPjEzNjwvdm9sdW1lPjxudW1iZXI+MjwvbnVtYmVy
PjxrZXl3b3Jkcz48a2V5d29yZD5BZG9sZXNjZW50PC9rZXl3b3JkPjxrZXl3b3JkPkFkdWx0PC9r
ZXl3b3JkPjxrZXl3b3JkPkFnZWQ8L2tleXdvcmQ+PGtleXdvcmQ+QWxhbmluZSBUcmFuc2FtaW5h
c2UvYmxvb2Q8L2tleXdvcmQ+PGtleXdvcmQ+QW50aXZpcmFsIEFnZW50cy9hZHZlcnNlIGVmZmVj
dHMvcGhhcm1hY29sb2d5Lyp0aGVyYXBldXRpYyB1c2U8L2tleXdvcmQ+PGtleXdvcmQ+RE5BLCBW
aXJhbC9kcnVnIGVmZmVjdHM8L2tleXdvcmQ+PGtleXdvcmQ+RG91YmxlLUJsaW5kIE1ldGhvZDwv
a2V5d29yZD48a2V5d29yZD5GZW1hbGU8L2tleXdvcmQ+PGtleXdvcmQ+SGVwYXRpdGlzIEIgU3Vy
ZmFjZSBBbnRpZ2Vucy9ibG9vZDwva2V5d29yZD48a2V5d29yZD5IZXBhdGl0aXMgQiBlIEFudGln
ZW5zL2Jsb29kPC9rZXl3b3JkPjxrZXl3b3JkPkhlcGF0aXRpcyBCIHZpcnVzL2dlbmV0aWNzL2lt
bXVub2xvZ3k8L2tleXdvcmQ+PGtleXdvcmQ+SGVwYXRpdGlzIEIsIENocm9uaWMvYmxvb2QvKmRy
dWcgdGhlcmFweTwva2V5d29yZD48a2V5d29yZD5IdW1hbnM8L2tleXdvcmQ+PGtleXdvcmQ+TGFt
aXZ1ZGluZS9hZHZlcnNlIGVmZmVjdHMvcGhhcm1hY29sb2d5Lyp0aGVyYXBldXRpYyB1c2U8L2tl
eXdvcmQ+PGtleXdvcmQ+TG9uZ2l0dWRpbmFsIFN0dWRpZXM8L2tleXdvcmQ+PGtleXdvcmQ+TWFs
ZTwva2V5d29yZD48a2V5d29yZD5NaWRkbGUgQWdlZDwva2V5d29yZD48a2V5d29yZD5OdWNsZW9z
aWRlcy9hZHZlcnNlIGVmZmVjdHMvcGhhcm1hY29sb2d5Lyp0aGVyYXBldXRpYyB1c2U8L2tleXdv
cmQ+PGtleXdvcmQ+UHJvc3BlY3RpdmUgU3R1ZGllczwva2V5d29yZD48a2V5d29yZD5QeXJpbWlk
aW5vbmVzL2FkdmVyc2UgZWZmZWN0cy9waGFybWFjb2xvZ3kvKnRoZXJhcGV1dGljIHVzZTwva2V5
d29yZD48a2V5d29yZD5SZWdyZXNzaW9uIEFuYWx5c2lzPC9rZXl3b3JkPjxrZXl3b3JkPlRoeW1p
ZGluZS9hbmFsb2dzICZhbXA7IGRlcml2YXRpdmVzPC9rZXl3b3JkPjxrZXl3b3JkPlRyZWF0bWVu
dCBPdXRjb21lPC9rZXl3b3JkPjxrZXl3b3JkPlZpcnVzIFJlcGxpY2F0aW9uL2RydWcgZWZmZWN0
czwva2V5d29yZD48a2V5d29yZD4qV29ybGQgSGVhbHRoPC9rZXl3b3JkPjxrZXl3b3JkPllvdW5n
IEFkdWx0PC9rZXl3b3JkPjwva2V5d29yZHM+PGRhdGVzPjx5ZWFyPjIwMDk8L3llYXI+PHB1Yi1k
YXRlcz48ZGF0ZT5GZWI8L2RhdGU+PC9wdWItZGF0ZXM+PC9kYXRlcz48aXNibj4xNTI4LTAwMTIg
KEVsZWN0cm9uaWMpJiN4RDswMDE2LTUwODUgKExpbmtpbmcpPC9pc2JuPjxhY2Nlc3Npb24tbnVt
PjE5MDI3MDEzPC9hY2Nlc3Npb24tbnVtPjx1cmxzPjxyZWxhdGVkLXVybHM+PHVybD5odHRwOi8v
d3d3Lm5jYmkubmxtLm5paC5nb3YvcHVibWVkLzE5MDI3MDEzPC91cmw+PC9yZWxhdGVkLXVybHM+
PC91cmxzPjxlbGVjdHJvbmljLXJlc291cmNlLW51bT4xMC4xMDUzL2ouZ2FzdHJvLjIwMDguMTAu
MDI2PC9lbGVjdHJvbmljLXJlc291cmNlLW51bT48L3JlY29yZD48L0NpdGU+PC9FbmROb3RlPgAA
</w:fldData>
        </w:fldChar>
      </w:r>
      <w:r w:rsidRPr="000B59E1">
        <w:rPr>
          <w:rFonts w:ascii="Book Antiqua" w:eastAsia="AdvGulliv-R" w:hAnsi="Book Antiqua"/>
          <w:kern w:val="0"/>
          <w:sz w:val="24"/>
          <w:szCs w:val="24"/>
        </w:rPr>
        <w:instrText xml:space="preserve"> ADDIN EN.CITE.DATA </w:instrText>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separate"/>
      </w:r>
      <w:r w:rsidRPr="000B59E1">
        <w:rPr>
          <w:rFonts w:ascii="Book Antiqua" w:eastAsia="AdvGulliv-R" w:hAnsi="Book Antiqua"/>
          <w:kern w:val="0"/>
          <w:sz w:val="24"/>
          <w:szCs w:val="24"/>
          <w:vertAlign w:val="superscript"/>
        </w:rPr>
        <w:t>[</w:t>
      </w:r>
      <w:hyperlink w:anchor="_ENREF_5" w:tooltip="Hou, 2008 #115" w:history="1">
        <w:r w:rsidRPr="000B59E1">
          <w:rPr>
            <w:rFonts w:ascii="Book Antiqua" w:eastAsia="AdvGulliv-R" w:hAnsi="Book Antiqua"/>
            <w:kern w:val="0"/>
            <w:sz w:val="24"/>
            <w:szCs w:val="24"/>
            <w:vertAlign w:val="superscript"/>
          </w:rPr>
          <w:t>5</w:t>
        </w:r>
      </w:hyperlink>
      <w:r w:rsidRPr="000B59E1">
        <w:rPr>
          <w:rFonts w:ascii="Book Antiqua" w:eastAsia="AdvGulliv-R" w:hAnsi="Book Antiqua"/>
          <w:kern w:val="0"/>
          <w:sz w:val="24"/>
          <w:szCs w:val="24"/>
          <w:vertAlign w:val="superscript"/>
        </w:rPr>
        <w:t xml:space="preserve">, </w:t>
      </w:r>
      <w:hyperlink w:anchor="_ENREF_6" w:tooltip="Liaw, 2009 #116" w:history="1">
        <w:r w:rsidRPr="000B59E1">
          <w:rPr>
            <w:rFonts w:ascii="Book Antiqua" w:eastAsia="AdvGulliv-R" w:hAnsi="Book Antiqua"/>
            <w:kern w:val="0"/>
            <w:sz w:val="24"/>
            <w:szCs w:val="24"/>
            <w:vertAlign w:val="superscript"/>
          </w:rPr>
          <w:t>6</w:t>
        </w:r>
      </w:hyperlink>
      <w:r w:rsidRPr="000B59E1">
        <w:rPr>
          <w:rFonts w:ascii="Book Antiqua" w:eastAsia="AdvGulliv-R" w:hAnsi="Book Antiqua"/>
          <w:kern w:val="0"/>
          <w:sz w:val="24"/>
          <w:szCs w:val="24"/>
          <w:vertAlign w:val="superscript"/>
        </w:rPr>
        <w:t>]</w:t>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t>. In the GLOBE study participants (baseline ALT</w:t>
      </w:r>
      <w:r>
        <w:rPr>
          <w:rFonts w:ascii="Book Antiqua" w:eastAsia="AdvGulliv-R" w:hAnsi="Book Antiqua"/>
          <w:kern w:val="0"/>
          <w:sz w:val="24"/>
          <w:szCs w:val="24"/>
        </w:rPr>
        <w:t xml:space="preserve"> </w:t>
      </w:r>
      <w:r w:rsidRPr="000B59E1">
        <w:rPr>
          <w:rFonts w:ascii="Book Antiqua" w:eastAsia="AdvGulliv-R" w:hAnsi="Book Antiqua"/>
          <w:kern w:val="0"/>
          <w:sz w:val="24"/>
          <w:szCs w:val="24"/>
        </w:rPr>
        <w:t>≥</w:t>
      </w:r>
      <w:r>
        <w:rPr>
          <w:rFonts w:ascii="Book Antiqua" w:eastAsia="AdvGulliv-R" w:hAnsi="Book Antiqua"/>
          <w:kern w:val="0"/>
          <w:sz w:val="24"/>
          <w:szCs w:val="24"/>
        </w:rPr>
        <w:t xml:space="preserve"> </w:t>
      </w:r>
      <w:r w:rsidRPr="000B59E1">
        <w:rPr>
          <w:rFonts w:ascii="Book Antiqua" w:eastAsia="AdvGulliv-R" w:hAnsi="Book Antiqua"/>
          <w:kern w:val="0"/>
          <w:sz w:val="24"/>
          <w:szCs w:val="24"/>
        </w:rPr>
        <w:t>2</w:t>
      </w:r>
      <w:r>
        <w:rPr>
          <w:rFonts w:ascii="Book Antiqua" w:eastAsia="AdvGulliv-R" w:hAnsi="Book Antiqua"/>
          <w:kern w:val="0"/>
          <w:sz w:val="24"/>
          <w:szCs w:val="24"/>
        </w:rPr>
        <w:t xml:space="preserve"> </w:t>
      </w:r>
      <w:r w:rsidRPr="000B59E1">
        <w:rPr>
          <w:rFonts w:ascii="Book Antiqua" w:eastAsia="AdvGulliv-R" w:hAnsi="Book Antiqua"/>
          <w:kern w:val="0"/>
          <w:sz w:val="24"/>
          <w:szCs w:val="24"/>
        </w:rPr>
        <w:t>×</w:t>
      </w:r>
      <w:r>
        <w:rPr>
          <w:rFonts w:ascii="Book Antiqua" w:eastAsia="AdvGulliv-R" w:hAnsi="Book Antiqua"/>
          <w:kern w:val="0"/>
          <w:sz w:val="24"/>
          <w:szCs w:val="24"/>
        </w:rPr>
        <w:t xml:space="preserve"> </w:t>
      </w:r>
      <w:r w:rsidRPr="000B59E1">
        <w:rPr>
          <w:rFonts w:ascii="Book Antiqua" w:eastAsia="AdvGulliv-R" w:hAnsi="Book Antiqua"/>
          <w:kern w:val="0"/>
          <w:sz w:val="24"/>
          <w:szCs w:val="24"/>
        </w:rPr>
        <w:t xml:space="preserve">ULN), HBeAg loss was achieved for 41% of the patients treated with LDT for 2 years </w:t>
      </w:r>
      <w:r w:rsidRPr="00A87F42">
        <w:rPr>
          <w:rFonts w:ascii="Book Antiqua" w:eastAsia="AdvGulliv-R" w:hAnsi="Book Antiqua"/>
          <w:i/>
          <w:kern w:val="0"/>
          <w:sz w:val="24"/>
          <w:szCs w:val="24"/>
        </w:rPr>
        <w:t>vs</w:t>
      </w:r>
      <w:r w:rsidRPr="000B59E1">
        <w:rPr>
          <w:rFonts w:ascii="Book Antiqua" w:eastAsia="AdvGulliv-R" w:hAnsi="Book Antiqua"/>
          <w:kern w:val="0"/>
          <w:sz w:val="24"/>
          <w:szCs w:val="24"/>
        </w:rPr>
        <w:t xml:space="preserve"> 32% in the LAM group (</w:t>
      </w:r>
      <w:r w:rsidRPr="00E76F29">
        <w:rPr>
          <w:rFonts w:ascii="Book Antiqua" w:eastAsia="AdvGulliv-R" w:hAnsi="Book Antiqua"/>
          <w:i/>
          <w:kern w:val="0"/>
          <w:sz w:val="24"/>
          <w:szCs w:val="24"/>
        </w:rPr>
        <w:t>P</w:t>
      </w:r>
      <w:r w:rsidRPr="000B59E1">
        <w:rPr>
          <w:rFonts w:ascii="Book Antiqua" w:eastAsia="AdvGulliv-R" w:hAnsi="Book Antiqua"/>
          <w:kern w:val="0"/>
          <w:sz w:val="24"/>
          <w:szCs w:val="24"/>
        </w:rPr>
        <w:t xml:space="preserve"> = 0.021); 36% of the patients in the LDT group achieved HBeAg seroconversion </w:t>
      </w:r>
      <w:r w:rsidRPr="00A87F42">
        <w:rPr>
          <w:rFonts w:ascii="Book Antiqua" w:eastAsia="AdvGulliv-R" w:hAnsi="Book Antiqua"/>
          <w:i/>
          <w:kern w:val="0"/>
          <w:sz w:val="24"/>
          <w:szCs w:val="24"/>
        </w:rPr>
        <w:t>vs</w:t>
      </w:r>
      <w:r w:rsidRPr="000B59E1">
        <w:rPr>
          <w:rFonts w:ascii="Book Antiqua" w:eastAsia="AdvGulliv-R" w:hAnsi="Book Antiqua"/>
          <w:kern w:val="0"/>
          <w:sz w:val="24"/>
          <w:szCs w:val="24"/>
        </w:rPr>
        <w:t xml:space="preserve"> 27% in the LAM group (</w:t>
      </w:r>
      <w:r w:rsidRPr="00E76F29">
        <w:rPr>
          <w:rFonts w:ascii="Book Antiqua" w:eastAsia="AdvGulliv-R" w:hAnsi="Book Antiqua"/>
          <w:i/>
          <w:kern w:val="0"/>
          <w:sz w:val="24"/>
          <w:szCs w:val="24"/>
        </w:rPr>
        <w:t>P</w:t>
      </w:r>
      <w:r w:rsidRPr="000B59E1">
        <w:rPr>
          <w:rFonts w:ascii="Book Antiqua" w:eastAsia="AdvGulliv-R" w:hAnsi="Book Antiqua"/>
          <w:kern w:val="0"/>
          <w:sz w:val="24"/>
          <w:szCs w:val="24"/>
        </w:rPr>
        <w:t xml:space="preserve"> = 0.022)</w:t>
      </w:r>
      <w:r w:rsidRPr="000B59E1">
        <w:rPr>
          <w:rFonts w:ascii="Book Antiqua" w:eastAsia="AdvGulliv-R" w:hAnsi="Book Antiqua"/>
          <w:kern w:val="0"/>
          <w:sz w:val="24"/>
          <w:szCs w:val="24"/>
        </w:rPr>
        <w:fldChar w:fldCharType="begin">
          <w:fldData xml:space="preserve">PEVuZE5vdGU+PENpdGU+PEF1dGhvcj5HYW5lPC9BdXRob3I+PFllYXI+MjAxMTwvWWVhcj48UmVj
TnVtPjExODwvUmVjTnVtPjxEaXNwbGF5VGV4dD48c3R5bGUgZmFjZT0ic3VwZXJzY3JpcHQiPls4
XTwvc3R5bGU+PC9EaXNwbGF5VGV4dD48cmVjb3JkPjxyZWMtbnVtYmVyPjExODwvcmVjLW51bWJl
cj48Zm9yZWlnbi1rZXlzPjxrZXkgYXBwPSJFTiIgZGItaWQ9ImF6d3YwMnJ2MDB4cDI3ZXR0YW5w
YXY1aDIwZHhlYXZ6cHNzZiI+MTE4PC9rZXk+PC9mb3JlaWduLWtleXM+PHJlZi10eXBlIG5hbWU9
IkpvdXJuYWwgQXJ0aWNsZSI+MTc8L3JlZi10eXBlPjxjb250cmlidXRvcnM+PGF1dGhvcnM+PGF1
dGhvcj5HYW5lLCBFLiBKLjwvYXV0aG9yPjxhdXRob3I+V2FuZywgWS48L2F1dGhvcj48YXV0aG9y
PkxpYXcsIFkuIEYuPC9hdXRob3I+PGF1dGhvcj5Ib3UsIEouPC9hdXRob3I+PGF1dGhvcj5UaG9u
Z3Nhd2F0LCBTLjwvYXV0aG9yPjxhdXRob3I+V2FuLCBNLjwvYXV0aG9yPjxhdXRob3I+TW9vbiwg
WS4gTS48L2F1dGhvcj48YXV0aG9yPkppYSwgSi48L2F1dGhvcj48YXV0aG9yPkNoYW8sIFkuIEMu
PC9hdXRob3I+PGF1dGhvcj5OaXUsIEouPC9hdXRob3I+PGF1dGhvcj5MZXVuZywgTi48L2F1dGhv
cj48YXV0aG9yPlNhbXVlbCwgRC48L2F1dGhvcj48YXV0aG9yPkhzdSwgQy4gVy48L2F1dGhvcj48
YXV0aG9yPkJhbywgVy48L2F1dGhvcj48YXV0aG9yPkxvcGV6LCBQLjwvYXV0aG9yPjxhdXRob3I+
QXZpbGEsIEMuPC9hdXRob3I+PC9hdXRob3JzPjwvY29udHJpYnV0b3JzPjxhdXRoLWFkZHJlc3M+
TmV3IFplYWxhbmQgTGl2ZXIgVW5pdCwgQXVja2xhbmQgQ2l0eSBIb3NwaXRhbCwgQXVja2xhbmQs
IE5ldyBaZWFsYW5kLiBlZGdhbmVAYWRoYi5nb3Z0Lm56PC9hdXRoLWFkZHJlc3M+PHRpdGxlcz48
dGl0bGU+RWZmaWNhY3kgYW5kIHNhZmV0eSBvZiBwcm9sb25nZWQgMy15ZWFyIHRlbGJpdnVkaW5l
IHRyZWF0bWVudCBpbiBwYXRpZW50cyB3aXRoIGNocm9uaWMgaGVwYXRpdGlzIEI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Y3Ni04NDwvcGFnZXM+PHZvbHVtZT4zMTwvdm9sdW1lPjxu
dW1iZXI+NTwvbnVtYmVyPjxrZXl3b3Jkcz48a2V5d29yZD5BZG9sZXNjZW50PC9rZXl3b3JkPjxr
ZXl3b3JkPkFkdWx0PC9rZXl3b3JkPjxrZXl3b3JkPkFnZWQ8L2tleXdvcmQ+PGtleXdvcmQ+QWxh
bmluZSBUcmFuc2FtaW5hc2UvYmxvb2Q8L2tleXdvcmQ+PGtleXdvcmQ+QW50aXZpcmFsIEFnZW50
cy8qYWRtaW5pc3RyYXRpb24gJmFtcDsgZG9zYWdlL2FkdmVyc2UgZWZmZWN0czwva2V5d29yZD48
a2V5d29yZD5CaW9sb2dpY2FsIE1hcmtlcnMvYmxvb2Q8L2tleXdvcmQ+PGtleXdvcmQ+RE5BLCBW
aXJhbC9ibG9vZDwva2V5d29yZD48a2V5d29yZD5EcnVnIEFkbWluaXN0cmF0aW9uIFNjaGVkdWxl
PC9rZXl3b3JkPjxrZXl3b3JkPkRydWcgUmVzaXN0YW5jZSwgVmlyYWwvZ2VuZXRpY3M8L2tleXdv
cmQ+PGtleXdvcmQ+RmVtYWxlPC9rZXl3b3JkPjxrZXl3b3JkPkhlcGF0aXRpcyBCIFN1cmZhY2Ug
QW50aWdlbnMvYmxvb2Q8L2tleXdvcmQ+PGtleXdvcmQ+SGVwYXRpdGlzIEIgZSBBbnRpZ2Vucy9i
bG9vZDwva2V5d29yZD48a2V5d29yZD5IZXBhdGl0aXMgQiB2aXJ1cy9pbW11bm9sb2d5PC9rZXl3
b3JkPjxrZXl3b3JkPkhlcGF0aXRpcyBCLCBDaHJvbmljL2RpYWdub3Npcy8qZHJ1ZyB0aGVyYXB5
PC9rZXl3b3JkPjxrZXl3b3JkPkh1bWFuczwva2V5d29yZD48a2V5d29yZD5NYWxlPC9rZXl3b3Jk
PjxrZXl3b3JkPk1pZGRsZSBBZ2VkPC9rZXl3b3JkPjxrZXl3b3JkPk51Y2xlb3NpZGVzLyphZG1p
bmlzdHJhdGlvbiAmYW1wOyBkb3NhZ2UvYWR2ZXJzZSBlZmZlY3RzPC9rZXl3b3JkPjxrZXl3b3Jk
PlB5cmltaWRpbm9uZXMvKmFkbWluaXN0cmF0aW9uICZhbXA7IGRvc2FnZS9hZHZlcnNlIGVmZmVj
dHM8L2tleXdvcmQ+PGtleXdvcmQ+VGh5bWlkaW5lL2FuYWxvZ3MgJmFtcDsgZGVyaXZhdGl2ZXM8
L2tleXdvcmQ+PGtleXdvcmQ+VGltZSBGYWN0b3JzPC9rZXl3b3JkPjxrZXl3b3JkPlRyZWF0bWVu
dCBPdXRjb21lPC9rZXl3b3JkPjxrZXl3b3JkPlZpcmFsIExvYWQ8L2tleXdvcmQ+PGtleXdvcmQ+
WW91bmcgQWR1bHQ8L2tleXdvcmQ+PC9rZXl3b3Jkcz48ZGF0ZXM+PHllYXI+MjAxMTwveWVhcj48
cHViLWRhdGVzPjxkYXRlPk1heTwvZGF0ZT48L3B1Yi1kYXRlcz48L2RhdGVzPjxpc2JuPjE0Nzgt
MzIzMSAoRWxlY3Ryb25pYykmI3hEOzE0NzgtMzIyMyAoTGlua2luZyk8L2lzYm4+PGFjY2Vzc2lv
bi1udW0+MjE0NTc0Mzk8L2FjY2Vzc2lvbi1udW0+PHVybHM+PHJlbGF0ZWQtdXJscz48dXJsPmh0
dHA6Ly93d3cubmNiaS5ubG0ubmloLmdvdi9wdWJtZWQvMjE0NTc0Mzk8L3VybD48L3JlbGF0ZWQt
dXJscz48L3VybHM+PGVsZWN0cm9uaWMtcmVzb3VyY2UtbnVtPjEwLjExMTEvai4xNDc4LTMyMzEu
MjAxMS4wMjQ5MC54PC9lbGVjdHJvbmljLXJlc291cmNlLW51bT48L3JlY29yZD48L0NpdGU+PC9F
bmROb3RlPgAA
</w:fldData>
        </w:fldChar>
      </w:r>
      <w:r w:rsidRPr="000B59E1">
        <w:rPr>
          <w:rFonts w:ascii="Book Antiqua" w:eastAsia="AdvGulliv-R" w:hAnsi="Book Antiqua"/>
          <w:kern w:val="0"/>
          <w:sz w:val="24"/>
          <w:szCs w:val="24"/>
        </w:rPr>
        <w:instrText xml:space="preserve"> ADDIN EN.CITE </w:instrText>
      </w:r>
      <w:r w:rsidRPr="000B59E1">
        <w:rPr>
          <w:rFonts w:ascii="Book Antiqua" w:eastAsia="AdvGulliv-R" w:hAnsi="Book Antiqua"/>
          <w:kern w:val="0"/>
          <w:sz w:val="24"/>
          <w:szCs w:val="24"/>
        </w:rPr>
        <w:fldChar w:fldCharType="begin">
          <w:fldData xml:space="preserve">PEVuZE5vdGU+PENpdGU+PEF1dGhvcj5HYW5lPC9BdXRob3I+PFllYXI+MjAxMTwvWWVhcj48UmVj
TnVtPjExODwvUmVjTnVtPjxEaXNwbGF5VGV4dD48c3R5bGUgZmFjZT0ic3VwZXJzY3JpcHQiPls4
XTwvc3R5bGU+PC9EaXNwbGF5VGV4dD48cmVjb3JkPjxyZWMtbnVtYmVyPjExODwvcmVjLW51bWJl
cj48Zm9yZWlnbi1rZXlzPjxrZXkgYXBwPSJFTiIgZGItaWQ9ImF6d3YwMnJ2MDB4cDI3ZXR0YW5w
YXY1aDIwZHhlYXZ6cHNzZiI+MTE4PC9rZXk+PC9mb3JlaWduLWtleXM+PHJlZi10eXBlIG5hbWU9
IkpvdXJuYWwgQXJ0aWNsZSI+MTc8L3JlZi10eXBlPjxjb250cmlidXRvcnM+PGF1dGhvcnM+PGF1
dGhvcj5HYW5lLCBFLiBKLjwvYXV0aG9yPjxhdXRob3I+V2FuZywgWS48L2F1dGhvcj48YXV0aG9y
PkxpYXcsIFkuIEYuPC9hdXRob3I+PGF1dGhvcj5Ib3UsIEouPC9hdXRob3I+PGF1dGhvcj5UaG9u
Z3Nhd2F0LCBTLjwvYXV0aG9yPjxhdXRob3I+V2FuLCBNLjwvYXV0aG9yPjxhdXRob3I+TW9vbiwg
WS4gTS48L2F1dGhvcj48YXV0aG9yPkppYSwgSi48L2F1dGhvcj48YXV0aG9yPkNoYW8sIFkuIEMu
PC9hdXRob3I+PGF1dGhvcj5OaXUsIEouPC9hdXRob3I+PGF1dGhvcj5MZXVuZywgTi48L2F1dGhv
cj48YXV0aG9yPlNhbXVlbCwgRC48L2F1dGhvcj48YXV0aG9yPkhzdSwgQy4gVy48L2F1dGhvcj48
YXV0aG9yPkJhbywgVy48L2F1dGhvcj48YXV0aG9yPkxvcGV6LCBQLjwvYXV0aG9yPjxhdXRob3I+
QXZpbGEsIEMuPC9hdXRob3I+PC9hdXRob3JzPjwvY29udHJpYnV0b3JzPjxhdXRoLWFkZHJlc3M+
TmV3IFplYWxhbmQgTGl2ZXIgVW5pdCwgQXVja2xhbmQgQ2l0eSBIb3NwaXRhbCwgQXVja2xhbmQs
IE5ldyBaZWFsYW5kLiBlZGdhbmVAYWRoYi5nb3Z0Lm56PC9hdXRoLWFkZHJlc3M+PHRpdGxlcz48
dGl0bGU+RWZmaWNhY3kgYW5kIHNhZmV0eSBvZiBwcm9sb25nZWQgMy15ZWFyIHRlbGJpdnVkaW5l
IHRyZWF0bWVudCBpbiBwYXRpZW50cyB3aXRoIGNocm9uaWMgaGVwYXRpdGlzIEI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Y3Ni04NDwvcGFnZXM+PHZvbHVtZT4zMTwvdm9sdW1lPjxu
dW1iZXI+NTwvbnVtYmVyPjxrZXl3b3Jkcz48a2V5d29yZD5BZG9sZXNjZW50PC9rZXl3b3JkPjxr
ZXl3b3JkPkFkdWx0PC9rZXl3b3JkPjxrZXl3b3JkPkFnZWQ8L2tleXdvcmQ+PGtleXdvcmQ+QWxh
bmluZSBUcmFuc2FtaW5hc2UvYmxvb2Q8L2tleXdvcmQ+PGtleXdvcmQ+QW50aXZpcmFsIEFnZW50
cy8qYWRtaW5pc3RyYXRpb24gJmFtcDsgZG9zYWdlL2FkdmVyc2UgZWZmZWN0czwva2V5d29yZD48
a2V5d29yZD5CaW9sb2dpY2FsIE1hcmtlcnMvYmxvb2Q8L2tleXdvcmQ+PGtleXdvcmQ+RE5BLCBW
aXJhbC9ibG9vZDwva2V5d29yZD48a2V5d29yZD5EcnVnIEFkbWluaXN0cmF0aW9uIFNjaGVkdWxl
PC9rZXl3b3JkPjxrZXl3b3JkPkRydWcgUmVzaXN0YW5jZSwgVmlyYWwvZ2VuZXRpY3M8L2tleXdv
cmQ+PGtleXdvcmQ+RmVtYWxlPC9rZXl3b3JkPjxrZXl3b3JkPkhlcGF0aXRpcyBCIFN1cmZhY2Ug
QW50aWdlbnMvYmxvb2Q8L2tleXdvcmQ+PGtleXdvcmQ+SGVwYXRpdGlzIEIgZSBBbnRpZ2Vucy9i
bG9vZDwva2V5d29yZD48a2V5d29yZD5IZXBhdGl0aXMgQiB2aXJ1cy9pbW11bm9sb2d5PC9rZXl3
b3JkPjxrZXl3b3JkPkhlcGF0aXRpcyBCLCBDaHJvbmljL2RpYWdub3Npcy8qZHJ1ZyB0aGVyYXB5
PC9rZXl3b3JkPjxrZXl3b3JkPkh1bWFuczwva2V5d29yZD48a2V5d29yZD5NYWxlPC9rZXl3b3Jk
PjxrZXl3b3JkPk1pZGRsZSBBZ2VkPC9rZXl3b3JkPjxrZXl3b3JkPk51Y2xlb3NpZGVzLyphZG1p
bmlzdHJhdGlvbiAmYW1wOyBkb3NhZ2UvYWR2ZXJzZSBlZmZlY3RzPC9rZXl3b3JkPjxrZXl3b3Jk
PlB5cmltaWRpbm9uZXMvKmFkbWluaXN0cmF0aW9uICZhbXA7IGRvc2FnZS9hZHZlcnNlIGVmZmVj
dHM8L2tleXdvcmQ+PGtleXdvcmQ+VGh5bWlkaW5lL2FuYWxvZ3MgJmFtcDsgZGVyaXZhdGl2ZXM8
L2tleXdvcmQ+PGtleXdvcmQ+VGltZSBGYWN0b3JzPC9rZXl3b3JkPjxrZXl3b3JkPlRyZWF0bWVu
dCBPdXRjb21lPC9rZXl3b3JkPjxrZXl3b3JkPlZpcmFsIExvYWQ8L2tleXdvcmQ+PGtleXdvcmQ+
WW91bmcgQWR1bHQ8L2tleXdvcmQ+PC9rZXl3b3Jkcz48ZGF0ZXM+PHllYXI+MjAxMTwveWVhcj48
cHViLWRhdGVzPjxkYXRlPk1heTwvZGF0ZT48L3B1Yi1kYXRlcz48L2RhdGVzPjxpc2JuPjE0Nzgt
MzIzMSAoRWxlY3Ryb25pYykmI3hEOzE0NzgtMzIyMyAoTGlua2luZyk8L2lzYm4+PGFjY2Vzc2lv
bi1udW0+MjE0NTc0Mzk8L2FjY2Vzc2lvbi1udW0+PHVybHM+PHJlbGF0ZWQtdXJscz48dXJsPmh0
dHA6Ly93d3cubmNiaS5ubG0ubmloLmdvdi9wdWJtZWQvMjE0NTc0Mzk8L3VybD48L3JlbGF0ZWQt
dXJscz48L3VybHM+PGVsZWN0cm9uaWMtcmVzb3VyY2UtbnVtPjEwLjExMTEvai4xNDc4LTMyMzEu
MjAxMS4wMjQ5MC54PC9lbGVjdHJvbmljLXJlc291cmNlLW51bT48L3JlY29yZD48L0NpdGU+PC9F
bmROb3RlPgAA
</w:fldData>
        </w:fldChar>
      </w:r>
      <w:r w:rsidRPr="000B59E1">
        <w:rPr>
          <w:rFonts w:ascii="Book Antiqua" w:eastAsia="AdvGulliv-R" w:hAnsi="Book Antiqua"/>
          <w:kern w:val="0"/>
          <w:sz w:val="24"/>
          <w:szCs w:val="24"/>
        </w:rPr>
        <w:instrText xml:space="preserve"> ADDIN EN.CITE.DATA </w:instrText>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r>
      <w:r w:rsidRPr="000B59E1">
        <w:rPr>
          <w:rFonts w:ascii="Book Antiqua" w:eastAsia="AdvGulliv-R" w:hAnsi="Book Antiqua"/>
          <w:kern w:val="0"/>
          <w:sz w:val="24"/>
          <w:szCs w:val="24"/>
        </w:rPr>
        <w:fldChar w:fldCharType="separate"/>
      </w:r>
      <w:r w:rsidRPr="000B59E1">
        <w:rPr>
          <w:rFonts w:ascii="Book Antiqua" w:eastAsia="AdvGulliv-R" w:hAnsi="Book Antiqua"/>
          <w:kern w:val="0"/>
          <w:sz w:val="24"/>
          <w:szCs w:val="24"/>
          <w:vertAlign w:val="superscript"/>
        </w:rPr>
        <w:t>[</w:t>
      </w:r>
      <w:hyperlink w:anchor="_ENREF_8" w:tooltip="Gane, 2011 #118" w:history="1">
        <w:r w:rsidRPr="000B59E1">
          <w:rPr>
            <w:rFonts w:ascii="Book Antiqua" w:eastAsia="AdvGulliv-R" w:hAnsi="Book Antiqua"/>
            <w:kern w:val="0"/>
            <w:sz w:val="24"/>
            <w:szCs w:val="24"/>
            <w:vertAlign w:val="superscript"/>
          </w:rPr>
          <w:t>8</w:t>
        </w:r>
      </w:hyperlink>
      <w:r w:rsidRPr="000B59E1">
        <w:rPr>
          <w:rFonts w:ascii="Book Antiqua" w:eastAsia="AdvGulliv-R" w:hAnsi="Book Antiqua"/>
          <w:kern w:val="0"/>
          <w:sz w:val="24"/>
          <w:szCs w:val="24"/>
          <w:vertAlign w:val="superscript"/>
        </w:rPr>
        <w:t>]</w:t>
      </w:r>
      <w:r w:rsidRPr="000B59E1">
        <w:rPr>
          <w:rFonts w:ascii="Book Antiqua" w:eastAsia="AdvGulliv-R" w:hAnsi="Book Antiqua"/>
          <w:kern w:val="0"/>
          <w:sz w:val="24"/>
          <w:szCs w:val="24"/>
        </w:rPr>
        <w:fldChar w:fldCharType="end"/>
      </w:r>
      <w:r w:rsidRPr="000B59E1">
        <w:rPr>
          <w:rFonts w:ascii="Book Antiqua" w:eastAsia="AdvGulliv-R" w:hAnsi="Book Antiqua"/>
          <w:kern w:val="0"/>
          <w:sz w:val="24"/>
          <w:szCs w:val="24"/>
        </w:rPr>
        <w:t xml:space="preserve">. Currently, we know little about why patients treated with LDT experienced a higher HBeAg response. Recently, some researchers have described the immune modulatory effects associated </w:t>
      </w:r>
      <w:r w:rsidRPr="000B59E1">
        <w:rPr>
          <w:rFonts w:ascii="Book Antiqua" w:hAnsi="Book Antiqua"/>
          <w:kern w:val="0"/>
          <w:sz w:val="24"/>
          <w:szCs w:val="24"/>
        </w:rPr>
        <w:t>with LDT and other NA treatments in CHB patients. The two main categories of the immune response are adaptive immunity (</w:t>
      </w:r>
      <w:r w:rsidRPr="00E76F29">
        <w:rPr>
          <w:rFonts w:ascii="Book Antiqua" w:hAnsi="Book Antiqua"/>
          <w:i/>
          <w:kern w:val="0"/>
          <w:sz w:val="24"/>
          <w:szCs w:val="24"/>
        </w:rPr>
        <w:t>e.g.</w:t>
      </w:r>
      <w:r w:rsidRPr="000B59E1">
        <w:rPr>
          <w:rFonts w:ascii="Book Antiqua" w:hAnsi="Book Antiqua"/>
          <w:kern w:val="0"/>
          <w:sz w:val="24"/>
          <w:szCs w:val="24"/>
        </w:rPr>
        <w:t>, CD4+/CD8+ T cells, Th1/Th2, Treg, PD-1/PD-L1, Th17, IL-21, TFH) and innate immunity (</w:t>
      </w:r>
      <w:r w:rsidRPr="00E76F29">
        <w:rPr>
          <w:rFonts w:ascii="Book Antiqua" w:hAnsi="Book Antiqua"/>
          <w:i/>
          <w:kern w:val="0"/>
          <w:sz w:val="24"/>
          <w:szCs w:val="24"/>
        </w:rPr>
        <w:t>e.g.</w:t>
      </w:r>
      <w:r w:rsidRPr="000B59E1">
        <w:rPr>
          <w:rFonts w:ascii="Book Antiqua" w:hAnsi="Book Antiqua"/>
          <w:kern w:val="0"/>
          <w:sz w:val="24"/>
          <w:szCs w:val="24"/>
        </w:rPr>
        <w:t>, NK, NKT, TLR, dendritic cells and macrophages)</w:t>
      </w:r>
      <w:r w:rsidRPr="000B59E1">
        <w:rPr>
          <w:rFonts w:ascii="Book Antiqua" w:hAnsi="Book Antiqua"/>
          <w:kern w:val="0"/>
          <w:sz w:val="24"/>
          <w:szCs w:val="24"/>
        </w:rPr>
        <w:fldChar w:fldCharType="begin">
          <w:fldData xml:space="preserve">PEVuZE5vdGU+PENpdGU+PEF1dGhvcj5Cb25pPC9BdXRob3I+PFllYXI+MTk5ODwvWWVhcj48UmVj
TnVtPjEyMDwvUmVjTnVtPjxEaXNwbGF5VGV4dD48c3R5bGUgZmFjZT0ic3VwZXJzY3JpcHQiPls5
LTE2LCAxOC0yMV08L3N0eWxlPjwvRGlzcGxheVRleHQ+PHJlY29yZD48cmVjLW51bWJlcj4xMjA8
L3JlYy1udW1iZXI+PGZvcmVpZ24ta2V5cz48a2V5IGFwcD0iRU4iIGRiLWlkPSJhend2MDJydjAw
eHAyN2V0dGFucGF2NWgyMGR4ZWF2enBzc2YiPjEyMDwva2V5PjwvZm9yZWlnbi1rZXlzPjxyZWYt
dHlwZSBuYW1lPSJKb3VybmFsIEFydGljbGUiPjE3PC9yZWYtdHlwZT48Y29udHJpYnV0b3JzPjxh
dXRob3JzPjxhdXRob3I+Qm9uaSwgQy48L2F1dGhvcj48YXV0aG9yPkJlcnRvbGV0dGksIEEuPC9h
dXRob3I+PGF1dGhvcj5QZW5uYSwgQS48L2F1dGhvcj48YXV0aG9yPkNhdmFsbGksIEEuPC9hdXRo
b3I+PGF1dGhvcj5QaWxsaSwgTS48L2F1dGhvcj48YXV0aG9yPlVyYmFuaSwgUy48L2F1dGhvcj48
YXV0aG9yPlNjb2duYW1pZ2xpbywgUC48L2F1dGhvcj48YXV0aG9yPkJvZWhtZSwgUi48L2F1dGhv
cj48YXV0aG9yPlBhbmViaWFuY28sIFIuPC9hdXRob3I+PGF1dGhvcj5GaWFjY2Fkb3JpLCBGLjwv
YXV0aG9yPjxhdXRob3I+RmVycmFyaSwgQy48L2F1dGhvcj48L2F1dGhvcnM+PC9jb250cmlidXRv
cnM+PGF1dGgtYWRkcmVzcz5MYWJvcmF0b3JpbyBkaSBJbW11bm9wYXRvbG9naWEgVmlyYWxlLCBE
aXZpc2lvbmUgTWFsYXR0aWUgSW5mZXR0aXZlLCBBemllbmRhIE9zcGVkYWxpZXJhIGRpIFBhcm1h
LCBhbmQgQ2F0dGVkcmEgZGkgTWFsYXR0aWUgSW5mZXR0aXZlLCBVbml2ZXJzaXRhIGRpIFBhcm1h
LCBQYXJtYSwgSXRhbHkuPC9hdXRoLWFkZHJlc3M+PHRpdGxlcz48dGl0bGU+TGFtaXZ1ZGluZSB0
cmVhdG1lbnQgY2FuIHJlc3RvcmUgVCBjZWxsIHJlc3BvbnNpdmVuZXNzIGluIGNocm9uaWMgaGVw
YXRpdGlzIEI8L3RpdGxlPjxzZWNvbmRhcnktdGl0bGU+SiBDbGluIEludmVzdDwvc2Vjb25kYXJ5
LXRpdGxlPjxhbHQtdGl0bGU+VGhlIEpvdXJuYWwgb2YgY2xpbmljYWwgaW52ZXN0aWdhdGlvbjwv
YWx0LXRpdGxlPjwvdGl0bGVzPjxwZXJpb2RpY2FsPjxmdWxsLXRpdGxlPkogQ2xpbiBJbnZlc3Q8
L2Z1bGwtdGl0bGU+PC9wZXJpb2RpY2FsPjxwYWdlcz45NjgtNzU8L3BhZ2VzPjx2b2x1bWU+MTAy
PC92b2x1bWU+PG51bWJlcj41PC9udW1iZXI+PGtleXdvcmRzPjxrZXl3b3JkPkFkdWx0PC9rZXl3
b3JkPjxrZXl3b3JkPkFudGl2aXJhbCBBZ2VudHMvdGhlcmFwZXV0aWMgdXNlPC9rZXl3b3JkPjxr
ZXl3b3JkPkNENC1Qb3NpdGl2ZSBULUx5bXBob2N5dGVzLyppbW11bm9sb2d5PC9rZXl3b3JkPjxr
ZXl3b3JkPkNlbGwgRGl2aXNpb24vaW1tdW5vbG9neTwva2V5d29yZD48a2V5d29yZD5ETkEsIFZp
cmFsL2Jsb29kPC9rZXl3b3JkPjxrZXl3b3JkPkZlbWFsZTwva2V5d29yZD48a2V5d29yZD5IZXBh
dGl0aXMgQi8qaW1tdW5vbG9neTwva2V5d29yZD48a2V5d29yZD5IZXBhdGl0aXMgQiBTdXJmYWNl
IEFudGlnZW5zL2Jsb29kPC9rZXl3b3JkPjxrZXl3b3JkPkhlcGF0aXRpcyBCIGUgQW50aWdlbnMv
Ymxvb2Q8L2tleXdvcmQ+PGtleXdvcmQ+SGVwYXRpdGlzLCBDaHJvbmljLypkcnVnIHRoZXJhcHk8
L2tleXdvcmQ+PGtleXdvcmQ+SHVtYW5zPC9rZXl3b3JkPjxrZXl3b3JkPkxhbWl2dWRpbmUvKnRo
ZXJhcGV1dGljIHVzZTwva2V5d29yZD48a2V5d29yZD5NYWxlPC9rZXl3b3JkPjwva2V5d29yZHM+
PGRhdGVzPjx5ZWFyPjE5OTg8L3llYXI+PHB1Yi1kYXRlcz48ZGF0ZT5TZXAgMTwvZGF0ZT48L3B1
Yi1kYXRlcz48L2RhdGVzPjxpc2JuPjAwMjEtOTczOCAoUHJpbnQpJiN4RDswMDIxLTk3MzggKExp
bmtpbmcpPC9pc2JuPjxhY2Nlc3Npb24tbnVtPjk3MjcwNjU8L2FjY2Vzc2lvbi1udW0+PHVybHM+
PHJlbGF0ZWQtdXJscz48dXJsPmh0dHA6Ly93d3cubmNiaS5ubG0ubmloLmdvdi9wdWJtZWQvOTcy
NzA2NTwvdXJsPjwvcmVsYXRlZC11cmxzPjwvdXJscz48Y3VzdG9tMj41MDg5NjI8L2N1c3RvbTI+
PGVsZWN0cm9uaWMtcmVzb3VyY2UtbnVtPjEwLjExNzIvSkNJMzczMTwvZWxlY3Ryb25pYy1yZXNv
dXJjZS1udW0+PC9yZWNvcmQ+PC9DaXRlPjxDaXRlPjxBdXRob3I+Qm9uaTwvQXV0aG9yPjxZZWFy
PjIwMDE8L1llYXI+PFJlY051bT4xMjE8L1JlY051bT48cmVjb3JkPjxyZWMtbnVtYmVyPjEyMTwv
cmVjLW51bWJlcj48Zm9yZWlnbi1rZXlzPjxrZXkgYXBwPSJFTiIgZGItaWQ9Inh0NWZ3ZXM1MHgw
eDlqZTlkMnB2cHdmOHJwemF0YTkyZWZlZiI+MTIxPC9rZXk+PGtleSBhcHA9IkVOV2ViIiBkYi1p
ZD0iIj4wPC9rZXk+PC9mb3JlaWduLWtleXM+PHJlZi10eXBlIG5hbWU9IkpvdXJuYWwgQXJ0aWNs
ZSI+MTc8L3JlZi10eXBlPjxjb250cmlidXRvcnM+PGF1dGhvcnM+PGF1dGhvcj5Cb25pLCBDLjwv
YXV0aG9yPjxhdXRob3I+UGVubmEsIEEuPC9hdXRob3I+PGF1dGhvcj5PZ2csIEcuIFMuPC9hdXRo
b3I+PGF1dGhvcj5CZXJ0b2xldHRpLCBBLjwvYXV0aG9yPjxhdXRob3I+UGlsbGksIE0uPC9hdXRo
b3I+PGF1dGhvcj5DYXZhbGxvLCBDLjwvYXV0aG9yPjxhdXRob3I+Q2F2YWxsaSwgQS48L2F1dGhv
cj48YXV0aG9yPlVyYmFuaSwgUy48L2F1dGhvcj48YXV0aG9yPkJvZWhtZSwgUi48L2F1dGhvcj48
YXV0aG9yPlBhbmViaWFuY28sIFIuPC9hdXRob3I+PGF1dGhvcj5GaWFjY2Fkb3JpLCBGLjwvYXV0
aG9yPjxhdXRob3I+RmVycmFyaSwgQy48L2F1dGhvcj48L2F1dGhvcnM+PC9jb250cmlidXRvcnM+
PGF1dGgtYWRkcmVzcz5MYWJvcmF0b3JpbyBkaSBJbW11bm9wYXRvbG9naWEgVmlyYWxlLCBEaXZp
c2lvbmUgTWFsYXR0aWUgSW5mZXR0aXZlLCBBemllbmRhIE9zcGVkYWxpZXJhIGRpIFBhcm1hLCBh
bmQgQ2F0dGVkcmEgZGkgTWFsYXR0aWUgSW5mZXR0aXZlLCBVbml2ZXJzaXRhIGRpIFBhcm1hLCBJ
dGFseS48L2F1dGgtYWRkcmVzcz48dGl0bGVzPjx0aXRsZT5MYW1pdnVkaW5lIHRyZWF0bWVudCBj
YW4gb3ZlcmNvbWUgY3l0b3RveGljIFQtY2VsbCBoeXBvcmVzcG9uc2l2ZW5lc3MgaW4gY2hyb25p
YyBoZXBhdGl0aXMgQjogbmV3IHBlcnNwZWN0aXZlcyBmb3IgaW1tdW5lIHRoZXJhcH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k2My03MTwv
cGFnZXM+PHZvbHVtZT4zMzwvdm9sdW1lPjxudW1iZXI+NDwvbnVtYmVyPjxrZXl3b3Jkcz48a2V5
d29yZD5BZHVsdDwva2V5d29yZD48a2V5d29yZD5BbnRpdmlyYWwgQWdlbnRzLyp0aGVyYXBldXRp
YyB1c2U8L2tleXdvcmQ+PGtleXdvcmQ+Q0Q4LVBvc2l0aXZlIFQtTHltcGhvY3l0ZXMvcGF0aG9s
b2d5PC9rZXl3b3JkPjxrZXl3b3JkPkZlbWFsZTwva2V5d29yZD48a2V5d29yZD5ITEEtQTIgQW50
aWdlbi9hbmFseXNpczwva2V5d29yZD48a2V5d29yZD5IZXBhdGl0aXMgQiBlIEFudGlnZW5zL2Fu
YWx5c2lzPC9rZXl3b3JkPjxrZXl3b3JkPkhlcGF0aXRpcyBCLCBDaHJvbmljLypkcnVnIHRoZXJh
cHkvcGF0aG9sb2d5LypwaHlzaW9wYXRob2xvZ3kvdmlyb2xvZ3k8L2tleXdvcmQ+PGtleXdvcmQ+
SHVtYW5zPC9rZXl3b3JkPjxrZXl3b3JkPkltbXVub3RoZXJhcHkvdHJlbmRzPC9rZXl3b3JkPjxr
ZXl3b3JkPkxhbWl2dWRpbmUvKnRoZXJhcGV1dGljIHVzZTwva2V5d29yZD48a2V5d29yZD5Mb25n
aXR1ZGluYWwgU3R1ZGllczwva2V5d29yZD48a2V5d29yZD5NYWxlPC9rZXl3b3JkPjxrZXl3b3Jk
PlQtTHltcGhvY3l0ZXMsIEN5dG90b3hpYy8qZHJ1ZyBlZmZlY3RzLypwaHlzaW9sb2d5PC9rZXl3
b3JkPjxrZXl3b3JkPlZpcmFsIExvYWQ8L2tleXdvcmQ+PC9rZXl3b3Jkcz48ZGF0ZXM+PHllYXI+
MjAwMTwveWVhcj48cHViLWRhdGVzPjxkYXRlPkFwcjwvZGF0ZT48L3B1Yi1kYXRlcz48L2RhdGVz
Pjxpc2JuPjAyNzAtOTEzOSAoUHJpbnQpJiN4RDswMjcwLTkxMzkgKExpbmtpbmcpPC9pc2JuPjxh
Y2Nlc3Npb24tbnVtPjExMjgzODYxPC9hY2Nlc3Npb24tbnVtPjx1cmxzPjxyZWxhdGVkLXVybHM+
PHVybD5odHRwOi8vd3d3Lm5jYmkubmxtLm5paC5nb3YvcHVibWVkLzExMjgzODYxPC91cmw+PC9y
ZWxhdGVkLXVybHM+PC91cmxzPjxlbGVjdHJvbmljLXJlc291cmNlLW51bT4xMC4xMDUzL2poZXAu
MjAwMS4yMzA0NTwvZWxlY3Ryb25pYy1yZXNvdXJjZS1udW0+PC9yZWNvcmQ+PC9DaXRlPjxDaXRl
PjxBdXRob3I+Q29va3NsZXk8L0F1dGhvcj48WWVhcj4yMDA4PC9ZZWFyPjxSZWNOdW0+MTIyPC9S
ZWNOdW0+PHJlY29yZD48cmVjLW51bWJlcj4xMjI8L3JlYy1udW1iZXI+PGZvcmVpZ24ta2V5cz48
a2V5IGFwcD0iRU4iIGRiLWlkPSJhend2MDJydjAweHAyN2V0dGFucGF2NWgyMGR4ZWF2enBzc2Yi
PjEyMjwva2V5PjwvZm9yZWlnbi1rZXlzPjxyZWYtdHlwZSBuYW1lPSJKb3VybmFsIEFydGljbGUi
PjE3PC9yZWYtdHlwZT48Y29udHJpYnV0b3JzPjxhdXRob3JzPjxhdXRob3I+Q29va3NsZXksIEgu
PC9hdXRob3I+PGF1dGhvcj5DaG9rc2hpLCBTLjwvYXV0aG9yPjxhdXRob3I+TWFheWFuLCBZLjwv
YXV0aG9yPjxhdXRob3I+V2VkZW1leWVyLCBILjwvYXV0aG9yPjxhdXRob3I+QW5kcmVvbmUsIFAu
PC9hdXRob3I+PGF1dGhvcj5HaWxzb24sIFIuPC9hdXRob3I+PGF1dGhvcj5XYXJuZXMsIFQuPC9h
dXRob3I+PGF1dGhvcj5QYWdhbmluLCBTLjwvYXV0aG9yPjxhdXRob3I+Wm91bGltLCBGLjwvYXV0
aG9yPjxhdXRob3I+RnJlZGVyaWNrLCBELjwvYXV0aG9yPjxhdXRob3I+TmV1bWFubiwgQS4gVS48
L2F1dGhvcj48YXV0aG9yPkJyb3NnYXJ0LCBDLiBMLjwvYXV0aG9yPjxhdXRob3I+TmFvdW1vdiwg
Ti4gVi48L2F1dGhvcj48L2F1dGhvcnM+PC9jb250cmlidXRvcnM+PGF1dGgtYWRkcmVzcz5JbnN0
aXR1dGUgb2YgSGVwYXRvbG9neSwgVW5pdmVyc2l0eSBDb2xsZWdlIExvbmRvbiwgNjktNzUgQ2hl
bmllcyBNZXdzLCBMb25kb24gV0MxRSA2SFgsIFVuaXRlZCBLaW5nZG9tLjwvYXV0aC1hZGRyZXNz
Pjx0aXRsZXM+PHRpdGxlPkhlcGF0aXRpcyBCIHZpcnVzIGUgYW50aWdlbiBsb3NzIGR1cmluZyBh
ZGVmb3ZpciBkaXBpdm94aWwgdGhlcmFweSBpcyBhc3NvY2lhdGVkIHdpdGggZW5oYW5jZWQgdmly
dXMtc3BlY2lmaWMgQ0Q0KyBULWNlbGwgcmVhY3Rpdml0eT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EyLTIw
PC9wYWdlcz48dm9sdW1lPjUyPC92b2x1bWU+PG51bWJlcj4xPC9udW1iZXI+PGtleXdvcmRzPjxr
ZXl3b3JkPkFkZW5pbmUvKmFuYWxvZ3MgJmFtcDsgZGVyaXZhdGl2ZXMvdGhlcmFwZXV0aWMgdXNl
PC9rZXl3b3JkPjxrZXl3b3JkPkFkdWx0PC9rZXl3b3JkPjxrZXl3b3JkPkFudGl2aXJhbCBBZ2Vu
dHMvKnRoZXJhcGV1dGljIHVzZTwva2V5d29yZD48a2V5d29yZD5DRDQtUG9zaXRpdmUgVC1MeW1w
aG9jeXRlcy8qaW1tdW5vbG9neTwva2V5d29yZD48a2V5d29yZD5ETkEsIFZpcmFsL2Jsb29kPC9r
ZXl3b3JkPjxrZXl3b3JkPkZlbWFsZTwva2V5d29yZD48a2V5d29yZD5IZXBhdGl0aXMgQiBlIEFu
dGlnZW5zLypibG9vZDwva2V5d29yZD48a2V5d29yZD5IZXBhdGl0aXMgQiB2aXJ1cy9kcnVnIGVm
ZmVjdHMvaW1tdW5vbG9neTwva2V5d29yZD48a2V5d29yZD5IZXBhdGl0aXMgQiwgQ2hyb25pYy8q
ZHJ1ZyB0aGVyYXB5L3Zpcm9sb2d5PC9rZXl3b3JkPjxrZXl3b3JkPkh1bWFuczwva2V5d29yZD48
a2V5d29yZD5MeW1waG9jeXRlIEFjdGl2YXRpb24vKmltbXVub2xvZ3k8L2tleXdvcmQ+PGtleXdv
cmQ+TWFsZTwva2V5d29yZD48a2V5d29yZD5NaWRkbGUgQWdlZDwva2V5d29yZD48a2V5d29yZD5P
cmdhbm9waG9zcGhvbmF0ZXMvKnRoZXJhcGV1dGljIHVzZTwva2V5d29yZD48a2V5d29yZD5SZXZl
cnNlIFRyYW5zY3JpcHRhc2UgSW5oaWJpdG9ycy8qdGhlcmFwZXV0aWMgdXNlPC9rZXl3b3JkPjxr
ZXl3b3JkPlRyZWF0bWVudCBPdXRjb21lPC9rZXl3b3JkPjxrZXl3b3JkPlZpcnVzIFJlcGxpY2F0
aW9uPC9rZXl3b3JkPjwva2V5d29yZHM+PGRhdGVzPjx5ZWFyPjIwMDg8L3llYXI+PHB1Yi1kYXRl
cz48ZGF0ZT5KYW48L2RhdGU+PC9wdWItZGF0ZXM+PC9kYXRlcz48aXNibj4wMDY2LTQ4MDQgKFBy
aW50KSYjeEQ7MDA2Ni00ODA0IChMaW5raW5nKTwvaXNibj48YWNjZXNzaW9uLW51bT4xNzk4NDIz
MDwvYWNjZXNzaW9uLW51bT48dXJscz48cmVsYXRlZC11cmxzPjx1cmw+aHR0cDovL3d3dy5uY2Jp
Lm5sbS5uaWguZ292L3B1Ym1lZC8xNzk4NDIzMDwvdXJsPjwvcmVsYXRlZC11cmxzPjwvdXJscz48
Y3VzdG9tMj4yMjIzODgzPC9jdXN0b20yPjxlbGVjdHJvbmljLXJlc291cmNlLW51bT4xMC4xMTI4
L0FBQy4wMDQ2Ny0wNzwvZWxlY3Ryb25pYy1yZXNvdXJjZS1udW0+PC9yZWNvcmQ+PC9DaXRlPjxD
aXRlPjxBdXRob3I+WW91PC9BdXRob3I+PFllYXI+MjAwODwvWWVhcj48UmVjTnVtPjEwMTwvUmVj
TnVtPjxyZWNvcmQ+PHJlYy1udW1iZXI+MTAxPC9yZWMtbnVtYmVyPjxmb3JlaWduLWtleXM+PGtl
eSBhcHA9IkVOIiBkYi1pZD0iYXp3djAycnYwMHhwMjdldHRhbnBhdjVoMjBkeGVhdnpwc3NmIj4x
MDE8L2tleT48L2ZvcmVpZ24ta2V5cz48cmVmLXR5cGUgbmFtZT0iSm91cm5hbCBBcnRpY2xlIj4x
NzwvcmVmLXR5cGU+PGNvbnRyaWJ1dG9ycz48YXV0aG9ycz48YXV0aG9yPllvdSwgSi48L2F1dGhv
cj48YXV0aG9yPlNyaXBsdW5nLCBILjwvYXV0aG9yPjxhdXRob3I+R2VhdGVyLCBBLjwvYXV0aG9y
PjxhdXRob3I+Q2hvbmdzdXZpdmF0d29uZywgVi48L2F1dGhvcj48YXV0aG9yPlpodWFuZywgTC48
L2F1dGhvcj48YXV0aG9yPkxpLCBZLiBMLjwvYXV0aG9yPjxhdXRob3I+TGVpLCBILjwvYXV0aG9y
PjxhdXRob3I+TGl1LCBKLjwvYXV0aG9yPjxhdXRob3I+Q2hlbiwgSC4gWS48L2F1dGhvcj48YXV0
aG9yPlRhbmcsIEIuIFouPC9hdXRob3I+PGF1dGhvcj5IdWFuZywgSi4gSC48L2F1dGhvcj48L2F1
dGhvcnM+PC9jb250cmlidXRvcnM+PGF1dGgtYWRkcmVzcz5FcGlkZW1pb2xvZ3kgVW5pdCwgRmFj
dWx0eSBvZiBNZWRpY2luZSwgUHJpbmNlIG9mIFNvbmdrbGEgVW5pdmVyc2l0eSwgVGhhaWxhbmQu
IGppbmd5b3VrbUAxMjYuY29tPC9hdXRoLWFkZHJlc3M+PHRpdGxlcz48dGl0bGU+SW1wYWN0IG9m
IHZpcmFsIHJlcGxpY2F0aW9uIGluaGliaXRpb24gYnkgZW50ZWNhdmlyIG9uIHBlcmlwaGVyYWwg
VCBseW1waG9jeXRlIHN1YnBvcHVsYXRpb25zIGluIGNocm9uaWMgaGVwYXRpdGlzIEIgcGF0aWVu
dHM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EyMzwv
cGFnZXM+PHZvbHVtZT44PC92b2x1bWU+PGtleXdvcmRzPjxrZXl3b3JkPkFkb2xlc2NlbnQ8L2tl
eXdvcmQ+PGtleXdvcmQ+QWR1bHQ8L2tleXdvcmQ+PGtleXdvcmQ+QW50aXZpcmFsIEFnZW50cy8q
dGhlcmFwZXV0aWMgdXNlPC9rZXl3b3JkPjxrZXl3b3JkPkNENC1DRDggUmF0aW88L2tleXdvcmQ+
PGtleXdvcmQ+Q0Q0LVBvc2l0aXZlIFQtTHltcGhvY3l0ZXMvZHJ1ZyBlZmZlY3RzL3Zpcm9sb2d5
PC9rZXl3b3JkPjxrZXl3b3JkPkNEOC1Qb3NpdGl2ZSBULUx5bXBob2N5dGVzL2RydWcgZWZmZWN0
cy92aXJvbG9neTwva2V5d29yZD48a2V5d29yZD5Db2hvcnQgU3R1ZGllczwva2V5d29yZD48a2V5
d29yZD5ETkEsIFZpcmFsL2Jsb29kPC9rZXl3b3JkPjxrZXl3b3JkPkZlbWFsZTwva2V5d29yZD48
a2V5d29yZD5HdWFuaW5lLyphbmFsb2dzICZhbXA7IGRlcml2YXRpdmVzL3RoZXJhcGV1dGljIHVz
ZTwva2V5d29yZD48a2V5d29yZD5IZXBhdGl0aXMgQiBlIEFudGlnZW5zL2Jsb29kPC9rZXl3b3Jk
PjxrZXl3b3JkPkhlcGF0aXRpcyBCIHZpcnVzLypkcnVnIGVmZmVjdHMvcGh5c2lvbG9neTwva2V5
d29yZD48a2V5d29yZD5IZXBhdGl0aXMgQiwgQ2hyb25pYy8qZHJ1ZyB0aGVyYXB5L2ltbXVub2xv
Z3kvdmlyb2xvZ3k8L2tleXdvcmQ+PGtleXdvcmQ+SHVtYW5zPC9rZXl3b3JkPjxrZXl3b3JkPkxp
dmVyIEZ1bmN0aW9uIFRlc3RzPC9rZXl3b3JkPjxrZXl3b3JkPk1hbGU8L2tleXdvcmQ+PGtleXdv
cmQ+TWlkZGxlIEFnZWQ8L2tleXdvcmQ+PGtleXdvcmQ+TW9kZWxzLCBCaW9sb2dpY2FsPC9rZXl3
b3JkPjxrZXl3b3JkPk11bHRpdmFyaWF0ZSBBbmFseXNpczwva2V5d29yZD48a2V5d29yZD5SZWdy
ZXNzaW9uIEFuYWx5c2lzPC9rZXl3b3JkPjxrZXl3b3JkPlQtTHltcGhvY3l0ZSBTdWJzZXRzL2Ry
dWcgZWZmZWN0cy9pbW11bm9sb2d5Lyp2aXJvbG9neTwva2V5d29yZD48a2V5d29yZD5WaXJhbCBM
b2FkPC9rZXl3b3JkPjxrZXl3b3JkPlZpcmVtaWEvZHJ1ZyB0aGVyYXB5L2ltbXVub2xvZ3kvdmly
b2xvZ3k8L2tleXdvcmQ+PGtleXdvcmQ+VmlydXMgUmVwbGljYXRpb24vKmRydWcgZWZmZWN0czwv
a2V5d29yZD48L2tleXdvcmRzPjxkYXRlcz48eWVhcj4yMDA4PC95ZWFyPjwvZGF0ZXM+PGlzYm4+
MTQ3MS0yMzM0IChFbGVjdHJvbmljKSYjeEQ7MTQ3MS0yMzM0IChMaW5raW5nKTwvaXNibj48YWNj
ZXNzaW9uLW51bT4xODgwMzg4MzwvYWNjZXNzaW9uLW51bT48dXJscz48cmVsYXRlZC11cmxzPjx1
cmw+aHR0cDovL3d3dy5uY2JpLm5sbS5uaWguZ292L3B1Ym1lZC8xODgwMzg4MzwvdXJsPjwvcmVs
YXRlZC11cmxzPjwvdXJscz48Y3VzdG9tMj4yNTcwNjc4PC9jdXN0b20yPjxlbGVjdHJvbmljLXJl
c291cmNlLW51bT4xMC4xMTg2LzE0NzEtMjMzNC04LTEyMzwvZWxlY3Ryb25pYy1yZXNvdXJjZS1u
dW0+PC9yZWNvcmQ+PC9DaXRlPjxDaXRlPjxBdXRob3I+RXZhbnM8L0F1dGhvcj48WWVhcj4yMDA4
PC9ZZWFyPjxSZWNOdW0+MTIzPC9SZWNOdW0+PHJlY29yZD48cmVjLW51bWJlcj4xMjM8L3JlYy1u
dW1iZXI+PGZvcmVpZ24ta2V5cz48a2V5IGFwcD0iRU4iIGRiLWlkPSJhend2MDJydjAweHAyN2V0
dGFucGF2NWgyMGR4ZWF2enBzc2YiPjEyMzwva2V5PjwvZm9yZWlnbi1rZXlzPjxyZWYtdHlwZSBu
YW1lPSJKb3VybmFsIEFydGljbGUiPjE3PC9yZWYtdHlwZT48Y29udHJpYnV0b3JzPjxhdXRob3Jz
PjxhdXRob3I+RXZhbnMsIEEuPC9hdXRob3I+PGF1dGhvcj5SaXZhLCBBLjwvYXV0aG9yPjxhdXRo
b3I+Q29va3NsZXksIEguPC9hdXRob3I+PGF1dGhvcj5QaGlsbGlwcywgUy48L2F1dGhvcj48YXV0
aG9yPlB1cmFuaWssIFMuPC9hdXRob3I+PGF1dGhvcj5OYXRod2FuaSwgQS48L2F1dGhvcj48YXV0
aG9yPkJyZXR0LCBTLjwvYXV0aG9yPjxhdXRob3I+Q2hva3NoaSwgUy48L2F1dGhvcj48YXV0aG9y
Pk5hb3Vtb3YsIE4uIFYuPC9hdXRob3I+PC9hdXRob3JzPjwvY29udHJpYnV0b3JzPjxhdXRoLWFk
ZHJlc3M+SW5zdGl0dXRlIG9mIEhlcGF0b2xvZ3ksIFVuaXZlcnNpdHkgQ29sbGVnZSBMb25kb24s
IExvbmRvbiwgVW5pdGVkIEtpbmdkb20uIGFsZXhldmFuczFAeWFob28uY29tPC9hdXRoLWFkZHJl
c3M+PHRpdGxlcz48dGl0bGU+UHJvZ3JhbW1lZCBkZWF0aCAxIGV4cHJlc3Npb24gZHVyaW5nIGFu
dGl2aXJhbCB0cmVhdG1lbnQgb2YgY2hyb25pYyBoZXBhdGl0aXMgQjogSW1wYWN0IG9mIGhlcGF0
aXRpcyBCIGUtYW50aWdlbiBzZXJvY29udmVyc2lvbj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U5LTY5PC9wYWdlcz48dm9sdW1lPjQ4PC92
b2x1bWU+PG51bWJlcj4zPC9udW1iZXI+PGtleXdvcmRzPjxrZXl3b3JkPkFkdWx0PC9rZXl3b3Jk
PjxrZXl3b3JkPkFsYW5pbmUgVHJhbnNhbWluYXNlL2Jsb29kPC9rZXl3b3JkPjxrZXl3b3JkPkFu
dGlnZW5zLCBDRC8qbWV0YWJvbGlzbTwva2V5d29yZD48a2V5d29yZD5BbnRpdmlyYWwgQWdlbnRz
Lyp0aGVyYXBldXRpYyB1c2U8L2tleXdvcmQ+PGtleXdvcmQ+QXBvcHRvc2lzIFJlZ3VsYXRvcnkg
UHJvdGVpbnMvKm1ldGFib2xpc208L2tleXdvcmQ+PGtleXdvcmQ+QmlvcHN5PC9rZXl3b3JkPjxr
ZXl3b3JkPkNEOC1Qb3NpdGl2ZSBULUx5bXBob2N5dGVzL21ldGFib2xpc20vcGF0aG9sb2d5PC9r
ZXl3b3JkPjxrZXl3b3JkPkROQSwgVmlyYWwvYmxvb2Q8L2tleXdvcmQ+PGtleXdvcmQ+RmVtYWxl
PC9rZXl3b3JkPjxrZXl3b3JkPkhlcGF0aXRpcyBCIGUgQW50aWdlbnMvKmJsb29kPC9rZXl3b3Jk
PjxrZXl3b3JkPkhlcGF0aXRpcyBCIHZpcnVzL2dlbmV0aWNzL3BoeXNpb2xvZ3k8L2tleXdvcmQ+
PGtleXdvcmQ+SGVwYXRpdGlzIEIsIENocm9uaWMvKmRydWcgdGhlcmFweS9pbW11bm9sb2d5Lypt
ZXRhYm9saXNtPC9rZXl3b3JkPjxrZXl3b3JkPkh1bWFuczwva2V5d29yZD48a2V5d29yZD5JbnRl
cmZlcm9uLWdhbW1hL21ldGFib2xpc208L2tleXdvcmQ+PGtleXdvcmQ+SW50ZXJsZXVraW4tMTAv
bWV0YWJvbGlzbTwva2V5d29yZD48a2V5d29yZD5MYW1pdnVkaW5lLyp0aGVyYXBldXRpYyB1c2U8
L2tleXdvcmQ+PGtleXdvcmQ+TGl2ZXIvbWV0YWJvbGlzbS9wYXRob2xvZ3kvdmlyb2xvZ3k8L2tl
eXdvcmQ+PGtleXdvcmQ+TG9uZ2l0dWRpbmFsIFN0dWRpZXM8L2tleXdvcmQ+PGtleXdvcmQ+TWFs
ZTwva2V5d29yZD48a2V5d29yZD5NaWRkbGUgQWdlZDwva2V5d29yZD48a2V5d29yZD5OdWNsZW9z
aWRlcy8qdGhlcmFwZXV0aWMgdXNlPC9rZXl3b3JkPjxrZXl3b3JkPlByb2dyYW1tZWQgQ2VsbCBE
ZWF0aCAxIFJlY2VwdG9yPC9rZXl3b3JkPjxrZXl3b3JkPlB5cmltaWRpbm9uZXMvKnRoZXJhcGV1
dGljIHVzZTwva2V5d29yZD48a2V5d29yZD5UaHltaWRpbmUvYW5hbG9ncyAmYW1wOyBkZXJpdmF0
aXZlczwva2V5d29yZD48a2V5d29yZD5UcmVhdG1lbnQgT3V0Y29tZTwva2V5d29yZD48a2V5d29y
ZD5WaXJhbCBMb2FkPC9rZXl3b3JkPjxrZXl3b3JkPlZpcmVtaWE8L2tleXdvcmQ+PC9rZXl3b3Jk
cz48ZGF0ZXM+PHllYXI+MjAwODwveWVhcj48cHViLWRhdGVzPjxkYXRlPlNlcDwvZGF0ZT48L3B1
Yi1kYXRlcz48L2RhdGVzPjxpc2JuPjE1MjctMzM1MCAoRWxlY3Ryb25pYykmI3hEOzAyNzAtOTEz
OSAoTGlua2luZyk8L2lzYm4+PGFjY2Vzc2lvbi1udW0+MTg2OTcyMTA8L2FjY2Vzc2lvbi1udW0+
PHVybHM+PHJlbGF0ZWQtdXJscz48dXJsPmh0dHA6Ly93d3cubmNiaS5ubG0ubmloLmdvdi9wdWJt
ZWQvMTg2OTcyMTA8L3VybD48L3JlbGF0ZWQtdXJscz48L3VybHM+PGVsZWN0cm9uaWMtcmVzb3Vy
Y2UtbnVtPjEwLjEwMDIvaGVwLjIyNDE5PC9lbGVjdHJvbmljLXJlc291cmNlLW51bT48L3JlY29y
ZD48L0NpdGU+PENpdGU+PEF1dGhvcj5XdTwvQXV0aG9yPjxZZWFyPjIwMTA8L1llYXI+PFJlY051
bT4xMjQ8L1JlY051bT48cmVjb3JkPjxyZWMtbnVtYmVyPjEyNDwvcmVjLW51bWJlcj48Zm9yZWln
bi1rZXlzPjxrZXkgYXBwPSJFTiIgZGItaWQ9ImF6d3YwMnJ2MDB4cDI3ZXR0YW5wYXY1aDIwZHhl
YXZ6cHNzZiI+MTI0PC9rZXk+PC9mb3JlaWduLWtleXM+PHJlZi10eXBlIG5hbWU9IkpvdXJuYWwg
QXJ0aWNsZSI+MTc8L3JlZi10eXBlPjxjb250cmlidXRvcnM+PGF1dGhvcnM+PGF1dGhvcj5XdSwg
Wi4gRy48L2F1dGhvcj48YXV0aG9yPllhbiwgVy4gTS48L2F1dGhvcj48YXV0aG9yPkd1bywgVy48
L2F1dGhvcj48YXV0aG9yPkNoZW4sIFQuPC9hdXRob3I+PGF1dGhvcj5ab3UsIFkuPC9hdXRob3I+
PGF1dGhvcj5XYW5nLCBILiBXLjwvYXV0aG9yPjxhdXRob3I+V2FuZywgWC4gSi48L2F1dGhvcj48
YXV0aG9yPllhbmcsIFguIEouPC9hdXRob3I+PGF1dGhvcj5MdSwgWS4gTC48L2F1dGhvcj48YXV0
aG9yPkx1bywgWC4gUC48L2F1dGhvcj48YXV0aG9yPk5pbmcsIFEuPC9hdXRob3I+PC9hdXRob3Jz
PjwvY29udHJpYnV0b3JzPjxhdXRoLWFkZHJlc3M+RGVwYXJ0bWVudCBvZiBJbmZlY3Rpb3VzIERp
c2Vhc2UsIEluc3RpdHV0ZSBvZiBJbmZlY3Rpb3VzIERpc2Vhc2UsIFRvbmdqaSBIb3NwaXRhbCBv
ZiBUb25namkgTWVkaWNhbCBDb2xsZWdlLCBIdWF6aG9uZyBVbml2ZXJzaXR5IG9mIFNjaWVuY2Ug
YW5kIFRlY2hub2xvZ3ksIFd1aGFuLCBDaGluYS48L2F1dGgtYWRkcmVzcz48dGl0bGVzPjx0aXRs
ZT5UZWxiaXZ1ZGluZSBwcmVzZXJ2ZXMgVC1oZWxwZXIgMSBjeXRva2luZSBwcm9kdWN0aW9uIGFu
ZCBkb3ducmVndWxhdGVzIHByb2dyYW1tZWQgZGVhdGggbGlnYW5kIDEgaW4gYSBtb3VzZSBtb2Rl
bCBvZiB2aXJhbCBoZXBhdGl0aX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I0LTMzPC9wYWdlcz48dm9sdW1lPjE3IFN1cHBsIDE8L3ZvbHVt
ZT48a2V5d29yZHM+PGtleXdvcmQ+QW5pbWFsczwva2V5d29yZD48a2V5d29yZD5BbnRpZ2Vucywg
Q0QyNzQvKmFuYWx5c2lzPC9rZXl3b3JkPjxrZXl3b3JkPkFudGl2aXJhbCBBZ2VudHMvYWRtaW5p
c3RyYXRpb24gJmFtcDsgZG9zYWdlPC9rZXl3b3JkPjxrZXl3b3JkPkNlbGxzLCBDdWx0dXJlZDwv
a2V5d29yZD48a2V5d29yZD5DeXRva2luZXMvKnNlY3JldGlvbjwva2V5d29yZD48a2V5d29yZD5G
ZW1hbGU8L2tleXdvcmQ+PGtleXdvcmQ+SGVwYXRpdGlzLCBWaXJhbCwgQW5pbWFsLypkcnVnIHRo
ZXJhcHkvKmltbXVub2xvZ3k8L2tleXdvcmQ+PGtleXdvcmQ+SW1tdW5vbG9naWMgRmFjdG9ycy8q
YWRtaW5pc3RyYXRpb24gJmFtcDsgZG9zYWdlPC9rZXl3b3JkPjxrZXl3b3JkPk1hY3JvcGhhZ2Vz
L2ltbXVub2xvZ3kvdmlyb2xvZ3k8L2tleXdvcmQ+PGtleXdvcmQ+TWljZTwva2V5d29yZD48a2V5
d29yZD5NaWNlLCBJbmJyZWQgQkFMQiBDPC9rZXl3b3JkPjxrZXl3b3JkPk1pY2UsIEluYnJlZCBD
M0g8L2tleXdvcmQ+PGtleXdvcmQ+TXVyaW5lIGhlcGF0aXRpcyB2aXJ1cy9kcnVnIGVmZmVjdHM8
L2tleXdvcmQ+PGtleXdvcmQ+TnVjbGVvc2lkZXMvKmFkbWluaXN0cmF0aW9uICZhbXA7IGRvc2Fn
ZTwva2V5d29yZD48a2V5d29yZD5QeXJpbWlkaW5vbmVzLyphZG1pbmlzdHJhdGlvbiAmYW1wOyBk
b3NhZ2U8L2tleXdvcmQ+PGtleXdvcmQ+U3Vydml2YWwgQW5hbHlzaXM8L2tleXdvcmQ+PGtleXdv
cmQ+VGgxIENlbGxzL2NoZW1pc3RyeS8qaW1tdW5vbG9neTwva2V5d29yZD48a2V5d29yZD5UaHlt
aWRpbmUvYW5hbG9ncyAmYW1wOyBkZXJpdmF0aXZlczwva2V5d29yZD48L2tleXdvcmRzPjxkYXRl
cz48eWVhcj4yMDEwPC95ZWFyPjxwdWItZGF0ZXM+PGRhdGU+TWFyPC9kYXRlPjwvcHViLWRhdGVz
PjwvZGF0ZXM+PGlzYm4+MTM2NS0yODkzIChFbGVjdHJvbmljKSYjeEQ7MTM1Mi0wNTA0IChMaW5r
aW5nKTwvaXNibj48YWNjZXNzaW9uLW51bT4yMDU4NjkzMTwvYWNjZXNzaW9uLW51bT48dXJscz48
cmVsYXRlZC11cmxzPjx1cmw+aHR0cDovL3d3dy5uY2JpLm5sbS5uaWguZ292L3B1Ym1lZC8yMDU4
NjkzMTwvdXJsPjwvcmVsYXRlZC11cmxzPjwvdXJscz48ZWxlY3Ryb25pYy1yZXNvdXJjZS1udW0+
MTAuMTExMS9qLjEzNjUtMjg5My4yMDEwLjAxMjY4Lng8L2VsZWN0cm9uaWMtcmVzb3VyY2UtbnVt
PjwvcmVjb3JkPjwvQ2l0ZT48Q2l0ZT48QXV0aG9yPlNoaTwvQXV0aG9yPjxZZWFyPjIwMTI8L1ll
YXI+PFJlY051bT4xMjU8L1JlY051bT48cmVjb3JkPjxyZWMtbnVtYmVyPjEyNTwvcmVjLW51bWJl
cj48Zm9yZWlnbi1rZXlzPjxrZXkgYXBwPSJFTiIgZGItaWQ9ImF6d3YwMnJ2MDB4cDI3ZXR0YW5w
YXY1aDIwZHhlYXZ6cHNzZiI+MTI1PC9rZXk+PC9mb3JlaWduLWtleXM+PHJlZi10eXBlIG5hbWU9
IkpvdXJuYWwgQXJ0aWNsZSI+MTc8L3JlZi10eXBlPjxjb250cmlidXRvcnM+PGF1dGhvcnM+PGF1
dGhvcj5TaGksIFQuIEQuPC9hdXRob3I+PGF1dGhvcj5aaGFuZywgSi4gTS48L2F1dGhvcj48YXV0
aG9yPldhbmcsIFguIEYuPC9hdXRob3I+PGF1dGhvcj5DaGVuLCBNLjwvYXV0aG9yPjxhdXRob3I+
U3VuLCBILjwvYXV0aG9yPjxhdXRob3I+Q2hlbiwgQy4gQi48L2F1dGhvcj48YXV0aG9yPlJlbiwg
SC48L2F1dGhvcj48L2F1dGhvcnM+PC9jb250cmlidXRvcnM+PGF1dGgtYWRkcmVzcz5LZXkgTGFi
b3JhdG9yeSBvZiBNb2xlY3VsYXIgQmlvbG9neSBmb3IgSW5mZWN0aW91cyBEaXNlYXNlcywgTWlu
aXN0cnkgb2YgRWR1Y2F0aW9uLCBJbnN0aXR1dGUgb2YgVmlyYWwgSGVwYXRpdGlzLCBDaG9uZ3Fp
bmcgTWVkaWNhbCBVbml2ZXJzaXR5IHRoZSBTZWNvbmQgQWZmaWxpYXRlZCBIb3NwaXRhbCwgQ2hv
bmdxaW5nLCBDaGluYS4gc2hpdG9uZ2RvbmdAY3FtdS5lZHUuY248L2F1dGgtYWRkcmVzcz48dGl0
bGVzPjx0aXRsZT5FZmZlY3RzIG9mIGFudGl2aXJhbCB0aGVyYXB5IHdpdGggVGVsYml2dWRpbmUg
b24gcGVyaXBoZXJhbCBpTktUIGNlbGxzIGluIEhCZUFnKCspIGNocm9uaWMgaGVwYXRpdGlzIEIg
cGF0aWVudHM8L3RpdGxlPjxzZWNvbmRhcnktdGl0bGU+Q2xpbiBFeHAgTWVkPC9zZWNvbmRhcnkt
dGl0bGU+PGFsdC10aXRsZT5DbGluaWNhbCBhbmQgZXhwZXJpbWVudGFsIG1lZGljaW5lPC9hbHQt
dGl0bGU+PC90aXRsZXM+PHBlcmlvZGljYWw+PGZ1bGwtdGl0bGU+Q2xpbiBFeHAgTWVkPC9mdWxs
LXRpdGxlPjxhYmJyLTE+Q2xpbmljYWwgYW5kIGV4cGVyaW1lbnRhbCBtZWRpY2luZTwvYWJici0x
PjwvcGVyaW9kaWNhbD48YWx0LXBlcmlvZGljYWw+PGZ1bGwtdGl0bGU+Q2xpbiBFeHAgTWVkPC9m
dWxsLXRpdGxlPjxhYmJyLTE+Q2xpbmljYWwgYW5kIGV4cGVyaW1lbnRhbCBtZWRpY2luZTwvYWJi
ci0xPjwvYWx0LXBlcmlvZGljYWw+PHBhZ2VzPjEwNS0xMzwvcGFnZXM+PHZvbHVtZT4xMjwvdm9s
dW1lPjxudW1iZXI+MjwvbnVtYmVyPjxrZXl3b3Jkcz48a2V5d29yZD5BZHVsdDwva2V5d29yZD48
a2V5d29yZD5BbnRpdmlyYWwgQWdlbnRzLyphZG1pbmlzdHJhdGlvbiAmYW1wOyBkb3NhZ2U8L2tl
eXdvcmQ+PGtleXdvcmQ+RmVtYWxlPC9rZXl3b3JkPjxrZXl3b3JkPkdlbmUgRXhwcmVzc2lvbiBQ
cm9maWxpbmc8L2tleXdvcmQ+PGtleXdvcmQ+SGVwYXRpdGlzIEIgZSBBbnRpZ2Vucy8qYmxvb2Q8
L2tleXdvcmQ+PGtleXdvcmQ+SGVwYXRpdGlzIEIsIENocm9uaWMvKmRydWcgdGhlcmFweS8qaW1t
dW5vbG9neTwva2V5d29yZD48a2V5d29yZD5IdW1hbnM8L2tleXdvcmQ+PGtleXdvcmQ+SW1tdW5v
bG9naWMgRmFjdG9ycy9hZG1pbmlzdHJhdGlvbiAmYW1wOyBkb3NhZ2U8L2tleXdvcmQ+PGtleXdv
cmQ+SW50ZXJmZXJvbi1nYW1tYS9zZWNyZXRpb248L2tleXdvcmQ+PGtleXdvcmQ+TWFsZTwva2V5
d29yZD48a2V5d29yZD5NaWRkbGUgQWdlZDwva2V5d29yZD48a2V5d29yZD5OYXR1cmFsIEtpbGxl
ciBULUNlbGxzLypkcnVnIGVmZmVjdHMvKmltbXVub2xvZ3k8L2tleXdvcmQ+PGtleXdvcmQ+TnVj
bGVvc2lkZXMvKmFkbWluaXN0cmF0aW9uICZhbXA7IGRvc2FnZTwva2V5d29yZD48a2V5d29yZD5Q
cm9ncmFtbWVkIENlbGwgRGVhdGggMSBSZWNlcHRvci9iaW9zeW50aGVzaXMvZ2VuZXRpY3M8L2tl
eXdvcmQ+PGtleXdvcmQ+UHlyaW1pZGlub25lcy8qYWRtaW5pc3RyYXRpb24gJmFtcDsgZG9zYWdl
PC9rZXl3b3JkPjxrZXl3b3JkPlRoeW1pZGluZS9hbmFsb2dzICZhbXA7IGRlcml2YXRpdmVzPC9r
ZXl3b3JkPjwva2V5d29yZHM+PGRhdGVzPjx5ZWFyPjIwMTI8L3llYXI+PHB1Yi1kYXRlcz48ZGF0
ZT5KdW48L2RhdGU+PC9wdWItZGF0ZXM+PC9kYXRlcz48aXNibj4xNTkxLTk1MjggKEVsZWN0cm9u
aWMpJiN4RDsxNTkxLTg4OTAgKExpbmtpbmcpPC9pc2JuPjxhY2Nlc3Npb24tbnVtPjIxNzQ4NTIy
PC9hY2Nlc3Npb24tbnVtPjx1cmxzPjxyZWxhdGVkLXVybHM+PHVybD5odHRwOi8vd3d3Lm5jYmku
bmxtLm5paC5nb3YvcHVibWVkLzIxNzQ4NTIyPC91cmw+PC9yZWxhdGVkLXVybHM+PC91cmxzPjxl
bGVjdHJvbmljLXJlc291cmNlLW51bT4xMC4xMDA3L3MxMDIzOC0wMTEtMDE1MS04PC9lbGVjdHJv
bmljLXJlc291cmNlLW51bT48L3JlY29yZD48L0NpdGU+PENpdGU+PEF1dGhvcj5KaWFuZyBYPC9B
dXRob3I+PFllYXI+MjAxMTwvWWVhcj48UmVjTnVtPjEyNjwvUmVjTnVtPjxyZWNvcmQ+PHJlYy1u
dW1iZXI+MTI2PC9yZWMtbnVtYmVyPjxmb3JlaWduLWtleXM+PGtleSBhcHA9IkVOIiBkYi1pZD0i
YXp3djAycnYwMHhwMjdldHRhbnBhdjVoMjBkeGVhdnpwc3NmIj4xMjY8L2tleT48L2ZvcmVpZ24t
a2V5cz48cmVmLXR5cGUgbmFtZT0iSm91cm5hbCBBcnRpY2xlIj4xNzwvcmVmLXR5cGU+PGNvbnRy
aWJ1dG9ycz48YXV0aG9ycz48YXV0aG9yPkppYW5nIFgsPC9hdXRob3I+PGF1dGhvcj4gWmhhbmcg
TSw8L2F1dGhvcj48YXV0aG9yPiBMYWkgUSw8L2F1dGhvcj48YXV0aG9yPiBIdWFuZyBYLDwvYXV0
aG9yPjxhdXRob3I+IExpIFksPC9hdXRob3I+PGF1dGhvcj4gU3VuIEosPC9hdXRob3I+PGF1dGhv
cj4gQWJib3R0IFdHLDwvYXV0aG9yPjxhdXRob3I+IE1hIFMsPC9hdXRob3I+PGF1dGhvcj4gSG91
IEouPC9hdXRob3I+PC9hdXRob3JzPjwvY29udHJpYnV0b3JzPjx0aXRsZXM+PHRpdGxlPlJlc3Rv
cmVkIGNpcmN1bGF0aW5nIGludmFyaWFudCBOS1QgY2VsbHMgYXJlIGFzc29jaWF0ZWQgd2l0aCB2
aXJhbCBjb250cm9sIGluIHBhdGllbnRzIHdpdGggY2hyb25pYyBoZXBhdGl0aXMgQi48L3RpdGxl
PjxzZWNvbmRhcnktdGl0bGU+UExPUyBPbmU8L3NlY29uZGFyeS10aXRsZT48L3RpdGxlcz48cGVy
aW9kaWNhbD48ZnVsbC10aXRsZT5QTE9TIE9uZTwvZnVsbC10aXRsZT48L3BlcmlvZGljYWw+PHBh
Z2VzPmUyODg3MTwvcGFnZXM+PHZvbHVtZT42PC92b2x1bWU+PG51bWJlcj4xMjwvbnVtYmVyPjxk
YXRlcz48eWVhcj4yMDExPC95ZWFyPjwvZGF0ZXM+PHVybHM+PC91cmxzPjxjdXN0b20yPlBNSUQ6
IDIyMTk0OTM0IDwvY3VzdG9tMj48ZWxlY3Ryb25pYy1yZXNvdXJjZS1udW0+IGRvaTogMTAuMTM3
MS9qb3VybmFsLnBvbmUuMDAyODg3MS48L2VsZWN0cm9uaWMtcmVzb3VyY2UtbnVtPjwvcmVjb3Jk
PjwvQ2l0ZT48Q2l0ZT48QXV0aG9yPlRoaW1tZTwvQXV0aG9yPjxZZWFyPjIwMDM8L1llYXI+PFJl
Y051bT4xMjk8L1JlY051bT48cmVjb3JkPjxyZWMtbnVtYmVyPjEyOTwvcmVjLW51bWJlcj48Zm9y
ZWlnbi1rZXlzPjxrZXkgYXBwPSJFTiIgZGItaWQ9ImF6d3YwMnJ2MDB4cDI3ZXR0YW5wYXY1aDIw
ZHhlYXZ6cHNzZiI+MTI5PC9rZXk+PC9mb3JlaWduLWtleXM+PHJlZi10eXBlIG5hbWU9IkpvdXJu
YWwgQXJ0aWNsZSI+MTc8L3JlZi10eXBlPjxjb250cmlidXRvcnM+PGF1dGhvcnM+PGF1dGhvcj5U
aGltbWUsIFIuPC9hdXRob3I+PGF1dGhvcj5XaWVsYW5kLCBTLjwvYXV0aG9yPjxhdXRob3I+U3Rl
aWdlciwgQy48L2F1dGhvcj48YXV0aG9yPkdocmF5ZWIsIEouPC9hdXRob3I+PGF1dGhvcj5SZWlt
YW5uLCBLLiBBLjwvYXV0aG9yPjxhdXRob3I+UHVyY2VsbCwgUi4gSC48L2F1dGhvcj48YXV0aG9y
PkNoaXNhcmksIEYuIFYuPC9hdXRob3I+PC9hdXRob3JzPjwvY29udHJpYnV0b3JzPjx0aXRsZXM+
PHRpdGxlPkNEOCsgVCBDZWxscyBNZWRpYXRlIFZpcmFsIENsZWFyYW5jZSBhbmQgRGlzZWFzZSBQ
YXRob2dlbmVzaXMgZHVyaW5nIEFjdXRlIEhlcGF0aXRpcyBCIFZpcnVzIEluZmVjdGlvbjwvdGl0
bGU+PHNlY29uZGFyeS10aXRsZT5Kb3VybmFsIG9mIFZpcm9sb2d5PC9zZWNvbmRhcnktdGl0bGU+
PC90aXRsZXM+PHBlcmlvZGljYWw+PGZ1bGwtdGl0bGU+SiBWaXJvbDwvZnVsbC10aXRsZT48YWJi
ci0xPkpvdXJuYWwgb2Ygdmlyb2xvZ3k8L2FiYnItMT48L3BlcmlvZGljYWw+PHBhZ2VzPjY4LTc2
PC9wYWdlcz48dm9sdW1lPjc3PC92b2x1bWU+PG51bWJlcj4xPC9udW1iZXI+PGRhdGVzPjx5ZWFy
PjIwMDM8L3llYXI+PC9kYXRlcz48aXNibj4wMDIyLTUzOFg8L2lzYm4+PHVybHM+PC91cmxzPjxl
bGVjdHJvbmljLXJlc291cmNlLW51bT4xMC4xMTI4L2p2aS43Ny4xLjY4LTc2LjIwMDM8L2VsZWN0
cm9uaWMtcmVzb3VyY2UtbnVtPjwvcmVjb3JkPjwvQ2l0ZT48Q2l0ZT48QXV0aG9yPlN0b29wPC9B
dXRob3I+PFllYXI+MjAwNTwvWWVhcj48UmVjTnVtPjEzMTwvUmVjTnVtPjxyZWNvcmQ+PHJlYy1u
dW1iZXI+MTMxPC9yZWMtbnVtYmVyPjxmb3JlaWduLWtleXM+PGtleSBhcHA9IkVOIiBkYi1pZD0i
YXp3djAycnYwMHhwMjdldHRhbnBhdjVoMjBkeGVhdnpwc3NmIj4xMzE8L2tleT48L2ZvcmVpZ24t
a2V5cz48cmVmLXR5cGUgbmFtZT0iSm91cm5hbCBBcnRpY2xlIj4xNzwvcmVmLXR5cGU+PGNvbnRy
aWJ1dG9ycz48YXV0aG9ycz48YXV0aG9yPlN0b29wLCBKLiBOLjwvYXV0aG9yPjxhdXRob3I+dmFu
IGRlciBNb2xlbiwgUi4gRy48L2F1dGhvcj48YXV0aG9yPkJhYW4sIEMuIEMuPC9hdXRob3I+PGF1
dGhvcj52YW4gZGVyIExhYW4sIEwuIEouPC9hdXRob3I+PGF1dGhvcj5LdWlwZXJzLCBFLiBKLjwv
YXV0aG9yPjxhdXRob3I+S3VzdGVycywgSi4gRy48L2F1dGhvcj48YXV0aG9yPkphbnNzZW4sIEgu
IEwuPC9hdXRob3I+PC9hdXRob3JzPjwvY29udHJpYnV0b3JzPjxhdXRoLWFkZHJlc3M+RGVwYXJ0
bWVudCBvZiBHYXN0cm9lbnRlcm9sb2d5IGFuZCBIZXBhdG9sb2d5LCBFcmFzbXVzIE1DLVVuaXZl
cnNpdHkgTWVkaWNhbCBDZW50ZXIgUm90dGVyZGFtLCAzMDE1IEdEIFJvdHRlcmRhbSwgVGhlIE5l
dGhlcmxhbmRzLjwvYXV0aC1hZGRyZXNzPjx0aXRsZXM+PHRpdGxlPlJlZ3VsYXRvcnkgVCBjZWxs
cyBjb250cmlidXRlIHRvIHRoZSBpbXBhaXJlZCBpbW11bmUgcmVzcG9uc2UgaW4gcGF0aWVudHMg
d2l0aCBjaHJvbmljIGhlcGF0aXRpcyBCIHZpcnVzIGluZmVjdGlv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zcxLTg8L3BhZ2VzPjx2b2x1
bWU+NDE8L3ZvbHVtZT48bnVtYmVyPjQ8L251bWJlcj48a2V5d29yZHM+PGtleXdvcmQ+QWR1bHQ8
L2tleXdvcmQ+PGtleXdvcmQ+QW50aWJvZHkgRm9ybWF0aW9uPC9rZXl3b3JkPjxrZXl3b3JkPkJs
b29kIENlbGwgQ291bnQ8L2tleXdvcmQ+PGtleXdvcmQ+Q2FzZS1Db250cm9sIFN0dWRpZXM8L2tl
eXdvcmQ+PGtleXdvcmQ+Q2VsbCBEaXZpc2lvbjwva2V5d29yZD48a2V5d29yZD5ETkEtQmluZGlu
ZyBQcm90ZWlucy9nZW5ldGljczwva2V5d29yZD48a2V5d29yZD5GZW1hbGU8L2tleXdvcmQ+PGtl
eXdvcmQ+Rm9ya2hlYWQgVHJhbnNjcmlwdGlvbiBGYWN0b3JzPC9rZXl3b3JkPjxrZXl3b3JkPkhl
cGF0aXRpcyBCIENvcmUgQW50aWdlbnMvaW1tdW5vbG9neTwva2V5d29yZD48a2V5d29yZD5IZXBh
dGl0aXMgQiwgQ2hyb25pYy9ibG9vZC8qaW1tdW5vbG9neS9tZXRhYm9saXNtPC9rZXl3b3JkPjxr
ZXl3b3JkPkh1bWFuczwva2V5d29yZD48a2V5d29yZD5MeW1waG9jeXRlIENvdW50PC9rZXl3b3Jk
PjxrZXl3b3JkPk1hbGU8L2tleXdvcmQ+PGtleXdvcmQ+TWlkZGxlIEFnZWQ8L2tleXdvcmQ+PGtl
eXdvcmQ+TW9ub2N5dGVzL3BhdGhvbG9neTwva2V5d29yZD48a2V5d29yZD5STkEsIE1lc3Nlbmdl
ci9tZXRhYm9saXNtPC9rZXl3b3JkPjxrZXl3b3JkPlQtTHltcGhvY3l0ZXMvKmltbXVub2xvZ3k8
L2tleXdvcmQ+PC9rZXl3b3Jkcz48ZGF0ZXM+PHllYXI+MjAwNTwveWVhcj48cHViLWRhdGVzPjxk
YXRlPkFwcjwvZGF0ZT48L3B1Yi1kYXRlcz48L2RhdGVzPjxpc2JuPjAyNzAtOTEzOSAoUHJpbnQp
JiN4RDswMjcwLTkxMzkgKExpbmtpbmcpPC9pc2JuPjxhY2Nlc3Npb24tbnVtPjE1NzkxNjE3PC9h
Y2Nlc3Npb24tbnVtPjx1cmxzPjxyZWxhdGVkLXVybHM+PHVybD5odHRwOi8vd3d3Lm5jYmkubmxt
Lm5paC5nb3YvcHVibWVkLzE1NzkxNjE3PC91cmw+PC9yZWxhdGVkLXVybHM+PC91cmxzPjxlbGVj
dHJvbmljLXJlc291cmNlLW51bT4xMC4xMDAyL2hlcC4yMDY0OTwvZWxlY3Ryb25pYy1yZXNvdXJj
ZS1udW0+PC9yZWNvcmQ+PC9DaXRlPjxDaXRlPjxBdXRob3I+V2Vic3RlcjwvQXV0aG9yPjxZZWFy
PjIwMDQ8L1llYXI+PFJlY051bT4xMzA8L1JlY051bT48cmVjb3JkPjxyZWMtbnVtYmVyPjEzMDwv
cmVjLW51bWJlcj48Zm9yZWlnbi1rZXlzPjxrZXkgYXBwPSJFTiIgZGItaWQ9ImF6d3YwMnJ2MDB4
cDI3ZXR0YW5wYXY1aDIwZHhlYXZ6cHNzZiI+MTMwPC9rZXk+PC9mb3JlaWduLWtleXM+PHJlZi10
eXBlIG5hbWU9IkpvdXJuYWwgQXJ0aWNsZSI+MTc8L3JlZi10eXBlPjxjb250cmlidXRvcnM+PGF1
dGhvcnM+PGF1dGhvcj5XZWJzdGVyLCBHLiBKLjwvYXV0aG9yPjxhdXRob3I+UmVpZ25hdCwgUy48
L2F1dGhvcj48YXV0aG9yPkJyb3duLCBELjwvYXV0aG9yPjxhdXRob3I+T2dnLCBHLiBTLjwvYXV0
aG9yPjxhdXRob3I+Sm9uZXMsIEwuPC9hdXRob3I+PGF1dGhvcj5TZW5ldmlyYXRuZSwgUy4gTC48
L2F1dGhvcj48YXV0aG9yPldpbGxpYW1zLCBSLjwvYXV0aG9yPjxhdXRob3I+RHVzaGVpa28sIEcu
PC9hdXRob3I+PGF1dGhvcj5CZXJ0b2xldHRpLCBBLjwvYXV0aG9yPjwvYXV0aG9ycz48L2NvbnRy
aWJ1dG9ycz48YXV0aC1hZGRyZXNzPkluc3RpdHV0ZSBvZiBIZXBhdG9sb2d5LCBVbml2ZXJzaXR5
IENvbGxlZ2UgTG9uZG9uLCA2OS03NSBDaGVuaWVzIE1ld3MsIExvbmRvbiBXQzFFIDZIWCwgVW5p
dGVkIEtpbmdkb20uPC9hdXRoLWFkZHJlc3M+PHRpdGxlcz48dGl0bGU+TG9uZ2l0dWRpbmFsIGFu
YWx5c2lzIG9mIENEOCsgVCBjZWxscyBzcGVjaWZpYyBmb3Igc3RydWN0dXJhbCBhbmQgbm9uc3Ry
dWN0dXJhbCBoZXBhdGl0aXMgQiB2aXJ1cyBwcm90ZWlucyBpbiBwYXRpZW50cyB3aXRoIGNocm9u
aWMgaGVwYXRpdGlzIEI6IGltcGxpY2F0aW9ucyBmb3IgaW1tdW5vdGhlcmFwe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TcwNy0xOTwvcGFnZXM+PHZvbHVtZT43ODwvdm9sdW1lPjxudW1iZXI+MTE8L251bWJl
cj48a2V5d29yZHM+PGtleXdvcmQ+QWR1bHQ8L2tleXdvcmQ+PGtleXdvcmQ+Q0Q4LVBvc2l0aXZl
IFQtTHltcGhvY3l0ZXMvKmltbXVub2xvZ3k8L2tleXdvcmQ+PGtleXdvcmQ+RE5BLCBWaXJhbC9h
bmFseXNpczwva2V5d29yZD48a2V5d29yZD5GZW1hbGU8L2tleXdvcmQ+PGtleXdvcmQ+SGVwYXRp
dGlzIEIsIENocm9uaWMvaW1tdW5vbG9neS8qdGhlcmFweTwva2V5d29yZD48a2V5d29yZD5IdW1h
bnM8L2tleXdvcmQ+PGtleXdvcmQ+SW1tdW5vdGhlcmFweTwva2V5d29yZD48a2V5d29yZD5Mb25n
aXR1ZGluYWwgU3R1ZGllczwva2V5d29yZD48a2V5d29yZD5NYWxlPC9rZXl3b3JkPjxrZXl3b3Jk
Pk1pZGRsZSBBZ2VkPC9rZXl3b3JkPjxrZXl3b3JkPlZpcmFsIE5vbnN0cnVjdHVyYWwgUHJvdGVp
bnMvKmltbXVub2xvZ3k8L2tleXdvcmQ+PGtleXdvcmQ+VmlyYWwgU3RydWN0dXJhbCBQcm90ZWlu
cy8qaW1tdW5vbG9neTwva2V5d29yZD48a2V5d29yZD5WaXJ1cyBSZXBsaWNhdGlvbjwva2V5d29y
ZD48L2tleXdvcmRzPjxkYXRlcz48eWVhcj4yMDA0PC95ZWFyPjxwdWItZGF0ZXM+PGRhdGU+SnVu
PC9kYXRlPjwvcHViLWRhdGVzPjwvZGF0ZXM+PGlzYm4+MDAyMi01MzhYIChQcmludCkmI3hEOzAw
MjItNTM4WCAoTGlua2luZyk8L2lzYm4+PGFjY2Vzc2lvbi1udW0+MTUxNDA5Njg8L2FjY2Vzc2lv
bi1udW0+PHVybHM+PHJlbGF0ZWQtdXJscz48dXJsPmh0dHA6Ly93d3cubmNiaS5ubG0ubmloLmdv
di9wdWJtZWQvMTUxNDA5Njg8L3VybD48L3JlbGF0ZWQtdXJscz48L3VybHM+PGN1c3RvbTI+NDE1
ODA2PC9jdXN0b20yPjxlbGVjdHJvbmljLXJlc291cmNlLW51bT4xMC4xMTI4L0pWSS43OC4xMS41
NzA3LTU3MTkuMjAwNDwvZWxlY3Ryb25pYy1yZXNvdXJjZS1udW0+PC9yZWNvcmQ+PC9DaXRlPjxD
aXRlPjxBdXRob3I+WHUgRDwvQXV0aG9yPjxZZWFyPjIwMDY8L1llYXI+PFJlY051bT4xMzM8L1Jl
Y051bT48cmVjb3JkPjxyZWMtbnVtYmVyPjEzMzwvcmVjLW51bWJlcj48Zm9yZWlnbi1rZXlzPjxr
ZXkgYXBwPSJFTiIgZGItaWQ9ImF6d3YwMnJ2MDB4cDI3ZXR0YW5wYXY1aDIwZHhlYXZ6cHNzZiI+
MTMzPC9rZXk+PC9mb3JlaWduLWtleXM+PHJlZi10eXBlIG5hbWU9IkpvdXJuYWwgQXJ0aWNsZSI+
MTc8L3JlZi10eXBlPjxjb250cmlidXRvcnM+PGF1dGhvcnM+PGF1dGhvcj5YdSBELCA8L2F1dGhv
cj48YXV0aG9yPkZ1IEosIDwvYXV0aG9yPjxhdXRob3I+SmluIEwsIDwvYXV0aG9yPjxhdXRob3I+
WmhhbmcgSCw8L2F1dGhvcj48YXV0aG9yPiBaaG91IEMsPC9hdXRob3I+PGF1dGhvcj4gWm91IFos
IDwvYXV0aG9yPjxhdXRob3I+WmhhbyBKTSw8L2F1dGhvcj48YXV0aG9yPiBaaGFuZyBCLCA8L2F1
dGhvcj48YXV0aG9yPlNoaSBNLDwvYXV0aG9yPjxhdXRob3I+IERpbmcgWCwgPC9hdXRob3I+PGF1
dGhvcj5UYW5nIFosIDwvYXV0aG9yPjxhdXRob3I+RnUgWVgsIDwvYXV0aG9yPjxhdXRob3I+V2Fu
ZyBGUzwvYXV0aG9yPjwvYXV0aG9ycz48L2NvbnRyaWJ1dG9ycz48dGl0bGVzPjx0aXRsZT5DaXJj
dWxhdGluZyBhbmQgTGl2ZXIgUmVzaWRlbnQgQ0Q0K0NEMjUrIFJlZ3VsYXRvcnkgVCBDZWxscyBB
Y3RpdmVseSBJbmZsdWVuY2UgdGhlIEFudGl2aXJhbCBJbW11bmUgUmVzcG9uc2UgYW5kIERpc2Vh
c2UgUHJvZ3Jlc3Npb24gaW4gUGF0aWVudHMgd2l0aCBIZXBhdGl0aXMgQjwvdGl0bGU+PHNlY29u
ZGFyeS10aXRsZT5KIEltbXVub2w8L3NlY29uZGFyeS10aXRsZT48L3RpdGxlcz48cGVyaW9kaWNh
bD48ZnVsbC10aXRsZT5KIEltbXVub2w8L2Z1bGwtdGl0bGU+PC9wZXJpb2RpY2FsPjxwYWdlcz43
MzktNzQ3PC9wYWdlcz48dm9sdW1lPjE3Nzwvdm9sdW1lPjxkYXRlcz48eWVhcj4yMDA2PC95ZWFy
PjwvZGF0ZXM+PHVybHM+PC91cmxzPjxjdXN0b20yPlBNSUQ6IDE2Nzg1NTczIDwvY3VzdG9tMj48
L3JlY29yZD48L0NpdGU+PC9FbmROb3RlPgAA
</w:fldData>
        </w:fldChar>
      </w:r>
      <w:r w:rsidRPr="000B59E1">
        <w:rPr>
          <w:rFonts w:ascii="Book Antiqua" w:hAnsi="Book Antiqua"/>
          <w:kern w:val="0"/>
          <w:sz w:val="24"/>
          <w:szCs w:val="24"/>
        </w:rPr>
        <w:instrText xml:space="preserve"> ADDIN EN.CITE </w:instrText>
      </w:r>
      <w:r w:rsidRPr="000B59E1">
        <w:rPr>
          <w:rFonts w:ascii="Book Antiqua" w:hAnsi="Book Antiqua"/>
          <w:kern w:val="0"/>
          <w:sz w:val="24"/>
          <w:szCs w:val="24"/>
        </w:rPr>
        <w:fldChar w:fldCharType="begin">
          <w:fldData xml:space="preserve">PEVuZE5vdGU+PENpdGU+PEF1dGhvcj5Cb25pPC9BdXRob3I+PFllYXI+MTk5ODwvWWVhcj48UmVj
TnVtPjEyMDwvUmVjTnVtPjxEaXNwbGF5VGV4dD48c3R5bGUgZmFjZT0ic3VwZXJzY3JpcHQiPls5
LTE2LCAxOC0yMV08L3N0eWxlPjwvRGlzcGxheVRleHQ+PHJlY29yZD48cmVjLW51bWJlcj4xMjA8
L3JlYy1udW1iZXI+PGZvcmVpZ24ta2V5cz48a2V5IGFwcD0iRU4iIGRiLWlkPSJhend2MDJydjAw
eHAyN2V0dGFucGF2NWgyMGR4ZWF2enBzc2YiPjEyMDwva2V5PjwvZm9yZWlnbi1rZXlzPjxyZWYt
dHlwZSBuYW1lPSJKb3VybmFsIEFydGljbGUiPjE3PC9yZWYtdHlwZT48Y29udHJpYnV0b3JzPjxh
dXRob3JzPjxhdXRob3I+Qm9uaSwgQy48L2F1dGhvcj48YXV0aG9yPkJlcnRvbGV0dGksIEEuPC9h
dXRob3I+PGF1dGhvcj5QZW5uYSwgQS48L2F1dGhvcj48YXV0aG9yPkNhdmFsbGksIEEuPC9hdXRo
b3I+PGF1dGhvcj5QaWxsaSwgTS48L2F1dGhvcj48YXV0aG9yPlVyYmFuaSwgUy48L2F1dGhvcj48
YXV0aG9yPlNjb2duYW1pZ2xpbywgUC48L2F1dGhvcj48YXV0aG9yPkJvZWhtZSwgUi48L2F1dGhv
cj48YXV0aG9yPlBhbmViaWFuY28sIFIuPC9hdXRob3I+PGF1dGhvcj5GaWFjY2Fkb3JpLCBGLjwv
YXV0aG9yPjxhdXRob3I+RmVycmFyaSwgQy48L2F1dGhvcj48L2F1dGhvcnM+PC9jb250cmlidXRv
cnM+PGF1dGgtYWRkcmVzcz5MYWJvcmF0b3JpbyBkaSBJbW11bm9wYXRvbG9naWEgVmlyYWxlLCBE
aXZpc2lvbmUgTWFsYXR0aWUgSW5mZXR0aXZlLCBBemllbmRhIE9zcGVkYWxpZXJhIGRpIFBhcm1h
LCBhbmQgQ2F0dGVkcmEgZGkgTWFsYXR0aWUgSW5mZXR0aXZlLCBVbml2ZXJzaXRhIGRpIFBhcm1h
LCBQYXJtYSwgSXRhbHkuPC9hdXRoLWFkZHJlc3M+PHRpdGxlcz48dGl0bGU+TGFtaXZ1ZGluZSB0
cmVhdG1lbnQgY2FuIHJlc3RvcmUgVCBjZWxsIHJlc3BvbnNpdmVuZXNzIGluIGNocm9uaWMgaGVw
YXRpdGlzIEI8L3RpdGxlPjxzZWNvbmRhcnktdGl0bGU+SiBDbGluIEludmVzdDwvc2Vjb25kYXJ5
LXRpdGxlPjxhbHQtdGl0bGU+VGhlIEpvdXJuYWwgb2YgY2xpbmljYWwgaW52ZXN0aWdhdGlvbjwv
YWx0LXRpdGxlPjwvdGl0bGVzPjxwZXJpb2RpY2FsPjxmdWxsLXRpdGxlPkogQ2xpbiBJbnZlc3Q8
L2Z1bGwtdGl0bGU+PC9wZXJpb2RpY2FsPjxwYWdlcz45NjgtNzU8L3BhZ2VzPjx2b2x1bWU+MTAy
PC92b2x1bWU+PG51bWJlcj41PC9udW1iZXI+PGtleXdvcmRzPjxrZXl3b3JkPkFkdWx0PC9rZXl3
b3JkPjxrZXl3b3JkPkFudGl2aXJhbCBBZ2VudHMvdGhlcmFwZXV0aWMgdXNlPC9rZXl3b3JkPjxr
ZXl3b3JkPkNENC1Qb3NpdGl2ZSBULUx5bXBob2N5dGVzLyppbW11bm9sb2d5PC9rZXl3b3JkPjxr
ZXl3b3JkPkNlbGwgRGl2aXNpb24vaW1tdW5vbG9neTwva2V5d29yZD48a2V5d29yZD5ETkEsIFZp
cmFsL2Jsb29kPC9rZXl3b3JkPjxrZXl3b3JkPkZlbWFsZTwva2V5d29yZD48a2V5d29yZD5IZXBh
dGl0aXMgQi8qaW1tdW5vbG9neTwva2V5d29yZD48a2V5d29yZD5IZXBhdGl0aXMgQiBTdXJmYWNl
IEFudGlnZW5zL2Jsb29kPC9rZXl3b3JkPjxrZXl3b3JkPkhlcGF0aXRpcyBCIGUgQW50aWdlbnMv
Ymxvb2Q8L2tleXdvcmQ+PGtleXdvcmQ+SGVwYXRpdGlzLCBDaHJvbmljLypkcnVnIHRoZXJhcHk8
L2tleXdvcmQ+PGtleXdvcmQ+SHVtYW5zPC9rZXl3b3JkPjxrZXl3b3JkPkxhbWl2dWRpbmUvKnRo
ZXJhcGV1dGljIHVzZTwva2V5d29yZD48a2V5d29yZD5NYWxlPC9rZXl3b3JkPjwva2V5d29yZHM+
PGRhdGVzPjx5ZWFyPjE5OTg8L3llYXI+PHB1Yi1kYXRlcz48ZGF0ZT5TZXAgMTwvZGF0ZT48L3B1
Yi1kYXRlcz48L2RhdGVzPjxpc2JuPjAwMjEtOTczOCAoUHJpbnQpJiN4RDswMDIxLTk3MzggKExp
bmtpbmcpPC9pc2JuPjxhY2Nlc3Npb24tbnVtPjk3MjcwNjU8L2FjY2Vzc2lvbi1udW0+PHVybHM+
PHJlbGF0ZWQtdXJscz48dXJsPmh0dHA6Ly93d3cubmNiaS5ubG0ubmloLmdvdi9wdWJtZWQvOTcy
NzA2NTwvdXJsPjwvcmVsYXRlZC11cmxzPjwvdXJscz48Y3VzdG9tMj41MDg5NjI8L2N1c3RvbTI+
PGVsZWN0cm9uaWMtcmVzb3VyY2UtbnVtPjEwLjExNzIvSkNJMzczMTwvZWxlY3Ryb25pYy1yZXNv
dXJjZS1udW0+PC9yZWNvcmQ+PC9DaXRlPjxDaXRlPjxBdXRob3I+Qm9uaTwvQXV0aG9yPjxZZWFy
PjIwMDE8L1llYXI+PFJlY051bT4xMjE8L1JlY051bT48cmVjb3JkPjxyZWMtbnVtYmVyPjEyMTwv
cmVjLW51bWJlcj48Zm9yZWlnbi1rZXlzPjxrZXkgYXBwPSJFTiIgZGItaWQ9Inh0NWZ3ZXM1MHgw
eDlqZTlkMnB2cHdmOHJwemF0YTkyZWZlZiI+MTIxPC9rZXk+PGtleSBhcHA9IkVOV2ViIiBkYi1p
ZD0iIj4wPC9rZXk+PC9mb3JlaWduLWtleXM+PHJlZi10eXBlIG5hbWU9IkpvdXJuYWwgQXJ0aWNs
ZSI+MTc8L3JlZi10eXBlPjxjb250cmlidXRvcnM+PGF1dGhvcnM+PGF1dGhvcj5Cb25pLCBDLjwv
YXV0aG9yPjxhdXRob3I+UGVubmEsIEEuPC9hdXRob3I+PGF1dGhvcj5PZ2csIEcuIFMuPC9hdXRo
b3I+PGF1dGhvcj5CZXJ0b2xldHRpLCBBLjwvYXV0aG9yPjxhdXRob3I+UGlsbGksIE0uPC9hdXRo
b3I+PGF1dGhvcj5DYXZhbGxvLCBDLjwvYXV0aG9yPjxhdXRob3I+Q2F2YWxsaSwgQS48L2F1dGhv
cj48YXV0aG9yPlVyYmFuaSwgUy48L2F1dGhvcj48YXV0aG9yPkJvZWhtZSwgUi48L2F1dGhvcj48
YXV0aG9yPlBhbmViaWFuY28sIFIuPC9hdXRob3I+PGF1dGhvcj5GaWFjY2Fkb3JpLCBGLjwvYXV0
aG9yPjxhdXRob3I+RmVycmFyaSwgQy48L2F1dGhvcj48L2F1dGhvcnM+PC9jb250cmlidXRvcnM+
PGF1dGgtYWRkcmVzcz5MYWJvcmF0b3JpbyBkaSBJbW11bm9wYXRvbG9naWEgVmlyYWxlLCBEaXZp
c2lvbmUgTWFsYXR0aWUgSW5mZXR0aXZlLCBBemllbmRhIE9zcGVkYWxpZXJhIGRpIFBhcm1hLCBh
bmQgQ2F0dGVkcmEgZGkgTWFsYXR0aWUgSW5mZXR0aXZlLCBVbml2ZXJzaXRhIGRpIFBhcm1hLCBJ
dGFseS48L2F1dGgtYWRkcmVzcz48dGl0bGVzPjx0aXRsZT5MYW1pdnVkaW5lIHRyZWF0bWVudCBj
YW4gb3ZlcmNvbWUgY3l0b3RveGljIFQtY2VsbCBoeXBvcmVzcG9uc2l2ZW5lc3MgaW4gY2hyb25p
YyBoZXBhdGl0aXMgQjogbmV3IHBlcnNwZWN0aXZlcyBmb3IgaW1tdW5lIHRoZXJhcHk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k2My03MTwv
cGFnZXM+PHZvbHVtZT4zMzwvdm9sdW1lPjxudW1iZXI+NDwvbnVtYmVyPjxrZXl3b3Jkcz48a2V5
d29yZD5BZHVsdDwva2V5d29yZD48a2V5d29yZD5BbnRpdmlyYWwgQWdlbnRzLyp0aGVyYXBldXRp
YyB1c2U8L2tleXdvcmQ+PGtleXdvcmQ+Q0Q4LVBvc2l0aXZlIFQtTHltcGhvY3l0ZXMvcGF0aG9s
b2d5PC9rZXl3b3JkPjxrZXl3b3JkPkZlbWFsZTwva2V5d29yZD48a2V5d29yZD5ITEEtQTIgQW50
aWdlbi9hbmFseXNpczwva2V5d29yZD48a2V5d29yZD5IZXBhdGl0aXMgQiBlIEFudGlnZW5zL2Fu
YWx5c2lzPC9rZXl3b3JkPjxrZXl3b3JkPkhlcGF0aXRpcyBCLCBDaHJvbmljLypkcnVnIHRoZXJh
cHkvcGF0aG9sb2d5LypwaHlzaW9wYXRob2xvZ3kvdmlyb2xvZ3k8L2tleXdvcmQ+PGtleXdvcmQ+
SHVtYW5zPC9rZXl3b3JkPjxrZXl3b3JkPkltbXVub3RoZXJhcHkvdHJlbmRzPC9rZXl3b3JkPjxr
ZXl3b3JkPkxhbWl2dWRpbmUvKnRoZXJhcGV1dGljIHVzZTwva2V5d29yZD48a2V5d29yZD5Mb25n
aXR1ZGluYWwgU3R1ZGllczwva2V5d29yZD48a2V5d29yZD5NYWxlPC9rZXl3b3JkPjxrZXl3b3Jk
PlQtTHltcGhvY3l0ZXMsIEN5dG90b3hpYy8qZHJ1ZyBlZmZlY3RzLypwaHlzaW9sb2d5PC9rZXl3
b3JkPjxrZXl3b3JkPlZpcmFsIExvYWQ8L2tleXdvcmQ+PC9rZXl3b3Jkcz48ZGF0ZXM+PHllYXI+
MjAwMTwveWVhcj48cHViLWRhdGVzPjxkYXRlPkFwcjwvZGF0ZT48L3B1Yi1kYXRlcz48L2RhdGVz
Pjxpc2JuPjAyNzAtOTEzOSAoUHJpbnQpJiN4RDswMjcwLTkxMzkgKExpbmtpbmcpPC9pc2JuPjxh
Y2Nlc3Npb24tbnVtPjExMjgzODYxPC9hY2Nlc3Npb24tbnVtPjx1cmxzPjxyZWxhdGVkLXVybHM+
PHVybD5odHRwOi8vd3d3Lm5jYmkubmxtLm5paC5nb3YvcHVibWVkLzExMjgzODYxPC91cmw+PC9y
ZWxhdGVkLXVybHM+PC91cmxzPjxlbGVjdHJvbmljLXJlc291cmNlLW51bT4xMC4xMDUzL2poZXAu
MjAwMS4yMzA0NTwvZWxlY3Ryb25pYy1yZXNvdXJjZS1udW0+PC9yZWNvcmQ+PC9DaXRlPjxDaXRl
PjxBdXRob3I+Q29va3NsZXk8L0F1dGhvcj48WWVhcj4yMDA4PC9ZZWFyPjxSZWNOdW0+MTIyPC9S
ZWNOdW0+PHJlY29yZD48cmVjLW51bWJlcj4xMjI8L3JlYy1udW1iZXI+PGZvcmVpZ24ta2V5cz48
a2V5IGFwcD0iRU4iIGRiLWlkPSJhend2MDJydjAweHAyN2V0dGFucGF2NWgyMGR4ZWF2enBzc2Yi
PjEyMjwva2V5PjwvZm9yZWlnbi1rZXlzPjxyZWYtdHlwZSBuYW1lPSJKb3VybmFsIEFydGljbGUi
PjE3PC9yZWYtdHlwZT48Y29udHJpYnV0b3JzPjxhdXRob3JzPjxhdXRob3I+Q29va3NsZXksIEgu
PC9hdXRob3I+PGF1dGhvcj5DaG9rc2hpLCBTLjwvYXV0aG9yPjxhdXRob3I+TWFheWFuLCBZLjwv
YXV0aG9yPjxhdXRob3I+V2VkZW1leWVyLCBILjwvYXV0aG9yPjxhdXRob3I+QW5kcmVvbmUsIFAu
PC9hdXRob3I+PGF1dGhvcj5HaWxzb24sIFIuPC9hdXRob3I+PGF1dGhvcj5XYXJuZXMsIFQuPC9h
dXRob3I+PGF1dGhvcj5QYWdhbmluLCBTLjwvYXV0aG9yPjxhdXRob3I+Wm91bGltLCBGLjwvYXV0
aG9yPjxhdXRob3I+RnJlZGVyaWNrLCBELjwvYXV0aG9yPjxhdXRob3I+TmV1bWFubiwgQS4gVS48
L2F1dGhvcj48YXV0aG9yPkJyb3NnYXJ0LCBDLiBMLjwvYXV0aG9yPjxhdXRob3I+TmFvdW1vdiwg
Ti4gVi48L2F1dGhvcj48L2F1dGhvcnM+PC9jb250cmlidXRvcnM+PGF1dGgtYWRkcmVzcz5JbnN0
aXR1dGUgb2YgSGVwYXRvbG9neSwgVW5pdmVyc2l0eSBDb2xsZWdlIExvbmRvbiwgNjktNzUgQ2hl
bmllcyBNZXdzLCBMb25kb24gV0MxRSA2SFgsIFVuaXRlZCBLaW5nZG9tLjwvYXV0aC1hZGRyZXNz
Pjx0aXRsZXM+PHRpdGxlPkhlcGF0aXRpcyBCIHZpcnVzIGUgYW50aWdlbiBsb3NzIGR1cmluZyBh
ZGVmb3ZpciBkaXBpdm94aWwgdGhlcmFweSBpcyBhc3NvY2lhdGVkIHdpdGggZW5oYW5jZWQgdmly
dXMtc3BlY2lmaWMgQ0Q0KyBULWNlbGwgcmVhY3Rpdml0eT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EyLTIw
PC9wYWdlcz48dm9sdW1lPjUyPC92b2x1bWU+PG51bWJlcj4xPC9udW1iZXI+PGtleXdvcmRzPjxr
ZXl3b3JkPkFkZW5pbmUvKmFuYWxvZ3MgJmFtcDsgZGVyaXZhdGl2ZXMvdGhlcmFwZXV0aWMgdXNl
PC9rZXl3b3JkPjxrZXl3b3JkPkFkdWx0PC9rZXl3b3JkPjxrZXl3b3JkPkFudGl2aXJhbCBBZ2Vu
dHMvKnRoZXJhcGV1dGljIHVzZTwva2V5d29yZD48a2V5d29yZD5DRDQtUG9zaXRpdmUgVC1MeW1w
aG9jeXRlcy8qaW1tdW5vbG9neTwva2V5d29yZD48a2V5d29yZD5ETkEsIFZpcmFsL2Jsb29kPC9r
ZXl3b3JkPjxrZXl3b3JkPkZlbWFsZTwva2V5d29yZD48a2V5d29yZD5IZXBhdGl0aXMgQiBlIEFu
dGlnZW5zLypibG9vZDwva2V5d29yZD48a2V5d29yZD5IZXBhdGl0aXMgQiB2aXJ1cy9kcnVnIGVm
ZmVjdHMvaW1tdW5vbG9neTwva2V5d29yZD48a2V5d29yZD5IZXBhdGl0aXMgQiwgQ2hyb25pYy8q
ZHJ1ZyB0aGVyYXB5L3Zpcm9sb2d5PC9rZXl3b3JkPjxrZXl3b3JkPkh1bWFuczwva2V5d29yZD48
a2V5d29yZD5MeW1waG9jeXRlIEFjdGl2YXRpb24vKmltbXVub2xvZ3k8L2tleXdvcmQ+PGtleXdv
cmQ+TWFsZTwva2V5d29yZD48a2V5d29yZD5NaWRkbGUgQWdlZDwva2V5d29yZD48a2V5d29yZD5P
cmdhbm9waG9zcGhvbmF0ZXMvKnRoZXJhcGV1dGljIHVzZTwva2V5d29yZD48a2V5d29yZD5SZXZl
cnNlIFRyYW5zY3JpcHRhc2UgSW5oaWJpdG9ycy8qdGhlcmFwZXV0aWMgdXNlPC9rZXl3b3JkPjxr
ZXl3b3JkPlRyZWF0bWVudCBPdXRjb21lPC9rZXl3b3JkPjxrZXl3b3JkPlZpcnVzIFJlcGxpY2F0
aW9uPC9rZXl3b3JkPjwva2V5d29yZHM+PGRhdGVzPjx5ZWFyPjIwMDg8L3llYXI+PHB1Yi1kYXRl
cz48ZGF0ZT5KYW48L2RhdGU+PC9wdWItZGF0ZXM+PC9kYXRlcz48aXNibj4wMDY2LTQ4MDQgKFBy
aW50KSYjeEQ7MDA2Ni00ODA0IChMaW5raW5nKTwvaXNibj48YWNjZXNzaW9uLW51bT4xNzk4NDIz
MDwvYWNjZXNzaW9uLW51bT48dXJscz48cmVsYXRlZC11cmxzPjx1cmw+aHR0cDovL3d3dy5uY2Jp
Lm5sbS5uaWguZ292L3B1Ym1lZC8xNzk4NDIzMDwvdXJsPjwvcmVsYXRlZC11cmxzPjwvdXJscz48
Y3VzdG9tMj4yMjIzODgzPC9jdXN0b20yPjxlbGVjdHJvbmljLXJlc291cmNlLW51bT4xMC4xMTI4
L0FBQy4wMDQ2Ny0wNzwvZWxlY3Ryb25pYy1yZXNvdXJjZS1udW0+PC9yZWNvcmQ+PC9DaXRlPjxD
aXRlPjxBdXRob3I+WW91PC9BdXRob3I+PFllYXI+MjAwODwvWWVhcj48UmVjTnVtPjEwMTwvUmVj
TnVtPjxyZWNvcmQ+PHJlYy1udW1iZXI+MTAxPC9yZWMtbnVtYmVyPjxmb3JlaWduLWtleXM+PGtl
eSBhcHA9IkVOIiBkYi1pZD0iYXp3djAycnYwMHhwMjdldHRhbnBhdjVoMjBkeGVhdnpwc3NmIj4x
MDE8L2tleT48L2ZvcmVpZ24ta2V5cz48cmVmLXR5cGUgbmFtZT0iSm91cm5hbCBBcnRpY2xlIj4x
NzwvcmVmLXR5cGU+PGNvbnRyaWJ1dG9ycz48YXV0aG9ycz48YXV0aG9yPllvdSwgSi48L2F1dGhv
cj48YXV0aG9yPlNyaXBsdW5nLCBILjwvYXV0aG9yPjxhdXRob3I+R2VhdGVyLCBBLjwvYXV0aG9y
PjxhdXRob3I+Q2hvbmdzdXZpdmF0d29uZywgVi48L2F1dGhvcj48YXV0aG9yPlpodWFuZywgTC48
L2F1dGhvcj48YXV0aG9yPkxpLCBZLiBMLjwvYXV0aG9yPjxhdXRob3I+TGVpLCBILjwvYXV0aG9y
PjxhdXRob3I+TGl1LCBKLjwvYXV0aG9yPjxhdXRob3I+Q2hlbiwgSC4gWS48L2F1dGhvcj48YXV0
aG9yPlRhbmcsIEIuIFouPC9hdXRob3I+PGF1dGhvcj5IdWFuZywgSi4gSC48L2F1dGhvcj48L2F1
dGhvcnM+PC9jb250cmlidXRvcnM+PGF1dGgtYWRkcmVzcz5FcGlkZW1pb2xvZ3kgVW5pdCwgRmFj
dWx0eSBvZiBNZWRpY2luZSwgUHJpbmNlIG9mIFNvbmdrbGEgVW5pdmVyc2l0eSwgVGhhaWxhbmQu
IGppbmd5b3VrbUAxMjYuY29tPC9hdXRoLWFkZHJlc3M+PHRpdGxlcz48dGl0bGU+SW1wYWN0IG9m
IHZpcmFsIHJlcGxpY2F0aW9uIGluaGliaXRpb24gYnkgZW50ZWNhdmlyIG9uIHBlcmlwaGVyYWwg
VCBseW1waG9jeXRlIHN1YnBvcHVsYXRpb25zIGluIGNocm9uaWMgaGVwYXRpdGlzIEIgcGF0aWVu
dHM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EyMzwv
cGFnZXM+PHZvbHVtZT44PC92b2x1bWU+PGtleXdvcmRzPjxrZXl3b3JkPkFkb2xlc2NlbnQ8L2tl
eXdvcmQ+PGtleXdvcmQ+QWR1bHQ8L2tleXdvcmQ+PGtleXdvcmQ+QW50aXZpcmFsIEFnZW50cy8q
dGhlcmFwZXV0aWMgdXNlPC9rZXl3b3JkPjxrZXl3b3JkPkNENC1DRDggUmF0aW88L2tleXdvcmQ+
PGtleXdvcmQ+Q0Q0LVBvc2l0aXZlIFQtTHltcGhvY3l0ZXMvZHJ1ZyBlZmZlY3RzL3Zpcm9sb2d5
PC9rZXl3b3JkPjxrZXl3b3JkPkNEOC1Qb3NpdGl2ZSBULUx5bXBob2N5dGVzL2RydWcgZWZmZWN0
cy92aXJvbG9neTwva2V5d29yZD48a2V5d29yZD5Db2hvcnQgU3R1ZGllczwva2V5d29yZD48a2V5
d29yZD5ETkEsIFZpcmFsL2Jsb29kPC9rZXl3b3JkPjxrZXl3b3JkPkZlbWFsZTwva2V5d29yZD48
a2V5d29yZD5HdWFuaW5lLyphbmFsb2dzICZhbXA7IGRlcml2YXRpdmVzL3RoZXJhcGV1dGljIHVz
ZTwva2V5d29yZD48a2V5d29yZD5IZXBhdGl0aXMgQiBlIEFudGlnZW5zL2Jsb29kPC9rZXl3b3Jk
PjxrZXl3b3JkPkhlcGF0aXRpcyBCIHZpcnVzLypkcnVnIGVmZmVjdHMvcGh5c2lvbG9neTwva2V5
d29yZD48a2V5d29yZD5IZXBhdGl0aXMgQiwgQ2hyb25pYy8qZHJ1ZyB0aGVyYXB5L2ltbXVub2xv
Z3kvdmlyb2xvZ3k8L2tleXdvcmQ+PGtleXdvcmQ+SHVtYW5zPC9rZXl3b3JkPjxrZXl3b3JkPkxp
dmVyIEZ1bmN0aW9uIFRlc3RzPC9rZXl3b3JkPjxrZXl3b3JkPk1hbGU8L2tleXdvcmQ+PGtleXdv
cmQ+TWlkZGxlIEFnZWQ8L2tleXdvcmQ+PGtleXdvcmQ+TW9kZWxzLCBCaW9sb2dpY2FsPC9rZXl3
b3JkPjxrZXl3b3JkPk11bHRpdmFyaWF0ZSBBbmFseXNpczwva2V5d29yZD48a2V5d29yZD5SZWdy
ZXNzaW9uIEFuYWx5c2lzPC9rZXl3b3JkPjxrZXl3b3JkPlQtTHltcGhvY3l0ZSBTdWJzZXRzL2Ry
dWcgZWZmZWN0cy9pbW11bm9sb2d5Lyp2aXJvbG9neTwva2V5d29yZD48a2V5d29yZD5WaXJhbCBM
b2FkPC9rZXl3b3JkPjxrZXl3b3JkPlZpcmVtaWEvZHJ1ZyB0aGVyYXB5L2ltbXVub2xvZ3kvdmly
b2xvZ3k8L2tleXdvcmQ+PGtleXdvcmQ+VmlydXMgUmVwbGljYXRpb24vKmRydWcgZWZmZWN0czwv
a2V5d29yZD48L2tleXdvcmRzPjxkYXRlcz48eWVhcj4yMDA4PC95ZWFyPjwvZGF0ZXM+PGlzYm4+
MTQ3MS0yMzM0IChFbGVjdHJvbmljKSYjeEQ7MTQ3MS0yMzM0IChMaW5raW5nKTwvaXNibj48YWNj
ZXNzaW9uLW51bT4xODgwMzg4MzwvYWNjZXNzaW9uLW51bT48dXJscz48cmVsYXRlZC11cmxzPjx1
cmw+aHR0cDovL3d3dy5uY2JpLm5sbS5uaWguZ292L3B1Ym1lZC8xODgwMzg4MzwvdXJsPjwvcmVs
YXRlZC11cmxzPjwvdXJscz48Y3VzdG9tMj4yNTcwNjc4PC9jdXN0b20yPjxlbGVjdHJvbmljLXJl
c291cmNlLW51bT4xMC4xMTg2LzE0NzEtMjMzNC04LTEyMzwvZWxlY3Ryb25pYy1yZXNvdXJjZS1u
dW0+PC9yZWNvcmQ+PC9DaXRlPjxDaXRlPjxBdXRob3I+RXZhbnM8L0F1dGhvcj48WWVhcj4yMDA4
PC9ZZWFyPjxSZWNOdW0+MTIzPC9SZWNOdW0+PHJlY29yZD48cmVjLW51bWJlcj4xMjM8L3JlYy1u
dW1iZXI+PGZvcmVpZ24ta2V5cz48a2V5IGFwcD0iRU4iIGRiLWlkPSJhend2MDJydjAweHAyN2V0
dGFucGF2NWgyMGR4ZWF2enBzc2YiPjEyMzwva2V5PjwvZm9yZWlnbi1rZXlzPjxyZWYtdHlwZSBu
YW1lPSJKb3VybmFsIEFydGljbGUiPjE3PC9yZWYtdHlwZT48Y29udHJpYnV0b3JzPjxhdXRob3Jz
PjxhdXRob3I+RXZhbnMsIEEuPC9hdXRob3I+PGF1dGhvcj5SaXZhLCBBLjwvYXV0aG9yPjxhdXRo
b3I+Q29va3NsZXksIEguPC9hdXRob3I+PGF1dGhvcj5QaGlsbGlwcywgUy48L2F1dGhvcj48YXV0
aG9yPlB1cmFuaWssIFMuPC9hdXRob3I+PGF1dGhvcj5OYXRod2FuaSwgQS48L2F1dGhvcj48YXV0
aG9yPkJyZXR0LCBTLjwvYXV0aG9yPjxhdXRob3I+Q2hva3NoaSwgUy48L2F1dGhvcj48YXV0aG9y
Pk5hb3Vtb3YsIE4uIFYuPC9hdXRob3I+PC9hdXRob3JzPjwvY29udHJpYnV0b3JzPjxhdXRoLWFk
ZHJlc3M+SW5zdGl0dXRlIG9mIEhlcGF0b2xvZ3ksIFVuaXZlcnNpdHkgQ29sbGVnZSBMb25kb24s
IExvbmRvbiwgVW5pdGVkIEtpbmdkb20uIGFsZXhldmFuczFAeWFob28uY29tPC9hdXRoLWFkZHJl
c3M+PHRpdGxlcz48dGl0bGU+UHJvZ3JhbW1lZCBkZWF0aCAxIGV4cHJlc3Npb24gZHVyaW5nIGFu
dGl2aXJhbCB0cmVhdG1lbnQgb2YgY2hyb25pYyBoZXBhdGl0aXMgQjogSW1wYWN0IG9mIGhlcGF0
aXRpcyBCIGUtYW50aWdlbiBzZXJvY29udmVyc2lvbj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U5LTY5PC9wYWdlcz48dm9sdW1lPjQ4PC92
b2x1bWU+PG51bWJlcj4zPC9udW1iZXI+PGtleXdvcmRzPjxrZXl3b3JkPkFkdWx0PC9rZXl3b3Jk
PjxrZXl3b3JkPkFsYW5pbmUgVHJhbnNhbWluYXNlL2Jsb29kPC9rZXl3b3JkPjxrZXl3b3JkPkFu
dGlnZW5zLCBDRC8qbWV0YWJvbGlzbTwva2V5d29yZD48a2V5d29yZD5BbnRpdmlyYWwgQWdlbnRz
Lyp0aGVyYXBldXRpYyB1c2U8L2tleXdvcmQ+PGtleXdvcmQ+QXBvcHRvc2lzIFJlZ3VsYXRvcnkg
UHJvdGVpbnMvKm1ldGFib2xpc208L2tleXdvcmQ+PGtleXdvcmQ+QmlvcHN5PC9rZXl3b3JkPjxr
ZXl3b3JkPkNEOC1Qb3NpdGl2ZSBULUx5bXBob2N5dGVzL21ldGFib2xpc20vcGF0aG9sb2d5PC9r
ZXl3b3JkPjxrZXl3b3JkPkROQSwgVmlyYWwvYmxvb2Q8L2tleXdvcmQ+PGtleXdvcmQ+RmVtYWxl
PC9rZXl3b3JkPjxrZXl3b3JkPkhlcGF0aXRpcyBCIGUgQW50aWdlbnMvKmJsb29kPC9rZXl3b3Jk
PjxrZXl3b3JkPkhlcGF0aXRpcyBCIHZpcnVzL2dlbmV0aWNzL3BoeXNpb2xvZ3k8L2tleXdvcmQ+
PGtleXdvcmQ+SGVwYXRpdGlzIEIsIENocm9uaWMvKmRydWcgdGhlcmFweS9pbW11bm9sb2d5Lypt
ZXRhYm9saXNtPC9rZXl3b3JkPjxrZXl3b3JkPkh1bWFuczwva2V5d29yZD48a2V5d29yZD5JbnRl
cmZlcm9uLWdhbW1hL21ldGFib2xpc208L2tleXdvcmQ+PGtleXdvcmQ+SW50ZXJsZXVraW4tMTAv
bWV0YWJvbGlzbTwva2V5d29yZD48a2V5d29yZD5MYW1pdnVkaW5lLyp0aGVyYXBldXRpYyB1c2U8
L2tleXdvcmQ+PGtleXdvcmQ+TGl2ZXIvbWV0YWJvbGlzbS9wYXRob2xvZ3kvdmlyb2xvZ3k8L2tl
eXdvcmQ+PGtleXdvcmQ+TG9uZ2l0dWRpbmFsIFN0dWRpZXM8L2tleXdvcmQ+PGtleXdvcmQ+TWFs
ZTwva2V5d29yZD48a2V5d29yZD5NaWRkbGUgQWdlZDwva2V5d29yZD48a2V5d29yZD5OdWNsZW9z
aWRlcy8qdGhlcmFwZXV0aWMgdXNlPC9rZXl3b3JkPjxrZXl3b3JkPlByb2dyYW1tZWQgQ2VsbCBE
ZWF0aCAxIFJlY2VwdG9yPC9rZXl3b3JkPjxrZXl3b3JkPlB5cmltaWRpbm9uZXMvKnRoZXJhcGV1
dGljIHVzZTwva2V5d29yZD48a2V5d29yZD5UaHltaWRpbmUvYW5hbG9ncyAmYW1wOyBkZXJpdmF0
aXZlczwva2V5d29yZD48a2V5d29yZD5UcmVhdG1lbnQgT3V0Y29tZTwva2V5d29yZD48a2V5d29y
ZD5WaXJhbCBMb2FkPC9rZXl3b3JkPjxrZXl3b3JkPlZpcmVtaWE8L2tleXdvcmQ+PC9rZXl3b3Jk
cz48ZGF0ZXM+PHllYXI+MjAwODwveWVhcj48cHViLWRhdGVzPjxkYXRlPlNlcDwvZGF0ZT48L3B1
Yi1kYXRlcz48L2RhdGVzPjxpc2JuPjE1MjctMzM1MCAoRWxlY3Ryb25pYykmI3hEOzAyNzAtOTEz
OSAoTGlua2luZyk8L2lzYm4+PGFjY2Vzc2lvbi1udW0+MTg2OTcyMTA8L2FjY2Vzc2lvbi1udW0+
PHVybHM+PHJlbGF0ZWQtdXJscz48dXJsPmh0dHA6Ly93d3cubmNiaS5ubG0ubmloLmdvdi9wdWJt
ZWQvMTg2OTcyMTA8L3VybD48L3JlbGF0ZWQtdXJscz48L3VybHM+PGVsZWN0cm9uaWMtcmVzb3Vy
Y2UtbnVtPjEwLjEwMDIvaGVwLjIyNDE5PC9lbGVjdHJvbmljLXJlc291cmNlLW51bT48L3JlY29y
ZD48L0NpdGU+PENpdGU+PEF1dGhvcj5XdTwvQXV0aG9yPjxZZWFyPjIwMTA8L1llYXI+PFJlY051
bT4xMjQ8L1JlY051bT48cmVjb3JkPjxyZWMtbnVtYmVyPjEyNDwvcmVjLW51bWJlcj48Zm9yZWln
bi1rZXlzPjxrZXkgYXBwPSJFTiIgZGItaWQ9ImF6d3YwMnJ2MDB4cDI3ZXR0YW5wYXY1aDIwZHhl
YXZ6cHNzZiI+MTI0PC9rZXk+PC9mb3JlaWduLWtleXM+PHJlZi10eXBlIG5hbWU9IkpvdXJuYWwg
QXJ0aWNsZSI+MTc8L3JlZi10eXBlPjxjb250cmlidXRvcnM+PGF1dGhvcnM+PGF1dGhvcj5XdSwg
Wi4gRy48L2F1dGhvcj48YXV0aG9yPllhbiwgVy4gTS48L2F1dGhvcj48YXV0aG9yPkd1bywgVy48
L2F1dGhvcj48YXV0aG9yPkNoZW4sIFQuPC9hdXRob3I+PGF1dGhvcj5ab3UsIFkuPC9hdXRob3I+
PGF1dGhvcj5XYW5nLCBILiBXLjwvYXV0aG9yPjxhdXRob3I+V2FuZywgWC4gSi48L2F1dGhvcj48
YXV0aG9yPllhbmcsIFguIEouPC9hdXRob3I+PGF1dGhvcj5MdSwgWS4gTC48L2F1dGhvcj48YXV0
aG9yPkx1bywgWC4gUC48L2F1dGhvcj48YXV0aG9yPk5pbmcsIFEuPC9hdXRob3I+PC9hdXRob3Jz
PjwvY29udHJpYnV0b3JzPjxhdXRoLWFkZHJlc3M+RGVwYXJ0bWVudCBvZiBJbmZlY3Rpb3VzIERp
c2Vhc2UsIEluc3RpdHV0ZSBvZiBJbmZlY3Rpb3VzIERpc2Vhc2UsIFRvbmdqaSBIb3NwaXRhbCBv
ZiBUb25namkgTWVkaWNhbCBDb2xsZWdlLCBIdWF6aG9uZyBVbml2ZXJzaXR5IG9mIFNjaWVuY2Ug
YW5kIFRlY2hub2xvZ3ksIFd1aGFuLCBDaGluYS48L2F1dGgtYWRkcmVzcz48dGl0bGVzPjx0aXRs
ZT5UZWxiaXZ1ZGluZSBwcmVzZXJ2ZXMgVC1oZWxwZXIgMSBjeXRva2luZSBwcm9kdWN0aW9uIGFu
ZCBkb3ducmVndWxhdGVzIHByb2dyYW1tZWQgZGVhdGggbGlnYW5kIDEgaW4gYSBtb3VzZSBtb2Rl
bCBvZiB2aXJhbCBoZXBhdGl0aXM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I0LTMzPC9wYWdlcz48dm9sdW1lPjE3IFN1cHBsIDE8L3ZvbHVt
ZT48a2V5d29yZHM+PGtleXdvcmQ+QW5pbWFsczwva2V5d29yZD48a2V5d29yZD5BbnRpZ2Vucywg
Q0QyNzQvKmFuYWx5c2lzPC9rZXl3b3JkPjxrZXl3b3JkPkFudGl2aXJhbCBBZ2VudHMvYWRtaW5p
c3RyYXRpb24gJmFtcDsgZG9zYWdlPC9rZXl3b3JkPjxrZXl3b3JkPkNlbGxzLCBDdWx0dXJlZDwv
a2V5d29yZD48a2V5d29yZD5DeXRva2luZXMvKnNlY3JldGlvbjwva2V5d29yZD48a2V5d29yZD5G
ZW1hbGU8L2tleXdvcmQ+PGtleXdvcmQ+SGVwYXRpdGlzLCBWaXJhbCwgQW5pbWFsLypkcnVnIHRo
ZXJhcHkvKmltbXVub2xvZ3k8L2tleXdvcmQ+PGtleXdvcmQ+SW1tdW5vbG9naWMgRmFjdG9ycy8q
YWRtaW5pc3RyYXRpb24gJmFtcDsgZG9zYWdlPC9rZXl3b3JkPjxrZXl3b3JkPk1hY3JvcGhhZ2Vz
L2ltbXVub2xvZ3kvdmlyb2xvZ3k8L2tleXdvcmQ+PGtleXdvcmQ+TWljZTwva2V5d29yZD48a2V5
d29yZD5NaWNlLCBJbmJyZWQgQkFMQiBDPC9rZXl3b3JkPjxrZXl3b3JkPk1pY2UsIEluYnJlZCBD
M0g8L2tleXdvcmQ+PGtleXdvcmQ+TXVyaW5lIGhlcGF0aXRpcyB2aXJ1cy9kcnVnIGVmZmVjdHM8
L2tleXdvcmQ+PGtleXdvcmQ+TnVjbGVvc2lkZXMvKmFkbWluaXN0cmF0aW9uICZhbXA7IGRvc2Fn
ZTwva2V5d29yZD48a2V5d29yZD5QeXJpbWlkaW5vbmVzLyphZG1pbmlzdHJhdGlvbiAmYW1wOyBk
b3NhZ2U8L2tleXdvcmQ+PGtleXdvcmQ+U3Vydml2YWwgQW5hbHlzaXM8L2tleXdvcmQ+PGtleXdv
cmQ+VGgxIENlbGxzL2NoZW1pc3RyeS8qaW1tdW5vbG9neTwva2V5d29yZD48a2V5d29yZD5UaHlt
aWRpbmUvYW5hbG9ncyAmYW1wOyBkZXJpdmF0aXZlczwva2V5d29yZD48L2tleXdvcmRzPjxkYXRl
cz48eWVhcj4yMDEwPC95ZWFyPjxwdWItZGF0ZXM+PGRhdGU+TWFyPC9kYXRlPjwvcHViLWRhdGVz
PjwvZGF0ZXM+PGlzYm4+MTM2NS0yODkzIChFbGVjdHJvbmljKSYjeEQ7MTM1Mi0wNTA0IChMaW5r
aW5nKTwvaXNibj48YWNjZXNzaW9uLW51bT4yMDU4NjkzMTwvYWNjZXNzaW9uLW51bT48dXJscz48
cmVsYXRlZC11cmxzPjx1cmw+aHR0cDovL3d3dy5uY2JpLm5sbS5uaWguZ292L3B1Ym1lZC8yMDU4
NjkzMTwvdXJsPjwvcmVsYXRlZC11cmxzPjwvdXJscz48ZWxlY3Ryb25pYy1yZXNvdXJjZS1udW0+
MTAuMTExMS9qLjEzNjUtMjg5My4yMDEwLjAxMjY4Lng8L2VsZWN0cm9uaWMtcmVzb3VyY2UtbnVt
PjwvcmVjb3JkPjwvQ2l0ZT48Q2l0ZT48QXV0aG9yPlNoaTwvQXV0aG9yPjxZZWFyPjIwMTI8L1ll
YXI+PFJlY051bT4xMjU8L1JlY051bT48cmVjb3JkPjxyZWMtbnVtYmVyPjEyNTwvcmVjLW51bWJl
cj48Zm9yZWlnbi1rZXlzPjxrZXkgYXBwPSJFTiIgZGItaWQ9ImF6d3YwMnJ2MDB4cDI3ZXR0YW5w
YXY1aDIwZHhlYXZ6cHNzZiI+MTI1PC9rZXk+PC9mb3JlaWduLWtleXM+PHJlZi10eXBlIG5hbWU9
IkpvdXJuYWwgQXJ0aWNsZSI+MTc8L3JlZi10eXBlPjxjb250cmlidXRvcnM+PGF1dGhvcnM+PGF1
dGhvcj5TaGksIFQuIEQuPC9hdXRob3I+PGF1dGhvcj5aaGFuZywgSi4gTS48L2F1dGhvcj48YXV0
aG9yPldhbmcsIFguIEYuPC9hdXRob3I+PGF1dGhvcj5DaGVuLCBNLjwvYXV0aG9yPjxhdXRob3I+
U3VuLCBILjwvYXV0aG9yPjxhdXRob3I+Q2hlbiwgQy4gQi48L2F1dGhvcj48YXV0aG9yPlJlbiwg
SC48L2F1dGhvcj48L2F1dGhvcnM+PC9jb250cmlidXRvcnM+PGF1dGgtYWRkcmVzcz5LZXkgTGFi
b3JhdG9yeSBvZiBNb2xlY3VsYXIgQmlvbG9neSBmb3IgSW5mZWN0aW91cyBEaXNlYXNlcywgTWlu
aXN0cnkgb2YgRWR1Y2F0aW9uLCBJbnN0aXR1dGUgb2YgVmlyYWwgSGVwYXRpdGlzLCBDaG9uZ3Fp
bmcgTWVkaWNhbCBVbml2ZXJzaXR5IHRoZSBTZWNvbmQgQWZmaWxpYXRlZCBIb3NwaXRhbCwgQ2hv
bmdxaW5nLCBDaGluYS4gc2hpdG9uZ2RvbmdAY3FtdS5lZHUuY248L2F1dGgtYWRkcmVzcz48dGl0
bGVzPjx0aXRsZT5FZmZlY3RzIG9mIGFudGl2aXJhbCB0aGVyYXB5IHdpdGggVGVsYml2dWRpbmUg
b24gcGVyaXBoZXJhbCBpTktUIGNlbGxzIGluIEhCZUFnKCspIGNocm9uaWMgaGVwYXRpdGlzIEIg
cGF0aWVudHM8L3RpdGxlPjxzZWNvbmRhcnktdGl0bGU+Q2xpbiBFeHAgTWVkPC9zZWNvbmRhcnkt
dGl0bGU+PGFsdC10aXRsZT5DbGluaWNhbCBhbmQgZXhwZXJpbWVudGFsIG1lZGljaW5lPC9hbHQt
dGl0bGU+PC90aXRsZXM+PHBlcmlvZGljYWw+PGZ1bGwtdGl0bGU+Q2xpbiBFeHAgTWVkPC9mdWxs
LXRpdGxlPjxhYmJyLTE+Q2xpbmljYWwgYW5kIGV4cGVyaW1lbnRhbCBtZWRpY2luZTwvYWJici0x
PjwvcGVyaW9kaWNhbD48YWx0LXBlcmlvZGljYWw+PGZ1bGwtdGl0bGU+Q2xpbiBFeHAgTWVkPC9m
dWxsLXRpdGxlPjxhYmJyLTE+Q2xpbmljYWwgYW5kIGV4cGVyaW1lbnRhbCBtZWRpY2luZTwvYWJi
ci0xPjwvYWx0LXBlcmlvZGljYWw+PHBhZ2VzPjEwNS0xMzwvcGFnZXM+PHZvbHVtZT4xMjwvdm9s
dW1lPjxudW1iZXI+MjwvbnVtYmVyPjxrZXl3b3Jkcz48a2V5d29yZD5BZHVsdDwva2V5d29yZD48
a2V5d29yZD5BbnRpdmlyYWwgQWdlbnRzLyphZG1pbmlzdHJhdGlvbiAmYW1wOyBkb3NhZ2U8L2tl
eXdvcmQ+PGtleXdvcmQ+RmVtYWxlPC9rZXl3b3JkPjxrZXl3b3JkPkdlbmUgRXhwcmVzc2lvbiBQ
cm9maWxpbmc8L2tleXdvcmQ+PGtleXdvcmQ+SGVwYXRpdGlzIEIgZSBBbnRpZ2Vucy8qYmxvb2Q8
L2tleXdvcmQ+PGtleXdvcmQ+SGVwYXRpdGlzIEIsIENocm9uaWMvKmRydWcgdGhlcmFweS8qaW1t
dW5vbG9neTwva2V5d29yZD48a2V5d29yZD5IdW1hbnM8L2tleXdvcmQ+PGtleXdvcmQ+SW1tdW5v
bG9naWMgRmFjdG9ycy9hZG1pbmlzdHJhdGlvbiAmYW1wOyBkb3NhZ2U8L2tleXdvcmQ+PGtleXdv
cmQ+SW50ZXJmZXJvbi1nYW1tYS9zZWNyZXRpb248L2tleXdvcmQ+PGtleXdvcmQ+TWFsZTwva2V5
d29yZD48a2V5d29yZD5NaWRkbGUgQWdlZDwva2V5d29yZD48a2V5d29yZD5OYXR1cmFsIEtpbGxl
ciBULUNlbGxzLypkcnVnIGVmZmVjdHMvKmltbXVub2xvZ3k8L2tleXdvcmQ+PGtleXdvcmQ+TnVj
bGVvc2lkZXMvKmFkbWluaXN0cmF0aW9uICZhbXA7IGRvc2FnZTwva2V5d29yZD48a2V5d29yZD5Q
cm9ncmFtbWVkIENlbGwgRGVhdGggMSBSZWNlcHRvci9iaW9zeW50aGVzaXMvZ2VuZXRpY3M8L2tl
eXdvcmQ+PGtleXdvcmQ+UHlyaW1pZGlub25lcy8qYWRtaW5pc3RyYXRpb24gJmFtcDsgZG9zYWdl
PC9rZXl3b3JkPjxrZXl3b3JkPlRoeW1pZGluZS9hbmFsb2dzICZhbXA7IGRlcml2YXRpdmVzPC9r
ZXl3b3JkPjwva2V5d29yZHM+PGRhdGVzPjx5ZWFyPjIwMTI8L3llYXI+PHB1Yi1kYXRlcz48ZGF0
ZT5KdW48L2RhdGU+PC9wdWItZGF0ZXM+PC9kYXRlcz48aXNibj4xNTkxLTk1MjggKEVsZWN0cm9u
aWMpJiN4RDsxNTkxLTg4OTAgKExpbmtpbmcpPC9pc2JuPjxhY2Nlc3Npb24tbnVtPjIxNzQ4NTIy
PC9hY2Nlc3Npb24tbnVtPjx1cmxzPjxyZWxhdGVkLXVybHM+PHVybD5odHRwOi8vd3d3Lm5jYmku
bmxtLm5paC5nb3YvcHVibWVkLzIxNzQ4NTIyPC91cmw+PC9yZWxhdGVkLXVybHM+PC91cmxzPjxl
bGVjdHJvbmljLXJlc291cmNlLW51bT4xMC4xMDA3L3MxMDIzOC0wMTEtMDE1MS04PC9lbGVjdHJv
bmljLXJlc291cmNlLW51bT48L3JlY29yZD48L0NpdGU+PENpdGU+PEF1dGhvcj5KaWFuZyBYPC9B
dXRob3I+PFllYXI+MjAxMTwvWWVhcj48UmVjTnVtPjEyNjwvUmVjTnVtPjxyZWNvcmQ+PHJlYy1u
dW1iZXI+MTI2PC9yZWMtbnVtYmVyPjxmb3JlaWduLWtleXM+PGtleSBhcHA9IkVOIiBkYi1pZD0i
YXp3djAycnYwMHhwMjdldHRhbnBhdjVoMjBkeGVhdnpwc3NmIj4xMjY8L2tleT48L2ZvcmVpZ24t
a2V5cz48cmVmLXR5cGUgbmFtZT0iSm91cm5hbCBBcnRpY2xlIj4xNzwvcmVmLXR5cGU+PGNvbnRy
aWJ1dG9ycz48YXV0aG9ycz48YXV0aG9yPkppYW5nIFgsPC9hdXRob3I+PGF1dGhvcj4gWmhhbmcg
TSw8L2F1dGhvcj48YXV0aG9yPiBMYWkgUSw8L2F1dGhvcj48YXV0aG9yPiBIdWFuZyBYLDwvYXV0
aG9yPjxhdXRob3I+IExpIFksPC9hdXRob3I+PGF1dGhvcj4gU3VuIEosPC9hdXRob3I+PGF1dGhv
cj4gQWJib3R0IFdHLDwvYXV0aG9yPjxhdXRob3I+IE1hIFMsPC9hdXRob3I+PGF1dGhvcj4gSG91
IEouPC9hdXRob3I+PC9hdXRob3JzPjwvY29udHJpYnV0b3JzPjx0aXRsZXM+PHRpdGxlPlJlc3Rv
cmVkIGNpcmN1bGF0aW5nIGludmFyaWFudCBOS1QgY2VsbHMgYXJlIGFzc29jaWF0ZWQgd2l0aCB2
aXJhbCBjb250cm9sIGluIHBhdGllbnRzIHdpdGggY2hyb25pYyBoZXBhdGl0aXMgQi48L3RpdGxl
PjxzZWNvbmRhcnktdGl0bGU+UExPUyBPbmU8L3NlY29uZGFyeS10aXRsZT48L3RpdGxlcz48cGVy
aW9kaWNhbD48ZnVsbC10aXRsZT5QTE9TIE9uZTwvZnVsbC10aXRsZT48L3BlcmlvZGljYWw+PHBh
Z2VzPmUyODg3MTwvcGFnZXM+PHZvbHVtZT42PC92b2x1bWU+PG51bWJlcj4xMjwvbnVtYmVyPjxk
YXRlcz48eWVhcj4yMDExPC95ZWFyPjwvZGF0ZXM+PHVybHM+PC91cmxzPjxjdXN0b20yPlBNSUQ6
IDIyMTk0OTM0IDwvY3VzdG9tMj48ZWxlY3Ryb25pYy1yZXNvdXJjZS1udW0+IGRvaTogMTAuMTM3
MS9qb3VybmFsLnBvbmUuMDAyODg3MS48L2VsZWN0cm9uaWMtcmVzb3VyY2UtbnVtPjwvcmVjb3Jk
PjwvQ2l0ZT48Q2l0ZT48QXV0aG9yPlRoaW1tZTwvQXV0aG9yPjxZZWFyPjIwMDM8L1llYXI+PFJl
Y051bT4xMjk8L1JlY051bT48cmVjb3JkPjxyZWMtbnVtYmVyPjEyOTwvcmVjLW51bWJlcj48Zm9y
ZWlnbi1rZXlzPjxrZXkgYXBwPSJFTiIgZGItaWQ9ImF6d3YwMnJ2MDB4cDI3ZXR0YW5wYXY1aDIw
ZHhlYXZ6cHNzZiI+MTI5PC9rZXk+PC9mb3JlaWduLWtleXM+PHJlZi10eXBlIG5hbWU9IkpvdXJu
YWwgQXJ0aWNsZSI+MTc8L3JlZi10eXBlPjxjb250cmlidXRvcnM+PGF1dGhvcnM+PGF1dGhvcj5U
aGltbWUsIFIuPC9hdXRob3I+PGF1dGhvcj5XaWVsYW5kLCBTLjwvYXV0aG9yPjxhdXRob3I+U3Rl
aWdlciwgQy48L2F1dGhvcj48YXV0aG9yPkdocmF5ZWIsIEouPC9hdXRob3I+PGF1dGhvcj5SZWlt
YW5uLCBLLiBBLjwvYXV0aG9yPjxhdXRob3I+UHVyY2VsbCwgUi4gSC48L2F1dGhvcj48YXV0aG9y
PkNoaXNhcmksIEYuIFYuPC9hdXRob3I+PC9hdXRob3JzPjwvY29udHJpYnV0b3JzPjx0aXRsZXM+
PHRpdGxlPkNEOCsgVCBDZWxscyBNZWRpYXRlIFZpcmFsIENsZWFyYW5jZSBhbmQgRGlzZWFzZSBQ
YXRob2dlbmVzaXMgZHVyaW5nIEFjdXRlIEhlcGF0aXRpcyBCIFZpcnVzIEluZmVjdGlvbjwvdGl0
bGU+PHNlY29uZGFyeS10aXRsZT5Kb3VybmFsIG9mIFZpcm9sb2d5PC9zZWNvbmRhcnktdGl0bGU+
PC90aXRsZXM+PHBlcmlvZGljYWw+PGZ1bGwtdGl0bGU+SiBWaXJvbDwvZnVsbC10aXRsZT48YWJi
ci0xPkpvdXJuYWwgb2Ygdmlyb2xvZ3k8L2FiYnItMT48L3BlcmlvZGljYWw+PHBhZ2VzPjY4LTc2
PC9wYWdlcz48dm9sdW1lPjc3PC92b2x1bWU+PG51bWJlcj4xPC9udW1iZXI+PGRhdGVzPjx5ZWFy
PjIwMDM8L3llYXI+PC9kYXRlcz48aXNibj4wMDIyLTUzOFg8L2lzYm4+PHVybHM+PC91cmxzPjxl
bGVjdHJvbmljLXJlc291cmNlLW51bT4xMC4xMTI4L2p2aS43Ny4xLjY4LTc2LjIwMDM8L2VsZWN0
cm9uaWMtcmVzb3VyY2UtbnVtPjwvcmVjb3JkPjwvQ2l0ZT48Q2l0ZT48QXV0aG9yPlN0b29wPC9B
dXRob3I+PFllYXI+MjAwNTwvWWVhcj48UmVjTnVtPjEzMTwvUmVjTnVtPjxyZWNvcmQ+PHJlYy1u
dW1iZXI+MTMxPC9yZWMtbnVtYmVyPjxmb3JlaWduLWtleXM+PGtleSBhcHA9IkVOIiBkYi1pZD0i
YXp3djAycnYwMHhwMjdldHRhbnBhdjVoMjBkeGVhdnpwc3NmIj4xMzE8L2tleT48L2ZvcmVpZ24t
a2V5cz48cmVmLXR5cGUgbmFtZT0iSm91cm5hbCBBcnRpY2xlIj4xNzwvcmVmLXR5cGU+PGNvbnRy
aWJ1dG9ycz48YXV0aG9ycz48YXV0aG9yPlN0b29wLCBKLiBOLjwvYXV0aG9yPjxhdXRob3I+dmFu
IGRlciBNb2xlbiwgUi4gRy48L2F1dGhvcj48YXV0aG9yPkJhYW4sIEMuIEMuPC9hdXRob3I+PGF1
dGhvcj52YW4gZGVyIExhYW4sIEwuIEouPC9hdXRob3I+PGF1dGhvcj5LdWlwZXJzLCBFLiBKLjwv
YXV0aG9yPjxhdXRob3I+S3VzdGVycywgSi4gRy48L2F1dGhvcj48YXV0aG9yPkphbnNzZW4sIEgu
IEwuPC9hdXRob3I+PC9hdXRob3JzPjwvY29udHJpYnV0b3JzPjxhdXRoLWFkZHJlc3M+RGVwYXJ0
bWVudCBvZiBHYXN0cm9lbnRlcm9sb2d5IGFuZCBIZXBhdG9sb2d5LCBFcmFzbXVzIE1DLVVuaXZl
cnNpdHkgTWVkaWNhbCBDZW50ZXIgUm90dGVyZGFtLCAzMDE1IEdEIFJvdHRlcmRhbSwgVGhlIE5l
dGhlcmxhbmRzLjwvYXV0aC1hZGRyZXNzPjx0aXRsZXM+PHRpdGxlPlJlZ3VsYXRvcnkgVCBjZWxs
cyBjb250cmlidXRlIHRvIHRoZSBpbXBhaXJlZCBpbW11bmUgcmVzcG9uc2UgaW4gcGF0aWVudHMg
d2l0aCBjaHJvbmljIGhlcGF0aXRpcyBCIHZpcnVzIGluZmVjdGlv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zcxLTg8L3BhZ2VzPjx2b2x1
bWU+NDE8L3ZvbHVtZT48bnVtYmVyPjQ8L251bWJlcj48a2V5d29yZHM+PGtleXdvcmQ+QWR1bHQ8
L2tleXdvcmQ+PGtleXdvcmQ+QW50aWJvZHkgRm9ybWF0aW9uPC9rZXl3b3JkPjxrZXl3b3JkPkJs
b29kIENlbGwgQ291bnQ8L2tleXdvcmQ+PGtleXdvcmQ+Q2FzZS1Db250cm9sIFN0dWRpZXM8L2tl
eXdvcmQ+PGtleXdvcmQ+Q2VsbCBEaXZpc2lvbjwva2V5d29yZD48a2V5d29yZD5ETkEtQmluZGlu
ZyBQcm90ZWlucy9nZW5ldGljczwva2V5d29yZD48a2V5d29yZD5GZW1hbGU8L2tleXdvcmQ+PGtl
eXdvcmQ+Rm9ya2hlYWQgVHJhbnNjcmlwdGlvbiBGYWN0b3JzPC9rZXl3b3JkPjxrZXl3b3JkPkhl
cGF0aXRpcyBCIENvcmUgQW50aWdlbnMvaW1tdW5vbG9neTwva2V5d29yZD48a2V5d29yZD5IZXBh
dGl0aXMgQiwgQ2hyb25pYy9ibG9vZC8qaW1tdW5vbG9neS9tZXRhYm9saXNtPC9rZXl3b3JkPjxr
ZXl3b3JkPkh1bWFuczwva2V5d29yZD48a2V5d29yZD5MeW1waG9jeXRlIENvdW50PC9rZXl3b3Jk
PjxrZXl3b3JkPk1hbGU8L2tleXdvcmQ+PGtleXdvcmQ+TWlkZGxlIEFnZWQ8L2tleXdvcmQ+PGtl
eXdvcmQ+TW9ub2N5dGVzL3BhdGhvbG9neTwva2V5d29yZD48a2V5d29yZD5STkEsIE1lc3Nlbmdl
ci9tZXRhYm9saXNtPC9rZXl3b3JkPjxrZXl3b3JkPlQtTHltcGhvY3l0ZXMvKmltbXVub2xvZ3k8
L2tleXdvcmQ+PC9rZXl3b3Jkcz48ZGF0ZXM+PHllYXI+MjAwNTwveWVhcj48cHViLWRhdGVzPjxk
YXRlPkFwcjwvZGF0ZT48L3B1Yi1kYXRlcz48L2RhdGVzPjxpc2JuPjAyNzAtOTEzOSAoUHJpbnQp
JiN4RDswMjcwLTkxMzkgKExpbmtpbmcpPC9pc2JuPjxhY2Nlc3Npb24tbnVtPjE1NzkxNjE3PC9h
Y2Nlc3Npb24tbnVtPjx1cmxzPjxyZWxhdGVkLXVybHM+PHVybD5odHRwOi8vd3d3Lm5jYmkubmxt
Lm5paC5nb3YvcHVibWVkLzE1NzkxNjE3PC91cmw+PC9yZWxhdGVkLXVybHM+PC91cmxzPjxlbGVj
dHJvbmljLXJlc291cmNlLW51bT4xMC4xMDAyL2hlcC4yMDY0OTwvZWxlY3Ryb25pYy1yZXNvdXJj
ZS1udW0+PC9yZWNvcmQ+PC9DaXRlPjxDaXRlPjxBdXRob3I+V2Vic3RlcjwvQXV0aG9yPjxZZWFy
PjIwMDQ8L1llYXI+PFJlY051bT4xMzA8L1JlY051bT48cmVjb3JkPjxyZWMtbnVtYmVyPjEzMDwv
cmVjLW51bWJlcj48Zm9yZWlnbi1rZXlzPjxrZXkgYXBwPSJFTiIgZGItaWQ9ImF6d3YwMnJ2MDB4
cDI3ZXR0YW5wYXY1aDIwZHhlYXZ6cHNzZiI+MTMwPC9rZXk+PC9mb3JlaWduLWtleXM+PHJlZi10
eXBlIG5hbWU9IkpvdXJuYWwgQXJ0aWNsZSI+MTc8L3JlZi10eXBlPjxjb250cmlidXRvcnM+PGF1
dGhvcnM+PGF1dGhvcj5XZWJzdGVyLCBHLiBKLjwvYXV0aG9yPjxhdXRob3I+UmVpZ25hdCwgUy48
L2F1dGhvcj48YXV0aG9yPkJyb3duLCBELjwvYXV0aG9yPjxhdXRob3I+T2dnLCBHLiBTLjwvYXV0
aG9yPjxhdXRob3I+Sm9uZXMsIEwuPC9hdXRob3I+PGF1dGhvcj5TZW5ldmlyYXRuZSwgUy4gTC48
L2F1dGhvcj48YXV0aG9yPldpbGxpYW1zLCBSLjwvYXV0aG9yPjxhdXRob3I+RHVzaGVpa28sIEcu
PC9hdXRob3I+PGF1dGhvcj5CZXJ0b2xldHRpLCBBLjwvYXV0aG9yPjwvYXV0aG9ycz48L2NvbnRy
aWJ1dG9ycz48YXV0aC1hZGRyZXNzPkluc3RpdHV0ZSBvZiBIZXBhdG9sb2d5LCBVbml2ZXJzaXR5
IENvbGxlZ2UgTG9uZG9uLCA2OS03NSBDaGVuaWVzIE1ld3MsIExvbmRvbiBXQzFFIDZIWCwgVW5p
dGVkIEtpbmdkb20uPC9hdXRoLWFkZHJlc3M+PHRpdGxlcz48dGl0bGU+TG9uZ2l0dWRpbmFsIGFu
YWx5c2lzIG9mIENEOCsgVCBjZWxscyBzcGVjaWZpYyBmb3Igc3RydWN0dXJhbCBhbmQgbm9uc3Ry
dWN0dXJhbCBoZXBhdGl0aXMgQiB2aXJ1cyBwcm90ZWlucyBpbiBwYXRpZW50cyB3aXRoIGNocm9u
aWMgaGVwYXRpdGlzIEI6IGltcGxpY2F0aW9ucyBmb3IgaW1tdW5vdGhlcmFwe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TcwNy0xOTwvcGFnZXM+PHZvbHVtZT43ODwvdm9sdW1lPjxudW1iZXI+MTE8L251bWJl
cj48a2V5d29yZHM+PGtleXdvcmQ+QWR1bHQ8L2tleXdvcmQ+PGtleXdvcmQ+Q0Q4LVBvc2l0aXZl
IFQtTHltcGhvY3l0ZXMvKmltbXVub2xvZ3k8L2tleXdvcmQ+PGtleXdvcmQ+RE5BLCBWaXJhbC9h
bmFseXNpczwva2V5d29yZD48a2V5d29yZD5GZW1hbGU8L2tleXdvcmQ+PGtleXdvcmQ+SGVwYXRp
dGlzIEIsIENocm9uaWMvaW1tdW5vbG9neS8qdGhlcmFweTwva2V5d29yZD48a2V5d29yZD5IdW1h
bnM8L2tleXdvcmQ+PGtleXdvcmQ+SW1tdW5vdGhlcmFweTwva2V5d29yZD48a2V5d29yZD5Mb25n
aXR1ZGluYWwgU3R1ZGllczwva2V5d29yZD48a2V5d29yZD5NYWxlPC9rZXl3b3JkPjxrZXl3b3Jk
Pk1pZGRsZSBBZ2VkPC9rZXl3b3JkPjxrZXl3b3JkPlZpcmFsIE5vbnN0cnVjdHVyYWwgUHJvdGVp
bnMvKmltbXVub2xvZ3k8L2tleXdvcmQ+PGtleXdvcmQ+VmlyYWwgU3RydWN0dXJhbCBQcm90ZWlu
cy8qaW1tdW5vbG9neTwva2V5d29yZD48a2V5d29yZD5WaXJ1cyBSZXBsaWNhdGlvbjwva2V5d29y
ZD48L2tleXdvcmRzPjxkYXRlcz48eWVhcj4yMDA0PC95ZWFyPjxwdWItZGF0ZXM+PGRhdGU+SnVu
PC9kYXRlPjwvcHViLWRhdGVzPjwvZGF0ZXM+PGlzYm4+MDAyMi01MzhYIChQcmludCkmI3hEOzAw
MjItNTM4WCAoTGlua2luZyk8L2lzYm4+PGFjY2Vzc2lvbi1udW0+MTUxNDA5Njg8L2FjY2Vzc2lv
bi1udW0+PHVybHM+PHJlbGF0ZWQtdXJscz48dXJsPmh0dHA6Ly93d3cubmNiaS5ubG0ubmloLmdv
di9wdWJtZWQvMTUxNDA5Njg8L3VybD48L3JlbGF0ZWQtdXJscz48L3VybHM+PGN1c3RvbTI+NDE1
ODA2PC9jdXN0b20yPjxlbGVjdHJvbmljLXJlc291cmNlLW51bT4xMC4xMTI4L0pWSS43OC4xMS41
NzA3LTU3MTkuMjAwNDwvZWxlY3Ryb25pYy1yZXNvdXJjZS1udW0+PC9yZWNvcmQ+PC9DaXRlPjxD
aXRlPjxBdXRob3I+WHUgRDwvQXV0aG9yPjxZZWFyPjIwMDY8L1llYXI+PFJlY051bT4xMzM8L1Jl
Y051bT48cmVjb3JkPjxyZWMtbnVtYmVyPjEzMzwvcmVjLW51bWJlcj48Zm9yZWlnbi1rZXlzPjxr
ZXkgYXBwPSJFTiIgZGItaWQ9ImF6d3YwMnJ2MDB4cDI3ZXR0YW5wYXY1aDIwZHhlYXZ6cHNzZiI+
MTMzPC9rZXk+PC9mb3JlaWduLWtleXM+PHJlZi10eXBlIG5hbWU9IkpvdXJuYWwgQXJ0aWNsZSI+
MTc8L3JlZi10eXBlPjxjb250cmlidXRvcnM+PGF1dGhvcnM+PGF1dGhvcj5YdSBELCA8L2F1dGhv
cj48YXV0aG9yPkZ1IEosIDwvYXV0aG9yPjxhdXRob3I+SmluIEwsIDwvYXV0aG9yPjxhdXRob3I+
WmhhbmcgSCw8L2F1dGhvcj48YXV0aG9yPiBaaG91IEMsPC9hdXRob3I+PGF1dGhvcj4gWm91IFos
IDwvYXV0aG9yPjxhdXRob3I+WmhhbyBKTSw8L2F1dGhvcj48YXV0aG9yPiBaaGFuZyBCLCA8L2F1
dGhvcj48YXV0aG9yPlNoaSBNLDwvYXV0aG9yPjxhdXRob3I+IERpbmcgWCwgPC9hdXRob3I+PGF1
dGhvcj5UYW5nIFosIDwvYXV0aG9yPjxhdXRob3I+RnUgWVgsIDwvYXV0aG9yPjxhdXRob3I+V2Fu
ZyBGUzwvYXV0aG9yPjwvYXV0aG9ycz48L2NvbnRyaWJ1dG9ycz48dGl0bGVzPjx0aXRsZT5DaXJj
dWxhdGluZyBhbmQgTGl2ZXIgUmVzaWRlbnQgQ0Q0K0NEMjUrIFJlZ3VsYXRvcnkgVCBDZWxscyBB
Y3RpdmVseSBJbmZsdWVuY2UgdGhlIEFudGl2aXJhbCBJbW11bmUgUmVzcG9uc2UgYW5kIERpc2Vh
c2UgUHJvZ3Jlc3Npb24gaW4gUGF0aWVudHMgd2l0aCBIZXBhdGl0aXMgQjwvdGl0bGU+PHNlY29u
ZGFyeS10aXRsZT5KIEltbXVub2w8L3NlY29uZGFyeS10aXRsZT48L3RpdGxlcz48cGVyaW9kaWNh
bD48ZnVsbC10aXRsZT5KIEltbXVub2w8L2Z1bGwtdGl0bGU+PC9wZXJpb2RpY2FsPjxwYWdlcz43
MzktNzQ3PC9wYWdlcz48dm9sdW1lPjE3Nzwvdm9sdW1lPjxkYXRlcz48eWVhcj4yMDA2PC95ZWFy
PjwvZGF0ZXM+PHVybHM+PC91cmxzPjxjdXN0b20yPlBNSUQ6IDE2Nzg1NTczIDwvY3VzdG9tMj48
L3JlY29yZD48L0NpdGU+PC9FbmROb3RlPgAA
</w:fldData>
        </w:fldChar>
      </w:r>
      <w:r w:rsidRPr="000B59E1">
        <w:rPr>
          <w:rFonts w:ascii="Book Antiqua" w:hAnsi="Book Antiqua"/>
          <w:kern w:val="0"/>
          <w:sz w:val="24"/>
          <w:szCs w:val="24"/>
        </w:rPr>
        <w:instrText xml:space="preserve"> ADDIN EN.CITE.DATA </w:instrText>
      </w:r>
      <w:r w:rsidRPr="000B59E1">
        <w:rPr>
          <w:rFonts w:ascii="Book Antiqua" w:hAnsi="Book Antiqua"/>
          <w:kern w:val="0"/>
          <w:sz w:val="24"/>
          <w:szCs w:val="24"/>
        </w:rPr>
      </w:r>
      <w:r w:rsidRPr="000B59E1">
        <w:rPr>
          <w:rFonts w:ascii="Book Antiqua" w:hAnsi="Book Antiqua"/>
          <w:kern w:val="0"/>
          <w:sz w:val="24"/>
          <w:szCs w:val="24"/>
        </w:rPr>
        <w:fldChar w:fldCharType="end"/>
      </w:r>
      <w:r w:rsidRPr="000B59E1">
        <w:rPr>
          <w:rFonts w:ascii="Book Antiqua" w:hAnsi="Book Antiqua"/>
          <w:kern w:val="0"/>
          <w:sz w:val="24"/>
          <w:szCs w:val="24"/>
        </w:rPr>
      </w:r>
      <w:r w:rsidRPr="000B59E1">
        <w:rPr>
          <w:rFonts w:ascii="Book Antiqua" w:hAnsi="Book Antiqua"/>
          <w:kern w:val="0"/>
          <w:sz w:val="24"/>
          <w:szCs w:val="24"/>
        </w:rPr>
        <w:fldChar w:fldCharType="separate"/>
      </w:r>
      <w:r w:rsidRPr="000B59E1">
        <w:rPr>
          <w:rFonts w:ascii="Book Antiqua" w:hAnsi="Book Antiqua"/>
          <w:kern w:val="0"/>
          <w:sz w:val="24"/>
          <w:szCs w:val="24"/>
          <w:vertAlign w:val="superscript"/>
        </w:rPr>
        <w:t>[</w:t>
      </w:r>
      <w:hyperlink w:anchor="_ENREF_9" w:tooltip="Boni, 1998 #120" w:history="1">
        <w:r w:rsidRPr="000B59E1">
          <w:rPr>
            <w:rFonts w:ascii="Book Antiqua" w:hAnsi="Book Antiqua"/>
            <w:kern w:val="0"/>
            <w:sz w:val="24"/>
            <w:szCs w:val="24"/>
            <w:vertAlign w:val="superscript"/>
          </w:rPr>
          <w:t>9-16</w:t>
        </w:r>
      </w:hyperlink>
      <w:r>
        <w:rPr>
          <w:rFonts w:ascii="Book Antiqua" w:hAnsi="Book Antiqua"/>
          <w:kern w:val="0"/>
          <w:sz w:val="24"/>
          <w:szCs w:val="24"/>
          <w:vertAlign w:val="superscript"/>
        </w:rPr>
        <w:t>,</w:t>
      </w:r>
      <w:hyperlink w:anchor="_ENREF_18" w:tooltip="Thimme, 2003 #129" w:history="1">
        <w:r w:rsidRPr="000B59E1">
          <w:rPr>
            <w:rFonts w:ascii="Book Antiqua" w:hAnsi="Book Antiqua"/>
            <w:kern w:val="0"/>
            <w:sz w:val="24"/>
            <w:szCs w:val="24"/>
            <w:vertAlign w:val="superscript"/>
          </w:rPr>
          <w:t>18-21</w:t>
        </w:r>
      </w:hyperlink>
      <w:r w:rsidRPr="000B59E1">
        <w:rPr>
          <w:rFonts w:ascii="Book Antiqua" w:hAnsi="Book Antiqua"/>
          <w:kern w:val="0"/>
          <w:sz w:val="24"/>
          <w:szCs w:val="24"/>
          <w:vertAlign w:val="superscript"/>
        </w:rPr>
        <w:t>]</w:t>
      </w:r>
      <w:r w:rsidRPr="000B59E1">
        <w:rPr>
          <w:rFonts w:ascii="Book Antiqua" w:hAnsi="Book Antiqua"/>
          <w:kern w:val="0"/>
          <w:sz w:val="24"/>
          <w:szCs w:val="24"/>
        </w:rPr>
        <w:fldChar w:fldCharType="end"/>
      </w:r>
      <w:r w:rsidRPr="000B59E1">
        <w:rPr>
          <w:rFonts w:ascii="Book Antiqua" w:hAnsi="Book Antiqua"/>
          <w:kern w:val="0"/>
          <w:sz w:val="24"/>
          <w:szCs w:val="24"/>
        </w:rPr>
        <w:t xml:space="preserve">. We first directly compared the immune systems of HBeAg-positive patients treated with LDT </w:t>
      </w:r>
      <w:r w:rsidRPr="00A87F42">
        <w:rPr>
          <w:rFonts w:ascii="Book Antiqua" w:hAnsi="Book Antiqua"/>
          <w:i/>
          <w:kern w:val="0"/>
          <w:sz w:val="24"/>
          <w:szCs w:val="24"/>
        </w:rPr>
        <w:t>vs</w:t>
      </w:r>
      <w:r w:rsidRPr="000B59E1">
        <w:rPr>
          <w:rFonts w:ascii="Book Antiqua" w:hAnsi="Book Antiqua"/>
          <w:kern w:val="0"/>
          <w:sz w:val="24"/>
          <w:szCs w:val="24"/>
        </w:rPr>
        <w:t xml:space="preserve"> LAM and found that the main negative immune regulators involved in chronic HBV infection in both groups declined along with virus replication, but there were no significant differences between the two groups. We only found that the mean frequency of PD-1+ CD8 T cells in patients treated with LDT was lower than that of patients treated with LAM during treatment week 4 (LAM:</w:t>
      </w:r>
      <w:r>
        <w:rPr>
          <w:rFonts w:ascii="Book Antiqua" w:hAnsi="Book Antiqua"/>
          <w:kern w:val="0"/>
          <w:sz w:val="24"/>
          <w:szCs w:val="24"/>
        </w:rPr>
        <w:t xml:space="preserve"> </w:t>
      </w:r>
      <w:r w:rsidRPr="000B59E1">
        <w:rPr>
          <w:rFonts w:ascii="Book Antiqua" w:hAnsi="Book Antiqua"/>
          <w:kern w:val="0"/>
          <w:sz w:val="24"/>
          <w:szCs w:val="24"/>
        </w:rPr>
        <w:t>20.51</w:t>
      </w:r>
      <w:r>
        <w:rPr>
          <w:rFonts w:ascii="Book Antiqua" w:hAnsi="Book Antiqua"/>
          <w:kern w:val="0"/>
          <w:sz w:val="24"/>
          <w:szCs w:val="24"/>
        </w:rPr>
        <w:t>%</w:t>
      </w:r>
      <w:r w:rsidRPr="000B59E1">
        <w:rPr>
          <w:rFonts w:ascii="Book Antiqua" w:hAnsi="Book Antiqua"/>
          <w:kern w:val="0"/>
          <w:sz w:val="24"/>
          <w:szCs w:val="24"/>
        </w:rPr>
        <w:t xml:space="preserve"> ± 20.96% </w:t>
      </w:r>
      <w:r w:rsidRPr="00A87F42">
        <w:rPr>
          <w:rFonts w:ascii="Book Antiqua" w:hAnsi="Book Antiqua"/>
          <w:i/>
          <w:kern w:val="0"/>
          <w:sz w:val="24"/>
          <w:szCs w:val="24"/>
        </w:rPr>
        <w:t>vs</w:t>
      </w:r>
      <w:r w:rsidRPr="000B59E1">
        <w:rPr>
          <w:rFonts w:ascii="Book Antiqua" w:hAnsi="Book Antiqua"/>
          <w:kern w:val="0"/>
          <w:sz w:val="24"/>
          <w:szCs w:val="24"/>
        </w:rPr>
        <w:t xml:space="preserve"> LDT</w:t>
      </w:r>
      <w:r w:rsidRPr="000B59E1">
        <w:rPr>
          <w:rFonts w:ascii="Book Antiqua" w:hAnsi="Book Antiqua" w:hint="eastAsia"/>
          <w:kern w:val="0"/>
          <w:sz w:val="24"/>
          <w:szCs w:val="24"/>
        </w:rPr>
        <w:t>：</w:t>
      </w:r>
      <w:r w:rsidRPr="000B59E1">
        <w:rPr>
          <w:rFonts w:ascii="Book Antiqua" w:hAnsi="Book Antiqua"/>
          <w:kern w:val="0"/>
          <w:sz w:val="24"/>
          <w:szCs w:val="24"/>
        </w:rPr>
        <w:t>10.08</w:t>
      </w:r>
      <w:r>
        <w:rPr>
          <w:rFonts w:ascii="Book Antiqua" w:hAnsi="Book Antiqua"/>
          <w:kern w:val="0"/>
          <w:sz w:val="24"/>
          <w:szCs w:val="24"/>
        </w:rPr>
        <w:t>%</w:t>
      </w:r>
      <w:r w:rsidRPr="000B59E1">
        <w:rPr>
          <w:rFonts w:ascii="Book Antiqua" w:hAnsi="Book Antiqua"/>
          <w:kern w:val="0"/>
          <w:sz w:val="24"/>
          <w:szCs w:val="24"/>
        </w:rPr>
        <w:t xml:space="preserve"> ± 6.83%, </w:t>
      </w:r>
      <w:r w:rsidRPr="00E76F29">
        <w:rPr>
          <w:rFonts w:ascii="Book Antiqua" w:hAnsi="Book Antiqua"/>
          <w:i/>
          <w:kern w:val="0"/>
          <w:sz w:val="24"/>
          <w:szCs w:val="24"/>
        </w:rPr>
        <w:t xml:space="preserve">P = </w:t>
      </w:r>
      <w:r w:rsidRPr="000B59E1">
        <w:rPr>
          <w:rFonts w:ascii="Book Antiqua" w:hAnsi="Book Antiqua"/>
          <w:kern w:val="0"/>
          <w:sz w:val="24"/>
          <w:szCs w:val="24"/>
        </w:rPr>
        <w:t>0.02). Further analysis revealed that the difference may be caused by the significant decline in the HBeAg level in patients receiving LDT treatment from the baseline to week 4. Our results not only further provide evidence of the immune modulatory effect associated with NA treatment in CHB patients but also suggested that the immune modulatory effect was associated with the decrease in the levels of HBV DNA or HBeAg caused by NA therapy.</w:t>
      </w:r>
    </w:p>
    <w:p w:rsidR="00DB7D1B" w:rsidRPr="000B59E1" w:rsidRDefault="00DB7D1B" w:rsidP="00D617BA">
      <w:pPr>
        <w:autoSpaceDE w:val="0"/>
        <w:autoSpaceDN w:val="0"/>
        <w:adjustRightInd w:val="0"/>
        <w:spacing w:line="360" w:lineRule="auto"/>
        <w:ind w:firstLineChars="200" w:firstLine="480"/>
        <w:rPr>
          <w:rFonts w:ascii="Book Antiqua" w:eastAsia="AdvGulliv-R" w:hAnsi="Book Antiqua"/>
          <w:kern w:val="0"/>
          <w:sz w:val="24"/>
          <w:szCs w:val="24"/>
        </w:rPr>
      </w:pPr>
      <w:r w:rsidRPr="000B59E1">
        <w:rPr>
          <w:rFonts w:ascii="Book Antiqua" w:eastAsia="AdvGulliv-R" w:hAnsi="Book Antiqua"/>
          <w:kern w:val="0"/>
          <w:sz w:val="24"/>
          <w:szCs w:val="24"/>
        </w:rPr>
        <w:t xml:space="preserve">In summary, we have demonstrated a role for distinct negative immune modulators in chronic HBV infection. Direct inhibition of HBV replication by NA treatment could cause the down-regulation of the host negative immune modulator PD-1 on CD8 T cells and a decrease in the frequency of FoxP3+ Treg cells in the first 24 weeks of therapy and could also restore the ability of </w:t>
      </w:r>
      <w:r w:rsidRPr="000B59E1">
        <w:rPr>
          <w:rFonts w:ascii="Book Antiqua" w:eastAsia="AdvGulliv-R" w:hAnsi="Book Antiqua"/>
          <w:kern w:val="0"/>
          <w:sz w:val="24"/>
          <w:szCs w:val="24"/>
        </w:rPr>
        <w:lastRenderedPageBreak/>
        <w:t>CD8 T cells to secrete pro-inflammatory cytokines. The immune modulatory effect associated with NA treatment in CHB patients was correlated with the HBV DNA and HBeAg levels. Unfortunately, we did not carry out accurate quantitative examination of HBsAg during the study, and thus we cannot determine whether host immune changes during therapy were also correlated with the HBsAg level.</w:t>
      </w:r>
    </w:p>
    <w:p w:rsidR="00DB7D1B" w:rsidRDefault="00DB7D1B" w:rsidP="00D617BA">
      <w:pPr>
        <w:spacing w:line="360" w:lineRule="auto"/>
        <w:rPr>
          <w:rFonts w:ascii="Book Antiqua" w:hAnsi="Book Antiqua"/>
          <w:b/>
          <w:caps/>
          <w:sz w:val="24"/>
          <w:szCs w:val="24"/>
        </w:rPr>
      </w:pPr>
    </w:p>
    <w:p w:rsidR="00DB7D1B" w:rsidRPr="000B59E1" w:rsidRDefault="00DB7D1B" w:rsidP="00D617BA">
      <w:pPr>
        <w:spacing w:line="360" w:lineRule="auto"/>
        <w:rPr>
          <w:rFonts w:ascii="Book Antiqua" w:hAnsi="Book Antiqua"/>
          <w:b/>
          <w:caps/>
          <w:sz w:val="24"/>
          <w:szCs w:val="24"/>
        </w:rPr>
      </w:pPr>
      <w:r w:rsidRPr="000B59E1">
        <w:rPr>
          <w:rFonts w:ascii="Book Antiqua" w:hAnsi="Book Antiqua"/>
          <w:b/>
          <w:caps/>
          <w:sz w:val="24"/>
          <w:szCs w:val="24"/>
        </w:rPr>
        <w:t>Acknowledgments</w:t>
      </w:r>
    </w:p>
    <w:p w:rsidR="00DB7D1B" w:rsidRPr="000B59E1" w:rsidRDefault="00DB7D1B" w:rsidP="00D617BA">
      <w:pPr>
        <w:autoSpaceDE w:val="0"/>
        <w:autoSpaceDN w:val="0"/>
        <w:adjustRightInd w:val="0"/>
        <w:spacing w:line="360" w:lineRule="auto"/>
        <w:rPr>
          <w:rFonts w:ascii="Book Antiqua" w:eastAsia="AdvGulliv-R" w:hAnsi="Book Antiqua"/>
          <w:kern w:val="0"/>
          <w:sz w:val="24"/>
          <w:szCs w:val="24"/>
        </w:rPr>
      </w:pPr>
      <w:r w:rsidRPr="000B59E1">
        <w:rPr>
          <w:rFonts w:ascii="Book Antiqua" w:eastAsia="AdvGulliv-R" w:hAnsi="Book Antiqua"/>
          <w:kern w:val="0"/>
          <w:sz w:val="24"/>
          <w:szCs w:val="24"/>
        </w:rPr>
        <w:t>We would like to thank all of the patients enrolled in this study for their kind understanding and support.</w:t>
      </w:r>
    </w:p>
    <w:p w:rsidR="00DB7D1B" w:rsidRDefault="00DB7D1B" w:rsidP="00D617BA">
      <w:pPr>
        <w:autoSpaceDE w:val="0"/>
        <w:autoSpaceDN w:val="0"/>
        <w:adjustRightInd w:val="0"/>
        <w:spacing w:line="360" w:lineRule="auto"/>
        <w:rPr>
          <w:rFonts w:ascii="Book Antiqua" w:hAnsi="Book Antiqua" w:cs="宋体"/>
          <w:b/>
          <w:kern w:val="0"/>
          <w:sz w:val="24"/>
          <w:szCs w:val="24"/>
        </w:rPr>
      </w:pPr>
    </w:p>
    <w:p w:rsidR="00DB7D1B" w:rsidRPr="000B59E1" w:rsidRDefault="00DB7D1B" w:rsidP="00D617BA">
      <w:pPr>
        <w:autoSpaceDE w:val="0"/>
        <w:autoSpaceDN w:val="0"/>
        <w:adjustRightInd w:val="0"/>
        <w:spacing w:line="360" w:lineRule="auto"/>
        <w:rPr>
          <w:rFonts w:ascii="Book Antiqua" w:eastAsia="AdvGulliv-R" w:hAnsi="Book Antiqua"/>
          <w:kern w:val="0"/>
          <w:sz w:val="24"/>
          <w:szCs w:val="24"/>
        </w:rPr>
      </w:pPr>
      <w:r w:rsidRPr="000B59E1">
        <w:rPr>
          <w:rFonts w:ascii="Book Antiqua" w:hAnsi="Book Antiqua" w:cs="宋体"/>
          <w:b/>
          <w:kern w:val="0"/>
          <w:sz w:val="24"/>
          <w:szCs w:val="24"/>
        </w:rPr>
        <w:t>COMMENTS</w:t>
      </w:r>
    </w:p>
    <w:p w:rsidR="00DB7D1B" w:rsidRPr="006319BF" w:rsidRDefault="00DB7D1B" w:rsidP="00D617BA">
      <w:pPr>
        <w:autoSpaceDE w:val="0"/>
        <w:autoSpaceDN w:val="0"/>
        <w:adjustRightInd w:val="0"/>
        <w:spacing w:line="360" w:lineRule="auto"/>
        <w:rPr>
          <w:rFonts w:ascii="Book Antiqua" w:eastAsia="AdvGulliv-R" w:hAnsi="Book Antiqua"/>
          <w:b/>
          <w:i/>
          <w:kern w:val="0"/>
          <w:sz w:val="24"/>
          <w:szCs w:val="24"/>
        </w:rPr>
      </w:pPr>
      <w:r w:rsidRPr="006319BF">
        <w:rPr>
          <w:rFonts w:ascii="Book Antiqua" w:eastAsia="AdvGulliv-R" w:hAnsi="Book Antiqua"/>
          <w:b/>
          <w:i/>
          <w:kern w:val="0"/>
          <w:sz w:val="24"/>
          <w:szCs w:val="24"/>
        </w:rPr>
        <w:t>Background</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Different nucleoside agents (NAs) lead to different hepatitis B envelope antigen (HBeAg) conversation rates. NA therapy accompanied short-term host immune restoration. However, until now, there has been a lack of evidence on whether there are differences between the different NAs, and little is known about the relationship between the changes in host immunity and the HBeAg level during NA therapy.</w:t>
      </w:r>
    </w:p>
    <w:p w:rsidR="00DB7D1B" w:rsidRDefault="00DB7D1B" w:rsidP="00D617BA">
      <w:pPr>
        <w:spacing w:line="360" w:lineRule="auto"/>
        <w:rPr>
          <w:rFonts w:ascii="Book Antiqua" w:hAnsi="Book Antiqua"/>
          <w:b/>
          <w:bCs/>
          <w:sz w:val="24"/>
          <w:szCs w:val="24"/>
        </w:rPr>
      </w:pPr>
    </w:p>
    <w:p w:rsidR="00DB7D1B" w:rsidRPr="00E23546" w:rsidRDefault="00DB7D1B" w:rsidP="00D617BA">
      <w:pPr>
        <w:spacing w:line="360" w:lineRule="auto"/>
        <w:rPr>
          <w:rFonts w:ascii="Book Antiqua" w:hAnsi="Book Antiqua"/>
          <w:b/>
          <w:bCs/>
          <w:i/>
          <w:sz w:val="24"/>
          <w:szCs w:val="24"/>
        </w:rPr>
      </w:pPr>
      <w:r w:rsidRPr="00E23546">
        <w:rPr>
          <w:rFonts w:ascii="Book Antiqua" w:hAnsi="Book Antiqua"/>
          <w:b/>
          <w:bCs/>
          <w:i/>
          <w:sz w:val="24"/>
          <w:szCs w:val="24"/>
        </w:rPr>
        <w:t>Research frontiers</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Several studies have shown that NA therapy could cause short-term restoration of the host immune response.</w:t>
      </w:r>
    </w:p>
    <w:p w:rsidR="00DB7D1B" w:rsidRDefault="00DB7D1B" w:rsidP="00D617BA">
      <w:pPr>
        <w:spacing w:line="360" w:lineRule="auto"/>
        <w:rPr>
          <w:rFonts w:ascii="Book Antiqua" w:hAnsi="Book Antiqua"/>
          <w:b/>
          <w:bCs/>
          <w:sz w:val="24"/>
          <w:szCs w:val="24"/>
        </w:rPr>
      </w:pPr>
    </w:p>
    <w:p w:rsidR="00DB7D1B" w:rsidRPr="00E23546" w:rsidRDefault="00DB7D1B" w:rsidP="00D617BA">
      <w:pPr>
        <w:spacing w:line="360" w:lineRule="auto"/>
        <w:rPr>
          <w:rFonts w:ascii="Book Antiqua" w:hAnsi="Book Antiqua"/>
          <w:b/>
          <w:bCs/>
          <w:i/>
          <w:sz w:val="24"/>
          <w:szCs w:val="24"/>
        </w:rPr>
      </w:pPr>
      <w:r w:rsidRPr="00E23546">
        <w:rPr>
          <w:rFonts w:ascii="Book Antiqua" w:hAnsi="Book Antiqua"/>
          <w:b/>
          <w:bCs/>
          <w:i/>
          <w:sz w:val="24"/>
          <w:szCs w:val="24"/>
        </w:rPr>
        <w:t>Innovations and breakthroughs</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 xml:space="preserve">In this study, we compared the immune systems of HBeAg-positive patients treated with </w:t>
      </w:r>
      <w:r>
        <w:rPr>
          <w:rFonts w:ascii="Book Antiqua" w:hAnsi="Book Antiqua"/>
          <w:kern w:val="0"/>
          <w:sz w:val="24"/>
          <w:szCs w:val="24"/>
        </w:rPr>
        <w:t xml:space="preserve">telbivudine (LDT) or </w:t>
      </w:r>
      <w:r w:rsidRPr="00127BF0">
        <w:rPr>
          <w:rFonts w:ascii="Book Antiqua" w:hAnsi="Book Antiqua"/>
          <w:kern w:val="0"/>
          <w:sz w:val="24"/>
          <w:szCs w:val="24"/>
        </w:rPr>
        <w:t>lamivudine (LAM)</w:t>
      </w:r>
      <w:r>
        <w:rPr>
          <w:rFonts w:ascii="Book Antiqua" w:hAnsi="Book Antiqua"/>
          <w:kern w:val="0"/>
          <w:sz w:val="24"/>
          <w:szCs w:val="24"/>
        </w:rPr>
        <w:t xml:space="preserve"> </w:t>
      </w:r>
      <w:r w:rsidRPr="000B59E1">
        <w:rPr>
          <w:rFonts w:ascii="Book Antiqua" w:hAnsi="Book Antiqua"/>
          <w:kern w:val="0"/>
          <w:sz w:val="24"/>
          <w:szCs w:val="24"/>
        </w:rPr>
        <w:t>head-to-head and longitudinally investigated the relationship between PD-1 expression on CD8 T cells and</w:t>
      </w:r>
      <w:r>
        <w:rPr>
          <w:rFonts w:ascii="Book Antiqua" w:hAnsi="Book Antiqua"/>
          <w:kern w:val="0"/>
          <w:sz w:val="24"/>
          <w:szCs w:val="24"/>
        </w:rPr>
        <w:t xml:space="preserve"> the frequency of</w:t>
      </w:r>
      <w:r w:rsidRPr="000B59E1">
        <w:rPr>
          <w:rFonts w:ascii="Book Antiqua" w:hAnsi="Book Antiqua"/>
          <w:kern w:val="0"/>
          <w:sz w:val="24"/>
          <w:szCs w:val="24"/>
        </w:rPr>
        <w:t xml:space="preserve"> Treg cells with the virological parameters of HBeAg-positive chronic hepatitis B (CHB)</w:t>
      </w:r>
      <w:r>
        <w:rPr>
          <w:rFonts w:ascii="Book Antiqua" w:hAnsi="Book Antiqua"/>
          <w:kern w:val="0"/>
          <w:sz w:val="24"/>
          <w:szCs w:val="24"/>
        </w:rPr>
        <w:t xml:space="preserve"> </w:t>
      </w:r>
      <w:r w:rsidRPr="000B59E1">
        <w:rPr>
          <w:rFonts w:ascii="Book Antiqua" w:hAnsi="Book Antiqua"/>
          <w:kern w:val="0"/>
          <w:sz w:val="24"/>
          <w:szCs w:val="24"/>
        </w:rPr>
        <w:t xml:space="preserve">patients receiving treatment with </w:t>
      </w:r>
      <w:r w:rsidRPr="000B59E1">
        <w:rPr>
          <w:rFonts w:ascii="Book Antiqua" w:hAnsi="Book Antiqua"/>
          <w:kern w:val="0"/>
          <w:sz w:val="24"/>
          <w:szCs w:val="24"/>
        </w:rPr>
        <w:lastRenderedPageBreak/>
        <w:t>LDT or LAM. Direct inhibition of hepatitis B virus (HBV)</w:t>
      </w:r>
      <w:r>
        <w:rPr>
          <w:rFonts w:ascii="Book Antiqua" w:hAnsi="Book Antiqua"/>
          <w:kern w:val="0"/>
          <w:sz w:val="24"/>
          <w:szCs w:val="24"/>
        </w:rPr>
        <w:t xml:space="preserve"> </w:t>
      </w:r>
      <w:r w:rsidRPr="000B59E1">
        <w:rPr>
          <w:rFonts w:ascii="Book Antiqua" w:hAnsi="Book Antiqua"/>
          <w:kern w:val="0"/>
          <w:sz w:val="24"/>
          <w:szCs w:val="24"/>
        </w:rPr>
        <w:t>replication by NA treatment could decrease the frequencies of PD-1+ CD8 T cells and FTreg cells during the first 24 w</w:t>
      </w:r>
      <w:r>
        <w:rPr>
          <w:rFonts w:ascii="Book Antiqua" w:hAnsi="Book Antiqua"/>
          <w:kern w:val="0"/>
          <w:sz w:val="24"/>
          <w:szCs w:val="24"/>
        </w:rPr>
        <w:t>k</w:t>
      </w:r>
      <w:r w:rsidRPr="000B59E1">
        <w:rPr>
          <w:rFonts w:ascii="Book Antiqua" w:hAnsi="Book Antiqua"/>
          <w:kern w:val="0"/>
          <w:sz w:val="24"/>
          <w:szCs w:val="24"/>
        </w:rPr>
        <w:t xml:space="preserve"> of therapy and could also restore the ability of CD8 T cells to secrete pro-inflammatory cytokines. The immune modulatory effect associated with NA treatment in CHB patients was correlated with the HBV DNA and HBeAg levels.</w:t>
      </w:r>
    </w:p>
    <w:p w:rsidR="00DB7D1B" w:rsidRDefault="00DB7D1B" w:rsidP="00D617BA">
      <w:pPr>
        <w:spacing w:line="360" w:lineRule="auto"/>
        <w:rPr>
          <w:rFonts w:ascii="Book Antiqua" w:hAnsi="Book Antiqua"/>
          <w:b/>
          <w:bCs/>
          <w:sz w:val="24"/>
          <w:szCs w:val="24"/>
        </w:rPr>
      </w:pPr>
    </w:p>
    <w:p w:rsidR="00DB7D1B" w:rsidRPr="00127BF0" w:rsidRDefault="00DB7D1B" w:rsidP="00D617BA">
      <w:pPr>
        <w:spacing w:line="360" w:lineRule="auto"/>
        <w:rPr>
          <w:rFonts w:ascii="Book Antiqua" w:hAnsi="Book Antiqua"/>
          <w:b/>
          <w:bCs/>
          <w:i/>
          <w:sz w:val="24"/>
          <w:szCs w:val="24"/>
        </w:rPr>
      </w:pPr>
      <w:r w:rsidRPr="00127BF0">
        <w:rPr>
          <w:rFonts w:ascii="Book Antiqua" w:hAnsi="Book Antiqua"/>
          <w:b/>
          <w:bCs/>
          <w:i/>
          <w:sz w:val="24"/>
          <w:szCs w:val="24"/>
        </w:rPr>
        <w:t xml:space="preserve">Applications </w:t>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0B59E1">
        <w:rPr>
          <w:rFonts w:ascii="Book Antiqua" w:hAnsi="Book Antiqua"/>
          <w:kern w:val="0"/>
          <w:sz w:val="24"/>
          <w:szCs w:val="24"/>
        </w:rPr>
        <w:t>By discussing the alterations in the host immune systems of HBeAg-positive CHB patients during treatment with</w:t>
      </w:r>
      <w:r>
        <w:rPr>
          <w:rFonts w:ascii="Book Antiqua" w:hAnsi="Book Antiqua"/>
          <w:kern w:val="0"/>
          <w:sz w:val="24"/>
          <w:szCs w:val="24"/>
        </w:rPr>
        <w:t xml:space="preserve"> different NAs</w:t>
      </w:r>
      <w:r w:rsidRPr="000B59E1">
        <w:rPr>
          <w:rFonts w:ascii="Book Antiqua" w:hAnsi="Book Antiqua"/>
          <w:kern w:val="0"/>
          <w:sz w:val="24"/>
          <w:szCs w:val="24"/>
        </w:rPr>
        <w:t>, this study may present a future strategy for combined therapy with immune modulators and NAs for these patients.</w:t>
      </w:r>
    </w:p>
    <w:p w:rsidR="00DB7D1B" w:rsidRDefault="00DB7D1B" w:rsidP="00D617BA">
      <w:pPr>
        <w:spacing w:line="360" w:lineRule="auto"/>
        <w:rPr>
          <w:rFonts w:ascii="Book Antiqua" w:hAnsi="Book Antiqua"/>
          <w:b/>
          <w:bCs/>
          <w:sz w:val="24"/>
          <w:szCs w:val="24"/>
        </w:rPr>
      </w:pPr>
    </w:p>
    <w:p w:rsidR="00DB7D1B" w:rsidRPr="00127BF0" w:rsidRDefault="00DB7D1B" w:rsidP="00D617BA">
      <w:pPr>
        <w:spacing w:line="360" w:lineRule="auto"/>
        <w:rPr>
          <w:rFonts w:ascii="Book Antiqua" w:hAnsi="Book Antiqua"/>
          <w:i/>
          <w:sz w:val="24"/>
          <w:szCs w:val="24"/>
        </w:rPr>
      </w:pPr>
      <w:r w:rsidRPr="00127BF0">
        <w:rPr>
          <w:rFonts w:ascii="Book Antiqua" w:hAnsi="Book Antiqua"/>
          <w:b/>
          <w:bCs/>
          <w:i/>
          <w:sz w:val="24"/>
          <w:szCs w:val="24"/>
        </w:rPr>
        <w:t>Peer review</w:t>
      </w:r>
    </w:p>
    <w:p w:rsidR="00DB7D1B" w:rsidRPr="000B59E1" w:rsidRDefault="00DB7D1B" w:rsidP="00D617BA">
      <w:pPr>
        <w:spacing w:line="360" w:lineRule="auto"/>
        <w:rPr>
          <w:rFonts w:ascii="Book Antiqua" w:hAnsi="Book Antiqua"/>
          <w:sz w:val="24"/>
          <w:szCs w:val="24"/>
        </w:rPr>
      </w:pPr>
      <w:r w:rsidRPr="000B59E1">
        <w:rPr>
          <w:rFonts w:ascii="Book Antiqua" w:hAnsi="Book Antiqua"/>
          <w:kern w:val="0"/>
          <w:sz w:val="24"/>
          <w:szCs w:val="24"/>
        </w:rPr>
        <w:t>This is an interesting paper with a reasonable hypothesis, logical workflow and nice illustration. The data suggested that NAs might restore the host immune response by reducing HBV replication, but there is a lack of evidence on whether there are differences between the different NAs; additionally, little is known about the relationship between the alterations in the host immune response and the HBeAg levels during nucleoside analogue therapy. The aim of this paper to determine the relationship between host immunity and virological parameters or the NAs themselves in patients wi</w:t>
      </w:r>
      <w:r>
        <w:rPr>
          <w:rFonts w:ascii="Book Antiqua" w:hAnsi="Book Antiqua"/>
          <w:kern w:val="0"/>
          <w:sz w:val="24"/>
          <w:szCs w:val="24"/>
        </w:rPr>
        <w:t>th chronic hepatitis B</w:t>
      </w:r>
      <w:r w:rsidRPr="000B59E1">
        <w:rPr>
          <w:rFonts w:ascii="Book Antiqua" w:hAnsi="Book Antiqua"/>
          <w:kern w:val="0"/>
          <w:sz w:val="24"/>
          <w:szCs w:val="24"/>
        </w:rPr>
        <w:t xml:space="preserve"> receiving treatment with different NAs. </w:t>
      </w:r>
    </w:p>
    <w:p w:rsidR="00DB7D1B" w:rsidRPr="000B59E1" w:rsidRDefault="00DB7D1B" w:rsidP="00D617BA">
      <w:pPr>
        <w:autoSpaceDE w:val="0"/>
        <w:autoSpaceDN w:val="0"/>
        <w:adjustRightInd w:val="0"/>
        <w:spacing w:line="360" w:lineRule="auto"/>
        <w:rPr>
          <w:rFonts w:ascii="Book Antiqua" w:hAnsi="Book Antiqua"/>
          <w:kern w:val="0"/>
          <w:sz w:val="24"/>
          <w:szCs w:val="24"/>
        </w:rPr>
      </w:pPr>
    </w:p>
    <w:p w:rsidR="00DB7D1B" w:rsidRDefault="00DB7D1B" w:rsidP="00D617BA">
      <w:pPr>
        <w:autoSpaceDE w:val="0"/>
        <w:autoSpaceDN w:val="0"/>
        <w:adjustRightInd w:val="0"/>
        <w:spacing w:line="360" w:lineRule="auto"/>
        <w:rPr>
          <w:rFonts w:ascii="Book Antiqua" w:eastAsia="AdvGulliv-R" w:hAnsi="Book Antiqua"/>
          <w:kern w:val="0"/>
          <w:sz w:val="24"/>
          <w:szCs w:val="24"/>
        </w:rPr>
      </w:pPr>
      <w:r>
        <w:rPr>
          <w:rFonts w:ascii="Book Antiqua" w:eastAsia="AdvGulliv-R" w:hAnsi="Book Antiqua"/>
          <w:kern w:val="0"/>
          <w:sz w:val="24"/>
          <w:szCs w:val="24"/>
        </w:rPr>
        <w:br w:type="page"/>
      </w:r>
    </w:p>
    <w:p w:rsidR="00DB7D1B" w:rsidRPr="002075C6" w:rsidRDefault="00DB7D1B" w:rsidP="00D617BA">
      <w:pPr>
        <w:autoSpaceDE w:val="0"/>
        <w:autoSpaceDN w:val="0"/>
        <w:adjustRightInd w:val="0"/>
        <w:spacing w:line="360" w:lineRule="auto"/>
        <w:rPr>
          <w:rFonts w:ascii="Book Antiqua" w:hAnsi="Book Antiqua"/>
          <w:b/>
        </w:rPr>
      </w:pPr>
      <w:r w:rsidRPr="002075C6">
        <w:rPr>
          <w:rFonts w:ascii="Book Antiqua" w:hAnsi="Book Antiqua"/>
          <w:b/>
        </w:rPr>
        <w:t>REFERENCES</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 </w:t>
      </w:r>
      <w:r w:rsidRPr="00D4318D">
        <w:rPr>
          <w:rFonts w:ascii="Book Antiqua" w:hAnsi="Book Antiqua" w:cs="宋体"/>
          <w:b/>
          <w:bCs/>
          <w:color w:val="000000"/>
          <w:kern w:val="0"/>
          <w:szCs w:val="21"/>
        </w:rPr>
        <w:t>Liaw YF</w:t>
      </w:r>
      <w:r w:rsidRPr="00D4318D">
        <w:rPr>
          <w:rFonts w:ascii="Book Antiqua" w:hAnsi="Book Antiqua" w:cs="宋体"/>
          <w:color w:val="000000"/>
          <w:kern w:val="0"/>
          <w:szCs w:val="21"/>
        </w:rPr>
        <w:t>, Chu CM. Hepatitis B virus infection. </w:t>
      </w:r>
      <w:r w:rsidRPr="00D4318D">
        <w:rPr>
          <w:rFonts w:ascii="Book Antiqua" w:hAnsi="Book Antiqua" w:cs="宋体"/>
          <w:i/>
          <w:iCs/>
          <w:color w:val="000000"/>
          <w:kern w:val="0"/>
          <w:szCs w:val="21"/>
        </w:rPr>
        <w:t>Lancet</w:t>
      </w:r>
      <w:r w:rsidRPr="00D4318D">
        <w:rPr>
          <w:rFonts w:ascii="Book Antiqua" w:hAnsi="Book Antiqua" w:cs="宋体"/>
          <w:color w:val="000000"/>
          <w:kern w:val="0"/>
          <w:szCs w:val="21"/>
        </w:rPr>
        <w:t> 2009; </w:t>
      </w:r>
      <w:r w:rsidRPr="00D4318D">
        <w:rPr>
          <w:rFonts w:ascii="Book Antiqua" w:hAnsi="Book Antiqua" w:cs="宋体"/>
          <w:b/>
          <w:bCs/>
          <w:color w:val="000000"/>
          <w:kern w:val="0"/>
          <w:szCs w:val="21"/>
        </w:rPr>
        <w:t>373</w:t>
      </w:r>
      <w:r w:rsidRPr="00D4318D">
        <w:rPr>
          <w:rFonts w:ascii="Book Antiqua" w:hAnsi="Book Antiqua" w:cs="宋体"/>
          <w:color w:val="000000"/>
          <w:kern w:val="0"/>
          <w:szCs w:val="21"/>
        </w:rPr>
        <w:t>: 582-592 [PMID: 19217993 DOI: 10.1016/S0140-6736(09)60207-5]</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 </w:t>
      </w:r>
      <w:r w:rsidRPr="00D4318D">
        <w:rPr>
          <w:rFonts w:ascii="Book Antiqua" w:hAnsi="Book Antiqua" w:cs="宋体"/>
          <w:b/>
          <w:bCs/>
          <w:color w:val="000000"/>
          <w:kern w:val="0"/>
          <w:szCs w:val="21"/>
        </w:rPr>
        <w:t>Lok AS</w:t>
      </w:r>
      <w:r w:rsidRPr="00D4318D">
        <w:rPr>
          <w:rFonts w:ascii="Book Antiqua" w:hAnsi="Book Antiqua" w:cs="宋体"/>
          <w:color w:val="000000"/>
          <w:kern w:val="0"/>
          <w:szCs w:val="21"/>
        </w:rPr>
        <w:t>, McMahon BJ. Chronic hepatitis B. </w:t>
      </w:r>
      <w:r w:rsidRPr="00D4318D">
        <w:rPr>
          <w:rFonts w:ascii="Book Antiqua" w:hAnsi="Book Antiqua" w:cs="宋体"/>
          <w:i/>
          <w:iCs/>
          <w:color w:val="000000"/>
          <w:kern w:val="0"/>
          <w:szCs w:val="21"/>
        </w:rPr>
        <w:t>Hepatology</w:t>
      </w:r>
      <w:r w:rsidRPr="00D4318D">
        <w:rPr>
          <w:rFonts w:ascii="Book Antiqua" w:hAnsi="Book Antiqua" w:cs="宋体"/>
          <w:color w:val="000000"/>
          <w:kern w:val="0"/>
          <w:szCs w:val="21"/>
        </w:rPr>
        <w:t> 2007; </w:t>
      </w:r>
      <w:r w:rsidRPr="00D4318D">
        <w:rPr>
          <w:rFonts w:ascii="Book Antiqua" w:hAnsi="Book Antiqua" w:cs="宋体"/>
          <w:b/>
          <w:bCs/>
          <w:color w:val="000000"/>
          <w:kern w:val="0"/>
          <w:szCs w:val="21"/>
        </w:rPr>
        <w:t>45</w:t>
      </w:r>
      <w:r w:rsidRPr="00D4318D">
        <w:rPr>
          <w:rFonts w:ascii="Book Antiqua" w:hAnsi="Book Antiqua" w:cs="宋体"/>
          <w:color w:val="000000"/>
          <w:kern w:val="0"/>
          <w:szCs w:val="21"/>
        </w:rPr>
        <w:t>: 507-539 [PMID: 17256718 DOI: 10.1002/hep.21513]</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3 </w:t>
      </w:r>
      <w:r w:rsidRPr="00D4318D">
        <w:rPr>
          <w:rFonts w:ascii="Book Antiqua" w:hAnsi="Book Antiqua" w:cs="宋体"/>
          <w:b/>
          <w:bCs/>
          <w:color w:val="000000"/>
          <w:kern w:val="0"/>
          <w:szCs w:val="21"/>
        </w:rPr>
        <w:t>Standring DN</w:t>
      </w:r>
      <w:r w:rsidRPr="00D4318D">
        <w:rPr>
          <w:rFonts w:ascii="Book Antiqua" w:hAnsi="Book Antiqua" w:cs="宋体"/>
          <w:color w:val="000000"/>
          <w:kern w:val="0"/>
          <w:szCs w:val="21"/>
        </w:rPr>
        <w:t>, Bridges EG, Placidi L, Faraj A, Loi AG, Pierra C, Dukhan D, Gosselin G, Imbach JL, Hernandez B, Juodawlkis A, Tennant B, Korba B, Cote P, Cretton-Scott E, Schinazi RF, Myers M, Bryant ML, Sommadossi JP. Antiviral beta-L-nucleosides specific for hepatitis B virus infection. </w:t>
      </w:r>
      <w:r w:rsidRPr="00D4318D">
        <w:rPr>
          <w:rFonts w:ascii="Book Antiqua" w:hAnsi="Book Antiqua" w:cs="宋体"/>
          <w:i/>
          <w:iCs/>
          <w:color w:val="000000"/>
          <w:kern w:val="0"/>
          <w:szCs w:val="21"/>
        </w:rPr>
        <w:t>Antivir Chem Chemother</w:t>
      </w:r>
      <w:r w:rsidRPr="00D4318D">
        <w:rPr>
          <w:rFonts w:ascii="Book Antiqua" w:hAnsi="Book Antiqua" w:cs="宋体"/>
          <w:color w:val="000000"/>
          <w:kern w:val="0"/>
          <w:szCs w:val="21"/>
        </w:rPr>
        <w:t> 2001; </w:t>
      </w:r>
      <w:r w:rsidRPr="00D4318D">
        <w:rPr>
          <w:rFonts w:ascii="Book Antiqua" w:hAnsi="Book Antiqua" w:cs="宋体"/>
          <w:b/>
          <w:bCs/>
          <w:color w:val="000000"/>
          <w:kern w:val="0"/>
          <w:szCs w:val="21"/>
        </w:rPr>
        <w:t xml:space="preserve">12 </w:t>
      </w:r>
      <w:r w:rsidRPr="00D4318D">
        <w:rPr>
          <w:rFonts w:ascii="Book Antiqua" w:hAnsi="Book Antiqua" w:cs="宋体"/>
          <w:bCs/>
          <w:color w:val="000000"/>
          <w:kern w:val="0"/>
          <w:szCs w:val="21"/>
        </w:rPr>
        <w:t>Suppl 1</w:t>
      </w:r>
      <w:r w:rsidRPr="00D4318D">
        <w:rPr>
          <w:rFonts w:ascii="Book Antiqua" w:hAnsi="Book Antiqua" w:cs="宋体"/>
          <w:color w:val="000000"/>
          <w:kern w:val="0"/>
          <w:szCs w:val="21"/>
        </w:rPr>
        <w:t>: 119-129 [PMID: 11594678]</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4 </w:t>
      </w:r>
      <w:r w:rsidRPr="00D4318D">
        <w:rPr>
          <w:rFonts w:ascii="Book Antiqua" w:hAnsi="Book Antiqua" w:cs="宋体"/>
          <w:b/>
          <w:bCs/>
          <w:color w:val="000000"/>
          <w:kern w:val="0"/>
          <w:szCs w:val="21"/>
        </w:rPr>
        <w:t>Lai CL</w:t>
      </w:r>
      <w:r w:rsidRPr="00D4318D">
        <w:rPr>
          <w:rFonts w:ascii="Book Antiqua" w:hAnsi="Book Antiqua" w:cs="宋体"/>
          <w:color w:val="000000"/>
          <w:kern w:val="0"/>
          <w:szCs w:val="21"/>
        </w:rPr>
        <w:t>, Gane E, Liaw YF, Hsu CW, Thongsawat S, Wang Y, Chen Y, Heathcote EJ, Rasenack J, Bzowej N, Naoumov NV, Di Bisceglie AM, Zeuzem S, Moon YM, Goodman Z, Chao G, Constance BF, Brown NA; Globe Study Group. Telbivudine versus lamivudine in patients with chronic hepatitis B. </w:t>
      </w:r>
      <w:r w:rsidRPr="00D4318D">
        <w:rPr>
          <w:rFonts w:ascii="Book Antiqua" w:hAnsi="Book Antiqua" w:cs="宋体"/>
          <w:i/>
          <w:iCs/>
          <w:color w:val="000000"/>
          <w:kern w:val="0"/>
          <w:szCs w:val="21"/>
        </w:rPr>
        <w:t>N Engl J Med</w:t>
      </w:r>
      <w:r w:rsidRPr="00D4318D">
        <w:rPr>
          <w:rFonts w:ascii="Book Antiqua" w:hAnsi="Book Antiqua" w:cs="宋体"/>
          <w:color w:val="000000"/>
          <w:kern w:val="0"/>
          <w:szCs w:val="21"/>
        </w:rPr>
        <w:t> 2007; </w:t>
      </w:r>
      <w:r w:rsidRPr="00D4318D">
        <w:rPr>
          <w:rFonts w:ascii="Book Antiqua" w:hAnsi="Book Antiqua" w:cs="宋体"/>
          <w:b/>
          <w:bCs/>
          <w:color w:val="000000"/>
          <w:kern w:val="0"/>
          <w:szCs w:val="21"/>
        </w:rPr>
        <w:t>357</w:t>
      </w:r>
      <w:r w:rsidRPr="00D4318D">
        <w:rPr>
          <w:rFonts w:ascii="Book Antiqua" w:hAnsi="Book Antiqua" w:cs="宋体"/>
          <w:color w:val="000000"/>
          <w:kern w:val="0"/>
          <w:szCs w:val="21"/>
        </w:rPr>
        <w:t>: 2576-2588 [PMID: 18094378]</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5 </w:t>
      </w:r>
      <w:r w:rsidRPr="00D4318D">
        <w:rPr>
          <w:rFonts w:ascii="Book Antiqua" w:hAnsi="Book Antiqua" w:cs="宋体"/>
          <w:b/>
          <w:bCs/>
          <w:color w:val="000000"/>
          <w:kern w:val="0"/>
          <w:szCs w:val="21"/>
        </w:rPr>
        <w:t>Hou J</w:t>
      </w:r>
      <w:r w:rsidRPr="00D4318D">
        <w:rPr>
          <w:rFonts w:ascii="Book Antiqua" w:hAnsi="Book Antiqua" w:cs="宋体"/>
          <w:color w:val="000000"/>
          <w:kern w:val="0"/>
          <w:szCs w:val="21"/>
        </w:rPr>
        <w:t>, Yin YK, Xu D, Tan D, Niu J, Zhou X, Wang Y, Zhu L, He Y, Ren H, Wan M, Chen C, Wu S, Chen Y, Xu J, Wang Q, Wei L, Chao G, Constance BF, Harb G, Brown NA, Jia J. Telbivudine versus lamivudine in Chinese patients with chronic hepatitis B: Results at 1 year of a randomized, double-blind trial. </w:t>
      </w:r>
      <w:r w:rsidRPr="00D4318D">
        <w:rPr>
          <w:rFonts w:ascii="Book Antiqua" w:hAnsi="Book Antiqua" w:cs="宋体"/>
          <w:i/>
          <w:iCs/>
          <w:color w:val="000000"/>
          <w:kern w:val="0"/>
          <w:szCs w:val="21"/>
        </w:rPr>
        <w:t>Hepatology</w:t>
      </w:r>
      <w:r w:rsidRPr="00D4318D">
        <w:rPr>
          <w:rFonts w:ascii="Book Antiqua" w:hAnsi="Book Antiqua" w:cs="宋体"/>
          <w:color w:val="000000"/>
          <w:kern w:val="0"/>
          <w:szCs w:val="21"/>
        </w:rPr>
        <w:t> 2008; </w:t>
      </w:r>
      <w:r w:rsidRPr="00D4318D">
        <w:rPr>
          <w:rFonts w:ascii="Book Antiqua" w:hAnsi="Book Antiqua" w:cs="宋体"/>
          <w:b/>
          <w:bCs/>
          <w:color w:val="000000"/>
          <w:kern w:val="0"/>
          <w:szCs w:val="21"/>
        </w:rPr>
        <w:t>47</w:t>
      </w:r>
      <w:r w:rsidRPr="00D4318D">
        <w:rPr>
          <w:rFonts w:ascii="Book Antiqua" w:hAnsi="Book Antiqua" w:cs="宋体"/>
          <w:color w:val="000000"/>
          <w:kern w:val="0"/>
          <w:szCs w:val="21"/>
        </w:rPr>
        <w:t>: 447-454 [PMID: 18080339 DOI: 10.1002/hep.22075]</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6 </w:t>
      </w:r>
      <w:r w:rsidRPr="00D4318D">
        <w:rPr>
          <w:rFonts w:ascii="Book Antiqua" w:hAnsi="Book Antiqua" w:cs="宋体"/>
          <w:b/>
          <w:bCs/>
          <w:color w:val="000000"/>
          <w:kern w:val="0"/>
          <w:szCs w:val="21"/>
        </w:rPr>
        <w:t>Liaw YF</w:t>
      </w:r>
      <w:r w:rsidRPr="00D4318D">
        <w:rPr>
          <w:rFonts w:ascii="Book Antiqua" w:hAnsi="Book Antiqua" w:cs="宋体"/>
          <w:color w:val="000000"/>
          <w:kern w:val="0"/>
          <w:szCs w:val="21"/>
        </w:rPr>
        <w:t>, Gane E, Leung N, Zeuzem S, Wang Y, Lai CL, Heathcote EJ, Manns M, Bzowej N, Niu J, Han SH, Hwang SG, Cakaloglu Y, Tong MJ, Papatheodoridis G, Chen Y, Brown NA, Albanis E, Galil K, Naoumov NV. 2-Year GLOBE trial results: telbivudine Is superior to lamivudine in patients with chronic hepatitis B. </w:t>
      </w:r>
      <w:r w:rsidRPr="00D4318D">
        <w:rPr>
          <w:rFonts w:ascii="Book Antiqua" w:hAnsi="Book Antiqua" w:cs="宋体"/>
          <w:i/>
          <w:iCs/>
          <w:color w:val="000000"/>
          <w:kern w:val="0"/>
          <w:szCs w:val="21"/>
        </w:rPr>
        <w:t>Gastroenterology</w:t>
      </w:r>
      <w:r w:rsidRPr="00D4318D">
        <w:rPr>
          <w:rFonts w:ascii="Book Antiqua" w:hAnsi="Book Antiqua" w:cs="宋体"/>
          <w:color w:val="000000"/>
          <w:kern w:val="0"/>
          <w:szCs w:val="21"/>
        </w:rPr>
        <w:t> 2009; </w:t>
      </w:r>
      <w:r w:rsidRPr="00D4318D">
        <w:rPr>
          <w:rFonts w:ascii="Book Antiqua" w:hAnsi="Book Antiqua" w:cs="宋体"/>
          <w:b/>
          <w:bCs/>
          <w:color w:val="000000"/>
          <w:kern w:val="0"/>
          <w:szCs w:val="21"/>
        </w:rPr>
        <w:t>136</w:t>
      </w:r>
      <w:r w:rsidRPr="00D4318D">
        <w:rPr>
          <w:rFonts w:ascii="Book Antiqua" w:hAnsi="Book Antiqua" w:cs="宋体"/>
          <w:color w:val="000000"/>
          <w:kern w:val="0"/>
          <w:szCs w:val="21"/>
        </w:rPr>
        <w:t>: 486-495 [PMID: 19027013 DOI: 10.1053/j.gastro.2008.10.026]</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7 </w:t>
      </w:r>
      <w:r w:rsidRPr="00D4318D">
        <w:rPr>
          <w:rFonts w:ascii="Book Antiqua" w:hAnsi="Book Antiqua" w:cs="宋体"/>
          <w:b/>
          <w:bCs/>
          <w:color w:val="000000"/>
          <w:kern w:val="0"/>
          <w:szCs w:val="21"/>
        </w:rPr>
        <w:t>Liaw YF</w:t>
      </w:r>
      <w:r w:rsidRPr="00D4318D">
        <w:rPr>
          <w:rFonts w:ascii="Book Antiqua" w:hAnsi="Book Antiqua" w:cs="宋体"/>
          <w:color w:val="000000"/>
          <w:kern w:val="0"/>
          <w:szCs w:val="21"/>
        </w:rPr>
        <w:t>, Lau GK, Kao JH, Gane E. Hepatitis B e antigen seroconversion: a critical event in chronic hepatitis B virus infection. </w:t>
      </w:r>
      <w:r w:rsidRPr="00D4318D">
        <w:rPr>
          <w:rFonts w:ascii="Book Antiqua" w:hAnsi="Book Antiqua" w:cs="宋体"/>
          <w:i/>
          <w:iCs/>
          <w:color w:val="000000"/>
          <w:kern w:val="0"/>
          <w:szCs w:val="21"/>
        </w:rPr>
        <w:t>Dig Dis Sci</w:t>
      </w:r>
      <w:r w:rsidRPr="00D4318D">
        <w:rPr>
          <w:rFonts w:ascii="Book Antiqua" w:hAnsi="Book Antiqua" w:cs="宋体"/>
          <w:color w:val="000000"/>
          <w:kern w:val="0"/>
          <w:szCs w:val="21"/>
        </w:rPr>
        <w:t> 2010; </w:t>
      </w:r>
      <w:r w:rsidRPr="00D4318D">
        <w:rPr>
          <w:rFonts w:ascii="Book Antiqua" w:hAnsi="Book Antiqua" w:cs="宋体"/>
          <w:b/>
          <w:bCs/>
          <w:color w:val="000000"/>
          <w:kern w:val="0"/>
          <w:szCs w:val="21"/>
        </w:rPr>
        <w:t>55</w:t>
      </w:r>
      <w:r w:rsidRPr="00D4318D">
        <w:rPr>
          <w:rFonts w:ascii="Book Antiqua" w:hAnsi="Book Antiqua" w:cs="宋体"/>
          <w:color w:val="000000"/>
          <w:kern w:val="0"/>
          <w:szCs w:val="21"/>
        </w:rPr>
        <w:t>: 2727-2734 [PMID: 20238245 DOI: 10.1007/s10620-010-1179-4]</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lastRenderedPageBreak/>
        <w:t>8 </w:t>
      </w:r>
      <w:r w:rsidRPr="00D4318D">
        <w:rPr>
          <w:rFonts w:ascii="Book Antiqua" w:hAnsi="Book Antiqua" w:cs="宋体"/>
          <w:b/>
          <w:bCs/>
          <w:color w:val="000000"/>
          <w:kern w:val="0"/>
          <w:szCs w:val="21"/>
        </w:rPr>
        <w:t>Gane EJ</w:t>
      </w:r>
      <w:r w:rsidRPr="00D4318D">
        <w:rPr>
          <w:rFonts w:ascii="Book Antiqua" w:hAnsi="Book Antiqua" w:cs="宋体"/>
          <w:color w:val="000000"/>
          <w:kern w:val="0"/>
          <w:szCs w:val="21"/>
        </w:rPr>
        <w:t>, Wang Y, Liaw YF, Hou J, Thongsawat S, Wan M, Moon YM, Jia J, Chao YC, Niu J, Leung N, Samuel D, Hsu CW, Bao W, Lopez P, Avila C. Efficacy and safety of prolonged 3-year telbivudine treatment in patients with chronic hepatitis B. </w:t>
      </w:r>
      <w:r w:rsidRPr="00D4318D">
        <w:rPr>
          <w:rFonts w:ascii="Book Antiqua" w:hAnsi="Book Antiqua" w:cs="宋体"/>
          <w:i/>
          <w:iCs/>
          <w:color w:val="000000"/>
          <w:kern w:val="0"/>
          <w:szCs w:val="21"/>
        </w:rPr>
        <w:t>Liver Int</w:t>
      </w:r>
      <w:r w:rsidRPr="00D4318D">
        <w:rPr>
          <w:rFonts w:ascii="Book Antiqua" w:hAnsi="Book Antiqua" w:cs="宋体"/>
          <w:color w:val="000000"/>
          <w:kern w:val="0"/>
          <w:szCs w:val="21"/>
        </w:rPr>
        <w:t> 2011; </w:t>
      </w:r>
      <w:r w:rsidRPr="00D4318D">
        <w:rPr>
          <w:rFonts w:ascii="Book Antiqua" w:hAnsi="Book Antiqua" w:cs="宋体"/>
          <w:b/>
          <w:bCs/>
          <w:color w:val="000000"/>
          <w:kern w:val="0"/>
          <w:szCs w:val="21"/>
        </w:rPr>
        <w:t>31</w:t>
      </w:r>
      <w:r w:rsidRPr="00D4318D">
        <w:rPr>
          <w:rFonts w:ascii="Book Antiqua" w:hAnsi="Book Antiqua" w:cs="宋体"/>
          <w:color w:val="000000"/>
          <w:kern w:val="0"/>
          <w:szCs w:val="21"/>
        </w:rPr>
        <w:t>: 676-684 [PMID: 21457439 DOI: 10.1111/j.1478-3231.2011.02490.x]</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9 </w:t>
      </w:r>
      <w:r w:rsidRPr="00D4318D">
        <w:rPr>
          <w:rFonts w:ascii="Book Antiqua" w:hAnsi="Book Antiqua" w:cs="宋体"/>
          <w:b/>
          <w:bCs/>
          <w:color w:val="000000"/>
          <w:kern w:val="0"/>
          <w:szCs w:val="21"/>
        </w:rPr>
        <w:t>Boni C</w:t>
      </w:r>
      <w:r w:rsidRPr="00D4318D">
        <w:rPr>
          <w:rFonts w:ascii="Book Antiqua" w:hAnsi="Book Antiqua" w:cs="宋体"/>
          <w:color w:val="000000"/>
          <w:kern w:val="0"/>
          <w:szCs w:val="21"/>
        </w:rPr>
        <w:t>, Bertoletti A, Penna A, Cavalli A, Pilli M, Urbani S, Scognamiglio P, Boehme R, Panebianco R, Fiaccadori F, Ferrari C. Lamivudine treatment can restore T cell responsiveness in chronic hepatitis B. </w:t>
      </w:r>
      <w:r w:rsidRPr="00D4318D">
        <w:rPr>
          <w:rFonts w:ascii="Book Antiqua" w:hAnsi="Book Antiqua" w:cs="宋体"/>
          <w:i/>
          <w:iCs/>
          <w:color w:val="000000"/>
          <w:kern w:val="0"/>
          <w:szCs w:val="21"/>
        </w:rPr>
        <w:t>J Clin Invest</w:t>
      </w:r>
      <w:r w:rsidRPr="00D4318D">
        <w:rPr>
          <w:rFonts w:ascii="Book Antiqua" w:hAnsi="Book Antiqua" w:cs="宋体"/>
          <w:color w:val="000000"/>
          <w:kern w:val="0"/>
          <w:szCs w:val="21"/>
        </w:rPr>
        <w:t> 1998; </w:t>
      </w:r>
      <w:r w:rsidRPr="00D4318D">
        <w:rPr>
          <w:rFonts w:ascii="Book Antiqua" w:hAnsi="Book Antiqua" w:cs="宋体"/>
          <w:b/>
          <w:bCs/>
          <w:color w:val="000000"/>
          <w:kern w:val="0"/>
          <w:szCs w:val="21"/>
        </w:rPr>
        <w:t>102</w:t>
      </w:r>
      <w:r w:rsidRPr="00D4318D">
        <w:rPr>
          <w:rFonts w:ascii="Book Antiqua" w:hAnsi="Book Antiqua" w:cs="宋体"/>
          <w:color w:val="000000"/>
          <w:kern w:val="0"/>
          <w:szCs w:val="21"/>
        </w:rPr>
        <w:t>: 968-975 [PMID: 9727065 DOI: 10.1172/JCI3731]</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0 </w:t>
      </w:r>
      <w:r w:rsidRPr="00D4318D">
        <w:rPr>
          <w:rFonts w:ascii="Book Antiqua" w:hAnsi="Book Antiqua" w:cs="宋体"/>
          <w:b/>
          <w:bCs/>
          <w:color w:val="000000"/>
          <w:kern w:val="0"/>
          <w:szCs w:val="21"/>
        </w:rPr>
        <w:t>Boni C</w:t>
      </w:r>
      <w:r w:rsidRPr="00D4318D">
        <w:rPr>
          <w:rFonts w:ascii="Book Antiqua" w:hAnsi="Book Antiqua" w:cs="宋体"/>
          <w:color w:val="000000"/>
          <w:kern w:val="0"/>
          <w:szCs w:val="21"/>
        </w:rPr>
        <w:t>, Penna A, Ogg GS, Bertoletti A, Pilli M, Cavallo C, Cavalli A, Urbani S, Boehme R, Panebianco R, Fiaccadori F, Ferrari C. Lamivudine treatment can overcome cytotoxic T-cell hyporesponsiveness in chronic hepatitis B: new perspectives for immune therapy. </w:t>
      </w:r>
      <w:r w:rsidRPr="00D4318D">
        <w:rPr>
          <w:rFonts w:ascii="Book Antiqua" w:hAnsi="Book Antiqua" w:cs="宋体"/>
          <w:i/>
          <w:iCs/>
          <w:color w:val="000000"/>
          <w:kern w:val="0"/>
          <w:szCs w:val="21"/>
        </w:rPr>
        <w:t>Hepatology</w:t>
      </w:r>
      <w:r w:rsidRPr="00D4318D">
        <w:rPr>
          <w:rFonts w:ascii="Book Antiqua" w:hAnsi="Book Antiqua" w:cs="宋体"/>
          <w:color w:val="000000"/>
          <w:kern w:val="0"/>
          <w:szCs w:val="21"/>
        </w:rPr>
        <w:t> 2001; </w:t>
      </w:r>
      <w:r w:rsidRPr="00D4318D">
        <w:rPr>
          <w:rFonts w:ascii="Book Antiqua" w:hAnsi="Book Antiqua" w:cs="宋体"/>
          <w:b/>
          <w:bCs/>
          <w:color w:val="000000"/>
          <w:kern w:val="0"/>
          <w:szCs w:val="21"/>
        </w:rPr>
        <w:t>33</w:t>
      </w:r>
      <w:r w:rsidRPr="00D4318D">
        <w:rPr>
          <w:rFonts w:ascii="Book Antiqua" w:hAnsi="Book Antiqua" w:cs="宋体"/>
          <w:color w:val="000000"/>
          <w:kern w:val="0"/>
          <w:szCs w:val="21"/>
        </w:rPr>
        <w:t>: 963-971 [PMID: 11283861 DOI: 10.1053/jhep.2001.23045]</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1 </w:t>
      </w:r>
      <w:r w:rsidRPr="00D4318D">
        <w:rPr>
          <w:rFonts w:ascii="Book Antiqua" w:hAnsi="Book Antiqua" w:cs="宋体"/>
          <w:b/>
          <w:bCs/>
          <w:color w:val="000000"/>
          <w:kern w:val="0"/>
          <w:szCs w:val="21"/>
        </w:rPr>
        <w:t>Cooksley H</w:t>
      </w:r>
      <w:r w:rsidRPr="00D4318D">
        <w:rPr>
          <w:rFonts w:ascii="Book Antiqua" w:hAnsi="Book Antiqua" w:cs="宋体"/>
          <w:color w:val="000000"/>
          <w:kern w:val="0"/>
          <w:szCs w:val="21"/>
        </w:rPr>
        <w:t>, Chokshi S, Maayan Y, Wedemeyer H, Andreone P, Gilson R, Warnes T, Paganin S, Zoulim F, Frederick D, Neumann AU, Brosgart CL, Naoumov NV. Hepatitis B virus e antigen loss during adefovir dipivoxil therapy is associated with enhanced virus-specific CD4+ T-cell reactivity. </w:t>
      </w:r>
      <w:r w:rsidRPr="00D4318D">
        <w:rPr>
          <w:rFonts w:ascii="Book Antiqua" w:hAnsi="Book Antiqua" w:cs="宋体"/>
          <w:i/>
          <w:iCs/>
          <w:color w:val="000000"/>
          <w:kern w:val="0"/>
          <w:szCs w:val="21"/>
        </w:rPr>
        <w:t>Antimicrob Agents Chemother</w:t>
      </w:r>
      <w:r w:rsidRPr="00D4318D">
        <w:rPr>
          <w:rFonts w:ascii="Book Antiqua" w:hAnsi="Book Antiqua" w:cs="宋体"/>
          <w:color w:val="000000"/>
          <w:kern w:val="0"/>
          <w:szCs w:val="21"/>
        </w:rPr>
        <w:t> 2008; </w:t>
      </w:r>
      <w:r w:rsidRPr="00D4318D">
        <w:rPr>
          <w:rFonts w:ascii="Book Antiqua" w:hAnsi="Book Antiqua" w:cs="宋体"/>
          <w:b/>
          <w:bCs/>
          <w:color w:val="000000"/>
          <w:kern w:val="0"/>
          <w:szCs w:val="21"/>
        </w:rPr>
        <w:t>52</w:t>
      </w:r>
      <w:r w:rsidRPr="00D4318D">
        <w:rPr>
          <w:rFonts w:ascii="Book Antiqua" w:hAnsi="Book Antiqua" w:cs="宋体"/>
          <w:color w:val="000000"/>
          <w:kern w:val="0"/>
          <w:szCs w:val="21"/>
        </w:rPr>
        <w:t>: 312-320 [PMID: 17984230 DOI: 10.1128/AAC.00467-07]</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2 </w:t>
      </w:r>
      <w:r w:rsidRPr="00D4318D">
        <w:rPr>
          <w:rFonts w:ascii="Book Antiqua" w:hAnsi="Book Antiqua" w:cs="宋体"/>
          <w:b/>
          <w:bCs/>
          <w:color w:val="000000"/>
          <w:kern w:val="0"/>
          <w:szCs w:val="21"/>
        </w:rPr>
        <w:t>You J</w:t>
      </w:r>
      <w:r w:rsidRPr="00D4318D">
        <w:rPr>
          <w:rFonts w:ascii="Book Antiqua" w:hAnsi="Book Antiqua" w:cs="宋体"/>
          <w:color w:val="000000"/>
          <w:kern w:val="0"/>
          <w:szCs w:val="21"/>
        </w:rPr>
        <w:t>, Sriplung H, Geater A, Chongsuvivatwong V, Zhuang L, Li YL, Lei H, Liu J, Chen HY, Tang BZ, Huang JH. Impact of viral replication inhibition by entecavir on peripheral T lymphocyte subpopulations in chronic hepatitis B patients. </w:t>
      </w:r>
      <w:r w:rsidRPr="00D4318D">
        <w:rPr>
          <w:rFonts w:ascii="Book Antiqua" w:hAnsi="Book Antiqua" w:cs="宋体"/>
          <w:i/>
          <w:iCs/>
          <w:color w:val="000000"/>
          <w:kern w:val="0"/>
          <w:szCs w:val="21"/>
        </w:rPr>
        <w:t>BMC Infect Dis</w:t>
      </w:r>
      <w:r w:rsidRPr="00D4318D">
        <w:rPr>
          <w:rFonts w:ascii="Book Antiqua" w:hAnsi="Book Antiqua" w:cs="宋体"/>
          <w:color w:val="000000"/>
          <w:kern w:val="0"/>
          <w:szCs w:val="21"/>
        </w:rPr>
        <w:t> 2008; </w:t>
      </w:r>
      <w:r w:rsidRPr="00D4318D">
        <w:rPr>
          <w:rFonts w:ascii="Book Antiqua" w:hAnsi="Book Antiqua" w:cs="宋体"/>
          <w:b/>
          <w:bCs/>
          <w:color w:val="000000"/>
          <w:kern w:val="0"/>
          <w:szCs w:val="21"/>
        </w:rPr>
        <w:t>8</w:t>
      </w:r>
      <w:r w:rsidRPr="00D4318D">
        <w:rPr>
          <w:rFonts w:ascii="Book Antiqua" w:hAnsi="Book Antiqua" w:cs="宋体"/>
          <w:color w:val="000000"/>
          <w:kern w:val="0"/>
          <w:szCs w:val="21"/>
        </w:rPr>
        <w:t>: 123 [PMID: 18803883 DOI: 10.1186/1471-2334-8-123]</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3 </w:t>
      </w:r>
      <w:r w:rsidRPr="00D4318D">
        <w:rPr>
          <w:rFonts w:ascii="Book Antiqua" w:hAnsi="Book Antiqua" w:cs="宋体"/>
          <w:b/>
          <w:bCs/>
          <w:color w:val="000000"/>
          <w:kern w:val="0"/>
          <w:szCs w:val="21"/>
        </w:rPr>
        <w:t>Evans A</w:t>
      </w:r>
      <w:r w:rsidRPr="00D4318D">
        <w:rPr>
          <w:rFonts w:ascii="Book Antiqua" w:hAnsi="Book Antiqua" w:cs="宋体"/>
          <w:color w:val="000000"/>
          <w:kern w:val="0"/>
          <w:szCs w:val="21"/>
        </w:rPr>
        <w:t>, Riva A, Cooksley H, Phillips S, Puranik S, Nathwani A, Brett S, Chokshi S, Naoumov NV. Programmed death 1 expression during antiviral treatment of chronic hepatitis B: Impact of hepatitis B e-antigen seroconversion. </w:t>
      </w:r>
      <w:r w:rsidRPr="00D4318D">
        <w:rPr>
          <w:rFonts w:ascii="Book Antiqua" w:hAnsi="Book Antiqua" w:cs="宋体"/>
          <w:i/>
          <w:iCs/>
          <w:color w:val="000000"/>
          <w:kern w:val="0"/>
          <w:szCs w:val="21"/>
        </w:rPr>
        <w:t>Hepatology</w:t>
      </w:r>
      <w:r w:rsidRPr="00D4318D">
        <w:rPr>
          <w:rFonts w:ascii="Book Antiqua" w:hAnsi="Book Antiqua" w:cs="宋体"/>
          <w:color w:val="000000"/>
          <w:kern w:val="0"/>
          <w:szCs w:val="21"/>
        </w:rPr>
        <w:t> 2008; </w:t>
      </w:r>
      <w:r w:rsidRPr="00D4318D">
        <w:rPr>
          <w:rFonts w:ascii="Book Antiqua" w:hAnsi="Book Antiqua" w:cs="宋体"/>
          <w:b/>
          <w:bCs/>
          <w:color w:val="000000"/>
          <w:kern w:val="0"/>
          <w:szCs w:val="21"/>
        </w:rPr>
        <w:t>48</w:t>
      </w:r>
      <w:r w:rsidRPr="00D4318D">
        <w:rPr>
          <w:rFonts w:ascii="Book Antiqua" w:hAnsi="Book Antiqua" w:cs="宋体"/>
          <w:color w:val="000000"/>
          <w:kern w:val="0"/>
          <w:szCs w:val="21"/>
        </w:rPr>
        <w:t>: 759-769 [PMID: 18697210 DOI: 10.1002/hep.22419]</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4 </w:t>
      </w:r>
      <w:r w:rsidRPr="00D4318D">
        <w:rPr>
          <w:rFonts w:ascii="Book Antiqua" w:hAnsi="Book Antiqua" w:cs="宋体"/>
          <w:b/>
          <w:bCs/>
          <w:color w:val="000000"/>
          <w:kern w:val="0"/>
          <w:szCs w:val="21"/>
        </w:rPr>
        <w:t>Wu ZG</w:t>
      </w:r>
      <w:r w:rsidRPr="00D4318D">
        <w:rPr>
          <w:rFonts w:ascii="Book Antiqua" w:hAnsi="Book Antiqua" w:cs="宋体"/>
          <w:color w:val="000000"/>
          <w:kern w:val="0"/>
          <w:szCs w:val="21"/>
        </w:rPr>
        <w:t>, Yan WM, Guo W, Chen T, Zou Y, Wang HW, Wang XJ, Yang XJ, Lu YL, Luo XP, Ning Q. Telbivudine preserves T-helper 1 cytokine production and downregulates programmed death ligand 1 in a mouse model of viral hepatitis. </w:t>
      </w:r>
      <w:r w:rsidRPr="00D4318D">
        <w:rPr>
          <w:rFonts w:ascii="Book Antiqua" w:hAnsi="Book Antiqua" w:cs="宋体"/>
          <w:i/>
          <w:iCs/>
          <w:color w:val="000000"/>
          <w:kern w:val="0"/>
          <w:szCs w:val="21"/>
        </w:rPr>
        <w:t>J Viral Hepat</w:t>
      </w:r>
      <w:r w:rsidRPr="00D4318D">
        <w:rPr>
          <w:rFonts w:ascii="Book Antiqua" w:hAnsi="Book Antiqua" w:cs="宋体"/>
          <w:color w:val="000000"/>
          <w:kern w:val="0"/>
          <w:szCs w:val="21"/>
        </w:rPr>
        <w:t> 2010; </w:t>
      </w:r>
      <w:r w:rsidRPr="00D4318D">
        <w:rPr>
          <w:rFonts w:ascii="Book Antiqua" w:hAnsi="Book Antiqua" w:cs="宋体"/>
          <w:b/>
          <w:bCs/>
          <w:color w:val="000000"/>
          <w:kern w:val="0"/>
          <w:szCs w:val="21"/>
        </w:rPr>
        <w:t xml:space="preserve">17 </w:t>
      </w:r>
      <w:r w:rsidRPr="00D4318D">
        <w:rPr>
          <w:rFonts w:ascii="Book Antiqua" w:hAnsi="Book Antiqua" w:cs="宋体"/>
          <w:bCs/>
          <w:color w:val="000000"/>
          <w:kern w:val="0"/>
          <w:szCs w:val="21"/>
        </w:rPr>
        <w:t>Suppl 1</w:t>
      </w:r>
      <w:r w:rsidRPr="00D4318D">
        <w:rPr>
          <w:rFonts w:ascii="Book Antiqua" w:hAnsi="Book Antiqua" w:cs="宋体"/>
          <w:color w:val="000000"/>
          <w:kern w:val="0"/>
          <w:szCs w:val="21"/>
        </w:rPr>
        <w:t>: 24-33 [PMID: 20586931 DOI: 10.1111/j.1365-2893.2010.01268.x]</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lastRenderedPageBreak/>
        <w:t>15 </w:t>
      </w:r>
      <w:r w:rsidRPr="00D4318D">
        <w:rPr>
          <w:rFonts w:ascii="Book Antiqua" w:hAnsi="Book Antiqua" w:cs="宋体"/>
          <w:b/>
          <w:bCs/>
          <w:color w:val="000000"/>
          <w:kern w:val="0"/>
          <w:szCs w:val="21"/>
        </w:rPr>
        <w:t>Shi TD</w:t>
      </w:r>
      <w:r w:rsidRPr="00D4318D">
        <w:rPr>
          <w:rFonts w:ascii="Book Antiqua" w:hAnsi="Book Antiqua" w:cs="宋体"/>
          <w:color w:val="000000"/>
          <w:kern w:val="0"/>
          <w:szCs w:val="21"/>
        </w:rPr>
        <w:t>, Zhang JM, Wang XF, Chen M, Sun H, Chen CB, Ren H. Effects of antiviral therapy with Telbivudine on peripheral iNKT cells in HBeAg(+) chronic hepatitis B patients. </w:t>
      </w:r>
      <w:r w:rsidRPr="00D4318D">
        <w:rPr>
          <w:rFonts w:ascii="Book Antiqua" w:hAnsi="Book Antiqua" w:cs="宋体"/>
          <w:i/>
          <w:iCs/>
          <w:color w:val="000000"/>
          <w:kern w:val="0"/>
          <w:szCs w:val="21"/>
        </w:rPr>
        <w:t>Clin Exp Med</w:t>
      </w:r>
      <w:r w:rsidRPr="00D4318D">
        <w:rPr>
          <w:rFonts w:ascii="Book Antiqua" w:hAnsi="Book Antiqua" w:cs="宋体"/>
          <w:color w:val="000000"/>
          <w:kern w:val="0"/>
          <w:szCs w:val="21"/>
        </w:rPr>
        <w:t> 2012; </w:t>
      </w:r>
      <w:r w:rsidRPr="00D4318D">
        <w:rPr>
          <w:rFonts w:ascii="Book Antiqua" w:hAnsi="Book Antiqua" w:cs="宋体"/>
          <w:b/>
          <w:bCs/>
          <w:color w:val="000000"/>
          <w:kern w:val="0"/>
          <w:szCs w:val="21"/>
        </w:rPr>
        <w:t>12</w:t>
      </w:r>
      <w:r w:rsidRPr="00D4318D">
        <w:rPr>
          <w:rFonts w:ascii="Book Antiqua" w:hAnsi="Book Antiqua" w:cs="宋体"/>
          <w:color w:val="000000"/>
          <w:kern w:val="0"/>
          <w:szCs w:val="21"/>
        </w:rPr>
        <w:t>: 105-113 [PMID: 21748522 DOI: 10.1007/s10238-011-0151-8]</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6 </w:t>
      </w:r>
      <w:r w:rsidRPr="00D4318D">
        <w:rPr>
          <w:rFonts w:ascii="Book Antiqua" w:hAnsi="Book Antiqua" w:cs="宋体"/>
          <w:b/>
          <w:bCs/>
          <w:color w:val="000000"/>
          <w:kern w:val="0"/>
          <w:szCs w:val="21"/>
        </w:rPr>
        <w:t>Jiang X</w:t>
      </w:r>
      <w:r w:rsidRPr="00D4318D">
        <w:rPr>
          <w:rFonts w:ascii="Book Antiqua" w:hAnsi="Book Antiqua" w:cs="宋体"/>
          <w:color w:val="000000"/>
          <w:kern w:val="0"/>
          <w:szCs w:val="21"/>
        </w:rPr>
        <w:t>, Zhang M, Lai Q, Huang X, Li Y, Sun J, Abbott WG, Ma S, Hou J. Restored circulating invariant NKT cells are associated with viral control in patients with chronic hepatitis B. </w:t>
      </w:r>
      <w:r w:rsidRPr="00D4318D">
        <w:rPr>
          <w:rFonts w:ascii="Book Antiqua" w:hAnsi="Book Antiqua" w:cs="宋体"/>
          <w:i/>
          <w:iCs/>
          <w:color w:val="000000"/>
          <w:kern w:val="0"/>
          <w:szCs w:val="21"/>
        </w:rPr>
        <w:t>PLoS One</w:t>
      </w:r>
      <w:r w:rsidRPr="00D4318D">
        <w:rPr>
          <w:rFonts w:ascii="Book Antiqua" w:hAnsi="Book Antiqua" w:cs="宋体"/>
          <w:color w:val="000000"/>
          <w:kern w:val="0"/>
          <w:szCs w:val="21"/>
        </w:rPr>
        <w:t> 2011; </w:t>
      </w:r>
      <w:r w:rsidRPr="00D4318D">
        <w:rPr>
          <w:rFonts w:ascii="Book Antiqua" w:hAnsi="Book Antiqua" w:cs="宋体"/>
          <w:b/>
          <w:bCs/>
          <w:color w:val="000000"/>
          <w:kern w:val="0"/>
          <w:szCs w:val="21"/>
        </w:rPr>
        <w:t>6</w:t>
      </w:r>
      <w:r w:rsidRPr="00D4318D">
        <w:rPr>
          <w:rFonts w:ascii="Book Antiqua" w:hAnsi="Book Antiqua" w:cs="宋体"/>
          <w:color w:val="000000"/>
          <w:kern w:val="0"/>
          <w:szCs w:val="21"/>
        </w:rPr>
        <w:t>: e28871 [PMID: 22194934 DOI: doi: ]</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 xml:space="preserve">17 </w:t>
      </w:r>
      <w:r w:rsidRPr="00D4318D">
        <w:rPr>
          <w:rFonts w:ascii="Book Antiqua" w:hAnsi="Book Antiqua" w:cs="宋体"/>
          <w:b/>
          <w:color w:val="000000"/>
          <w:kern w:val="0"/>
          <w:szCs w:val="21"/>
        </w:rPr>
        <w:t>Xu J</w:t>
      </w:r>
      <w:r w:rsidRPr="00D4318D">
        <w:rPr>
          <w:rFonts w:ascii="Book Antiqua" w:hAnsi="Book Antiqua" w:cs="宋体"/>
          <w:color w:val="000000"/>
          <w:kern w:val="0"/>
          <w:szCs w:val="21"/>
        </w:rPr>
        <w:t>. Quantitative detection of serum HBeAg levels using Paul-Ehrlich international (PEI) reference stand</w:t>
      </w:r>
      <w:r>
        <w:rPr>
          <w:rFonts w:ascii="Book Antiqua" w:hAnsi="Book Antiqua" w:cs="宋体"/>
          <w:color w:val="000000"/>
          <w:kern w:val="0"/>
          <w:szCs w:val="21"/>
        </w:rPr>
        <w:t>ard on the Architect platform.</w:t>
      </w:r>
      <w:r w:rsidRPr="00D4318D">
        <w:rPr>
          <w:rFonts w:ascii="Book Antiqua" w:hAnsi="Book Antiqua" w:cs="宋体"/>
          <w:color w:val="000000"/>
          <w:kern w:val="0"/>
          <w:szCs w:val="21"/>
        </w:rPr>
        <w:t xml:space="preserve"> </w:t>
      </w:r>
      <w:r w:rsidRPr="00D4318D">
        <w:rPr>
          <w:rFonts w:ascii="Book Antiqua" w:hAnsi="Book Antiqua" w:cs="宋体"/>
          <w:i/>
          <w:color w:val="000000"/>
          <w:kern w:val="0"/>
          <w:szCs w:val="21"/>
        </w:rPr>
        <w:t>Hepatol Int</w:t>
      </w:r>
      <w:r>
        <w:rPr>
          <w:rFonts w:ascii="Book Antiqua" w:hAnsi="Book Antiqua" w:cs="宋体"/>
          <w:color w:val="000000"/>
          <w:kern w:val="0"/>
          <w:szCs w:val="21"/>
        </w:rPr>
        <w:t xml:space="preserve"> 2012; </w:t>
      </w:r>
      <w:r w:rsidRPr="00D4318D">
        <w:rPr>
          <w:rFonts w:ascii="Book Antiqua" w:hAnsi="Book Antiqua" w:cs="宋体"/>
          <w:b/>
          <w:color w:val="000000"/>
          <w:kern w:val="0"/>
          <w:szCs w:val="21"/>
        </w:rPr>
        <w:t>6</w:t>
      </w:r>
      <w:r w:rsidRPr="00D4318D">
        <w:rPr>
          <w:rFonts w:ascii="Book Antiqua" w:hAnsi="Book Antiqua" w:cs="宋体"/>
          <w:color w:val="000000"/>
          <w:kern w:val="0"/>
          <w:szCs w:val="21"/>
        </w:rPr>
        <w:t>: pp07-010</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8 </w:t>
      </w:r>
      <w:r w:rsidRPr="00D4318D">
        <w:rPr>
          <w:rFonts w:ascii="Book Antiqua" w:hAnsi="Book Antiqua" w:cs="宋体"/>
          <w:b/>
          <w:bCs/>
          <w:color w:val="000000"/>
          <w:kern w:val="0"/>
          <w:szCs w:val="21"/>
        </w:rPr>
        <w:t>Thimme R</w:t>
      </w:r>
      <w:r w:rsidRPr="00D4318D">
        <w:rPr>
          <w:rFonts w:ascii="Book Antiqua" w:hAnsi="Book Antiqua" w:cs="宋体"/>
          <w:color w:val="000000"/>
          <w:kern w:val="0"/>
          <w:szCs w:val="21"/>
        </w:rPr>
        <w:t>, Wieland S, Steiger C, Ghrayeb J, Reimann KA, Purcell RH, Chisari FV. CD8(+) T cells mediate viral clearance and disease pathogenesis during acute hepatitis B virus infection. </w:t>
      </w:r>
      <w:r w:rsidRPr="00D4318D">
        <w:rPr>
          <w:rFonts w:ascii="Book Antiqua" w:hAnsi="Book Antiqua" w:cs="宋体"/>
          <w:i/>
          <w:iCs/>
          <w:color w:val="000000"/>
          <w:kern w:val="0"/>
          <w:szCs w:val="21"/>
        </w:rPr>
        <w:t>J Virol</w:t>
      </w:r>
      <w:r w:rsidRPr="00D4318D">
        <w:rPr>
          <w:rFonts w:ascii="Book Antiqua" w:hAnsi="Book Antiqua" w:cs="宋体"/>
          <w:color w:val="000000"/>
          <w:kern w:val="0"/>
          <w:szCs w:val="21"/>
        </w:rPr>
        <w:t> 2003; </w:t>
      </w:r>
      <w:r w:rsidRPr="00D4318D">
        <w:rPr>
          <w:rFonts w:ascii="Book Antiqua" w:hAnsi="Book Antiqua" w:cs="宋体"/>
          <w:b/>
          <w:bCs/>
          <w:color w:val="000000"/>
          <w:kern w:val="0"/>
          <w:szCs w:val="21"/>
        </w:rPr>
        <w:t>77</w:t>
      </w:r>
      <w:r w:rsidRPr="00D4318D">
        <w:rPr>
          <w:rFonts w:ascii="Book Antiqua" w:hAnsi="Book Antiqua" w:cs="宋体"/>
          <w:color w:val="000000"/>
          <w:kern w:val="0"/>
          <w:szCs w:val="21"/>
        </w:rPr>
        <w:t>: 68-76 [PMID: 12477811 DOI: 10.1128/jvi.77.1.68-76.2003]</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19 </w:t>
      </w:r>
      <w:r w:rsidRPr="00D4318D">
        <w:rPr>
          <w:rFonts w:ascii="Book Antiqua" w:hAnsi="Book Antiqua" w:cs="宋体"/>
          <w:b/>
          <w:bCs/>
          <w:color w:val="000000"/>
          <w:kern w:val="0"/>
          <w:szCs w:val="21"/>
        </w:rPr>
        <w:t>Webster GJ</w:t>
      </w:r>
      <w:r w:rsidRPr="00D4318D">
        <w:rPr>
          <w:rFonts w:ascii="Book Antiqua" w:hAnsi="Book Antiqua" w:cs="宋体"/>
          <w:color w:val="000000"/>
          <w:kern w:val="0"/>
          <w:szCs w:val="21"/>
        </w:rPr>
        <w:t>, Reignat S, Brown D, Ogg GS, Jones L, Seneviratne SL, Williams R, Dusheiko G, Bertoletti A. Longitudinal analysis of CD8+ T cells specific for structural and nonstructural hepatitis B virus proteins in patients with chronic hepatitis B: implications for immunotherapy. </w:t>
      </w:r>
      <w:r w:rsidRPr="00D4318D">
        <w:rPr>
          <w:rFonts w:ascii="Book Antiqua" w:hAnsi="Book Antiqua" w:cs="宋体"/>
          <w:i/>
          <w:iCs/>
          <w:color w:val="000000"/>
          <w:kern w:val="0"/>
          <w:szCs w:val="21"/>
        </w:rPr>
        <w:t>J Virol</w:t>
      </w:r>
      <w:r w:rsidRPr="00D4318D">
        <w:rPr>
          <w:rFonts w:ascii="Book Antiqua" w:hAnsi="Book Antiqua" w:cs="宋体"/>
          <w:color w:val="000000"/>
          <w:kern w:val="0"/>
          <w:szCs w:val="21"/>
        </w:rPr>
        <w:t> 2004; </w:t>
      </w:r>
      <w:r w:rsidRPr="00D4318D">
        <w:rPr>
          <w:rFonts w:ascii="Book Antiqua" w:hAnsi="Book Antiqua" w:cs="宋体"/>
          <w:b/>
          <w:bCs/>
          <w:color w:val="000000"/>
          <w:kern w:val="0"/>
          <w:szCs w:val="21"/>
        </w:rPr>
        <w:t>78</w:t>
      </w:r>
      <w:r w:rsidRPr="00D4318D">
        <w:rPr>
          <w:rFonts w:ascii="Book Antiqua" w:hAnsi="Book Antiqua" w:cs="宋体"/>
          <w:color w:val="000000"/>
          <w:kern w:val="0"/>
          <w:szCs w:val="21"/>
        </w:rPr>
        <w:t>: 5707-5719 [PMID: 15140968 DOI: 10.1128/JVI.78.11.5707-5719.2004]</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0 </w:t>
      </w:r>
      <w:r w:rsidRPr="00D4318D">
        <w:rPr>
          <w:rFonts w:ascii="Book Antiqua" w:hAnsi="Book Antiqua" w:cs="宋体"/>
          <w:b/>
          <w:bCs/>
          <w:color w:val="000000"/>
          <w:kern w:val="0"/>
          <w:szCs w:val="21"/>
        </w:rPr>
        <w:t>Stoop JN</w:t>
      </w:r>
      <w:r w:rsidRPr="00D4318D">
        <w:rPr>
          <w:rFonts w:ascii="Book Antiqua" w:hAnsi="Book Antiqua" w:cs="宋体"/>
          <w:color w:val="000000"/>
          <w:kern w:val="0"/>
          <w:szCs w:val="21"/>
        </w:rPr>
        <w:t>, van der Molen RG, Baan CC, van der Laan LJ, Kuipers EJ, Kusters JG, Janssen HL. Regulatory T cells contribute to the impaired immune response in patients with chronic hepatitis B virus infection. </w:t>
      </w:r>
      <w:r w:rsidRPr="00D4318D">
        <w:rPr>
          <w:rFonts w:ascii="Book Antiqua" w:hAnsi="Book Antiqua" w:cs="宋体"/>
          <w:i/>
          <w:iCs/>
          <w:color w:val="000000"/>
          <w:kern w:val="0"/>
          <w:szCs w:val="21"/>
        </w:rPr>
        <w:t>Hepatology</w:t>
      </w:r>
      <w:r w:rsidRPr="00D4318D">
        <w:rPr>
          <w:rFonts w:ascii="Book Antiqua" w:hAnsi="Book Antiqua" w:cs="宋体"/>
          <w:color w:val="000000"/>
          <w:kern w:val="0"/>
          <w:szCs w:val="21"/>
        </w:rPr>
        <w:t> 2005; </w:t>
      </w:r>
      <w:r w:rsidRPr="00D4318D">
        <w:rPr>
          <w:rFonts w:ascii="Book Antiqua" w:hAnsi="Book Antiqua" w:cs="宋体"/>
          <w:b/>
          <w:bCs/>
          <w:color w:val="000000"/>
          <w:kern w:val="0"/>
          <w:szCs w:val="21"/>
        </w:rPr>
        <w:t>41</w:t>
      </w:r>
      <w:r w:rsidRPr="00D4318D">
        <w:rPr>
          <w:rFonts w:ascii="Book Antiqua" w:hAnsi="Book Antiqua" w:cs="宋体"/>
          <w:color w:val="000000"/>
          <w:kern w:val="0"/>
          <w:szCs w:val="21"/>
        </w:rPr>
        <w:t>: 771-778 [PMID: 15791617 DOI: 10.1002/hep.20649]</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1 </w:t>
      </w:r>
      <w:r w:rsidRPr="00D4318D">
        <w:rPr>
          <w:rFonts w:ascii="Book Antiqua" w:hAnsi="Book Antiqua" w:cs="宋体"/>
          <w:b/>
          <w:bCs/>
          <w:color w:val="000000"/>
          <w:kern w:val="0"/>
          <w:szCs w:val="21"/>
        </w:rPr>
        <w:t>Xu D</w:t>
      </w:r>
      <w:r w:rsidRPr="00D4318D">
        <w:rPr>
          <w:rFonts w:ascii="Book Antiqua" w:hAnsi="Book Antiqua" w:cs="宋体"/>
          <w:color w:val="000000"/>
          <w:kern w:val="0"/>
          <w:szCs w:val="21"/>
        </w:rPr>
        <w:t>, Fu J, Jin L, Zhang H, Zhou C, Zou Z, Zhao JM, Zhang B, Shi M, Ding X, Tang Z, Fu YX, Wang FS. Circulating and liver resident CD4+CD25+ regulatory T cells actively influence the antiviral immune response and disease progression in patients with hepatitis B. </w:t>
      </w:r>
      <w:r w:rsidRPr="00D4318D">
        <w:rPr>
          <w:rFonts w:ascii="Book Antiqua" w:hAnsi="Book Antiqua" w:cs="宋体"/>
          <w:i/>
          <w:iCs/>
          <w:color w:val="000000"/>
          <w:kern w:val="0"/>
          <w:szCs w:val="21"/>
        </w:rPr>
        <w:t>J Immunol</w:t>
      </w:r>
      <w:r w:rsidRPr="00D4318D">
        <w:rPr>
          <w:rFonts w:ascii="Book Antiqua" w:hAnsi="Book Antiqua" w:cs="宋体"/>
          <w:color w:val="000000"/>
          <w:kern w:val="0"/>
          <w:szCs w:val="21"/>
        </w:rPr>
        <w:t> 2006; </w:t>
      </w:r>
      <w:r w:rsidRPr="00D4318D">
        <w:rPr>
          <w:rFonts w:ascii="Book Antiqua" w:hAnsi="Book Antiqua" w:cs="宋体"/>
          <w:b/>
          <w:bCs/>
          <w:color w:val="000000"/>
          <w:kern w:val="0"/>
          <w:szCs w:val="21"/>
        </w:rPr>
        <w:t>177</w:t>
      </w:r>
      <w:r w:rsidRPr="00D4318D">
        <w:rPr>
          <w:rFonts w:ascii="Book Antiqua" w:hAnsi="Book Antiqua" w:cs="宋体"/>
          <w:color w:val="000000"/>
          <w:kern w:val="0"/>
          <w:szCs w:val="21"/>
        </w:rPr>
        <w:t>: 739-747 [PMID: 16785573]</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2 </w:t>
      </w:r>
      <w:r w:rsidRPr="00D4318D">
        <w:rPr>
          <w:rFonts w:ascii="Book Antiqua" w:hAnsi="Book Antiqua" w:cs="宋体"/>
          <w:b/>
          <w:bCs/>
          <w:color w:val="000000"/>
          <w:kern w:val="0"/>
          <w:szCs w:val="21"/>
        </w:rPr>
        <w:t>Liang XS</w:t>
      </w:r>
      <w:r w:rsidRPr="00D4318D">
        <w:rPr>
          <w:rFonts w:ascii="Book Antiqua" w:hAnsi="Book Antiqua" w:cs="宋体"/>
          <w:color w:val="000000"/>
          <w:kern w:val="0"/>
          <w:szCs w:val="21"/>
        </w:rPr>
        <w:t>, Zhou Y, Li CZ, Wan MB. Natural course of chronic hepatitis B is characterized by changing patterns of programmed death type-1 of CD8-positive T cells. </w:t>
      </w:r>
      <w:r w:rsidRPr="00D4318D">
        <w:rPr>
          <w:rFonts w:ascii="Book Antiqua" w:hAnsi="Book Antiqua" w:cs="宋体"/>
          <w:i/>
          <w:iCs/>
          <w:color w:val="000000"/>
          <w:kern w:val="0"/>
          <w:szCs w:val="21"/>
        </w:rPr>
        <w:t>World J Gastroenterol</w:t>
      </w:r>
      <w:r w:rsidRPr="00D4318D">
        <w:rPr>
          <w:rFonts w:ascii="Book Antiqua" w:hAnsi="Book Antiqua" w:cs="宋体"/>
          <w:color w:val="000000"/>
          <w:kern w:val="0"/>
          <w:szCs w:val="21"/>
        </w:rPr>
        <w:t> 2010; </w:t>
      </w:r>
      <w:r w:rsidRPr="00D4318D">
        <w:rPr>
          <w:rFonts w:ascii="Book Antiqua" w:hAnsi="Book Antiqua" w:cs="宋体"/>
          <w:b/>
          <w:bCs/>
          <w:color w:val="000000"/>
          <w:kern w:val="0"/>
          <w:szCs w:val="21"/>
        </w:rPr>
        <w:t>16</w:t>
      </w:r>
      <w:r w:rsidRPr="00D4318D">
        <w:rPr>
          <w:rFonts w:ascii="Book Antiqua" w:hAnsi="Book Antiqua" w:cs="宋体"/>
          <w:color w:val="000000"/>
          <w:kern w:val="0"/>
          <w:szCs w:val="21"/>
        </w:rPr>
        <w:t>: 618-624 [PMID: 20128032 DOI: 10.3748/wjg.v16.i5.618]</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lastRenderedPageBreak/>
        <w:t>23 </w:t>
      </w:r>
      <w:r w:rsidRPr="00D4318D">
        <w:rPr>
          <w:rFonts w:ascii="Book Antiqua" w:hAnsi="Book Antiqua" w:cs="宋体"/>
          <w:b/>
          <w:bCs/>
          <w:color w:val="000000"/>
          <w:kern w:val="0"/>
          <w:szCs w:val="21"/>
        </w:rPr>
        <w:t>Peng G</w:t>
      </w:r>
      <w:r w:rsidRPr="00D4318D">
        <w:rPr>
          <w:rFonts w:ascii="Book Antiqua" w:hAnsi="Book Antiqua" w:cs="宋体"/>
          <w:color w:val="000000"/>
          <w:kern w:val="0"/>
          <w:szCs w:val="21"/>
        </w:rPr>
        <w:t>, Luo B, Li J, Zhao D, Wu W, Chen F, Chen Z. Hepatitis B e-antigen persistency is associated with the properties of HBV-specific CD8 T cells in CHB patients. </w:t>
      </w:r>
      <w:r w:rsidRPr="00D4318D">
        <w:rPr>
          <w:rFonts w:ascii="Book Antiqua" w:hAnsi="Book Antiqua" w:cs="宋体"/>
          <w:i/>
          <w:iCs/>
          <w:color w:val="000000"/>
          <w:kern w:val="0"/>
          <w:szCs w:val="21"/>
        </w:rPr>
        <w:t>J Clin Immunol</w:t>
      </w:r>
      <w:r w:rsidRPr="00D4318D">
        <w:rPr>
          <w:rFonts w:ascii="Book Antiqua" w:hAnsi="Book Antiqua" w:cs="宋体"/>
          <w:color w:val="000000"/>
          <w:kern w:val="0"/>
          <w:szCs w:val="21"/>
        </w:rPr>
        <w:t> 2011; </w:t>
      </w:r>
      <w:r w:rsidRPr="00D4318D">
        <w:rPr>
          <w:rFonts w:ascii="Book Antiqua" w:hAnsi="Book Antiqua" w:cs="宋体"/>
          <w:b/>
          <w:bCs/>
          <w:color w:val="000000"/>
          <w:kern w:val="0"/>
          <w:szCs w:val="21"/>
        </w:rPr>
        <w:t>31</w:t>
      </w:r>
      <w:r w:rsidRPr="00D4318D">
        <w:rPr>
          <w:rFonts w:ascii="Book Antiqua" w:hAnsi="Book Antiqua" w:cs="宋体"/>
          <w:color w:val="000000"/>
          <w:kern w:val="0"/>
          <w:szCs w:val="21"/>
        </w:rPr>
        <w:t>: 195-204 [PMID: 21120686 DOI: 10.1007/s10875-010-9483-5]</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4 </w:t>
      </w:r>
      <w:r w:rsidRPr="00D4318D">
        <w:rPr>
          <w:rFonts w:ascii="Book Antiqua" w:hAnsi="Book Antiqua" w:cs="宋体"/>
          <w:b/>
          <w:bCs/>
          <w:color w:val="000000"/>
          <w:kern w:val="0"/>
          <w:szCs w:val="21"/>
        </w:rPr>
        <w:t>Ye P</w:t>
      </w:r>
      <w:r w:rsidRPr="00D4318D">
        <w:rPr>
          <w:rFonts w:ascii="Book Antiqua" w:hAnsi="Book Antiqua" w:cs="宋体"/>
          <w:color w:val="000000"/>
          <w:kern w:val="0"/>
          <w:szCs w:val="21"/>
        </w:rPr>
        <w:t>, Weng ZH, Zhang SL, Zhang JA, Zhao L, Dong JH, Jie SH, Pang R, Wei RH. Programmed death-1 expression is associated with the disease status in hepatitis B virus infection. </w:t>
      </w:r>
      <w:r w:rsidRPr="00D4318D">
        <w:rPr>
          <w:rFonts w:ascii="Book Antiqua" w:hAnsi="Book Antiqua" w:cs="宋体"/>
          <w:i/>
          <w:iCs/>
          <w:color w:val="000000"/>
          <w:kern w:val="0"/>
          <w:szCs w:val="21"/>
        </w:rPr>
        <w:t>World J Gastroenterol</w:t>
      </w:r>
      <w:r w:rsidRPr="00D4318D">
        <w:rPr>
          <w:rFonts w:ascii="Book Antiqua" w:hAnsi="Book Antiqua" w:cs="宋体"/>
          <w:color w:val="000000"/>
          <w:kern w:val="0"/>
          <w:szCs w:val="21"/>
        </w:rPr>
        <w:t> 2008; </w:t>
      </w:r>
      <w:r w:rsidRPr="00D4318D">
        <w:rPr>
          <w:rFonts w:ascii="Book Antiqua" w:hAnsi="Book Antiqua" w:cs="宋体"/>
          <w:b/>
          <w:bCs/>
          <w:color w:val="000000"/>
          <w:kern w:val="0"/>
          <w:szCs w:val="21"/>
        </w:rPr>
        <w:t>14</w:t>
      </w:r>
      <w:r w:rsidRPr="00D4318D">
        <w:rPr>
          <w:rFonts w:ascii="Book Antiqua" w:hAnsi="Book Antiqua" w:cs="宋体"/>
          <w:color w:val="000000"/>
          <w:kern w:val="0"/>
          <w:szCs w:val="21"/>
        </w:rPr>
        <w:t>: 4551-4557 [PMID: 18680238 DOI: 10.3748/wjg.14.4551]</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5 </w:t>
      </w:r>
      <w:r w:rsidRPr="00D4318D">
        <w:rPr>
          <w:rFonts w:ascii="Book Antiqua" w:hAnsi="Book Antiqua" w:cs="宋体"/>
          <w:b/>
          <w:bCs/>
          <w:color w:val="000000"/>
          <w:kern w:val="0"/>
          <w:szCs w:val="21"/>
        </w:rPr>
        <w:t>Nan XP</w:t>
      </w:r>
      <w:r w:rsidRPr="00D4318D">
        <w:rPr>
          <w:rFonts w:ascii="Book Antiqua" w:hAnsi="Book Antiqua" w:cs="宋体"/>
          <w:color w:val="000000"/>
          <w:kern w:val="0"/>
          <w:szCs w:val="21"/>
        </w:rPr>
        <w:t>, Zhang Y, Yu HT, Sun RL, Peng MJ, Li Y, Su WJ, Lian JQ, Wang JP, Bai XF. Inhibition of viral replication downregulates CD4(+)CD25(high) regulatory T cells and programmed death-ligand 1 in chronic hepatitis B. </w:t>
      </w:r>
      <w:r w:rsidRPr="00D4318D">
        <w:rPr>
          <w:rFonts w:ascii="Book Antiqua" w:hAnsi="Book Antiqua" w:cs="宋体"/>
          <w:i/>
          <w:iCs/>
          <w:color w:val="000000"/>
          <w:kern w:val="0"/>
          <w:szCs w:val="21"/>
        </w:rPr>
        <w:t>Viral Immunol</w:t>
      </w:r>
      <w:r w:rsidRPr="00D4318D">
        <w:rPr>
          <w:rFonts w:ascii="Book Antiqua" w:hAnsi="Book Antiqua" w:cs="宋体"/>
          <w:color w:val="000000"/>
          <w:kern w:val="0"/>
          <w:szCs w:val="21"/>
        </w:rPr>
        <w:t> 2012; </w:t>
      </w:r>
      <w:r w:rsidRPr="00D4318D">
        <w:rPr>
          <w:rFonts w:ascii="Book Antiqua" w:hAnsi="Book Antiqua" w:cs="宋体"/>
          <w:b/>
          <w:bCs/>
          <w:color w:val="000000"/>
          <w:kern w:val="0"/>
          <w:szCs w:val="21"/>
        </w:rPr>
        <w:t>25</w:t>
      </w:r>
      <w:r w:rsidRPr="00D4318D">
        <w:rPr>
          <w:rFonts w:ascii="Book Antiqua" w:hAnsi="Book Antiqua" w:cs="宋体"/>
          <w:color w:val="000000"/>
          <w:kern w:val="0"/>
          <w:szCs w:val="21"/>
        </w:rPr>
        <w:t>: 21-28 [PMID: 22233255 DOI: 10.1089/vim.2011.0049]</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6 </w:t>
      </w:r>
      <w:r w:rsidRPr="00D4318D">
        <w:rPr>
          <w:rFonts w:ascii="Book Antiqua" w:hAnsi="Book Antiqua" w:cs="宋体"/>
          <w:b/>
          <w:bCs/>
          <w:color w:val="000000"/>
          <w:kern w:val="0"/>
          <w:szCs w:val="21"/>
        </w:rPr>
        <w:t>Zheng Y</w:t>
      </w:r>
      <w:r w:rsidRPr="00D4318D">
        <w:rPr>
          <w:rFonts w:ascii="Book Antiqua" w:hAnsi="Book Antiqua" w:cs="宋体"/>
          <w:color w:val="000000"/>
          <w:kern w:val="0"/>
          <w:szCs w:val="21"/>
        </w:rPr>
        <w:t>, Huang Z, Chen X, Tian Y, Tang J, Zhang Y, Zhang X, Zhou J, Mao Q, Ni B, Wang Q, Wu Y. Effects of telbivudine treatment on the circulating CD4</w:t>
      </w:r>
      <w:r w:rsidRPr="00D4318D">
        <w:rPr>
          <w:rFonts w:ascii="Cambria Math" w:hAnsi="Cambria Math" w:cs="Cambria Math"/>
          <w:color w:val="000000"/>
          <w:kern w:val="0"/>
          <w:szCs w:val="21"/>
        </w:rPr>
        <w:t>⁺</w:t>
      </w:r>
      <w:r w:rsidRPr="00D4318D">
        <w:rPr>
          <w:rFonts w:ascii="Book Antiqua" w:hAnsi="Book Antiqua" w:cs="宋体"/>
          <w:color w:val="000000"/>
          <w:kern w:val="0"/>
          <w:szCs w:val="21"/>
        </w:rPr>
        <w:t xml:space="preserve"> T-cell subpopulations in chronic hepatitis B patients. </w:t>
      </w:r>
      <w:r w:rsidRPr="00D4318D">
        <w:rPr>
          <w:rFonts w:ascii="Book Antiqua" w:hAnsi="Book Antiqua" w:cs="宋体"/>
          <w:i/>
          <w:iCs/>
          <w:color w:val="000000"/>
          <w:kern w:val="0"/>
          <w:szCs w:val="21"/>
        </w:rPr>
        <w:t>Mediators Inflamm</w:t>
      </w:r>
      <w:r w:rsidRPr="00D4318D">
        <w:rPr>
          <w:rFonts w:ascii="Book Antiqua" w:hAnsi="Book Antiqua" w:cs="宋体"/>
          <w:color w:val="000000"/>
          <w:kern w:val="0"/>
          <w:szCs w:val="21"/>
        </w:rPr>
        <w:t> 2012; </w:t>
      </w:r>
      <w:r w:rsidRPr="00D4318D">
        <w:rPr>
          <w:rFonts w:ascii="Book Antiqua" w:hAnsi="Book Antiqua" w:cs="宋体"/>
          <w:b/>
          <w:bCs/>
          <w:color w:val="000000"/>
          <w:kern w:val="0"/>
          <w:szCs w:val="21"/>
        </w:rPr>
        <w:t>2012</w:t>
      </w:r>
      <w:r w:rsidRPr="00D4318D">
        <w:rPr>
          <w:rFonts w:ascii="Book Antiqua" w:hAnsi="Book Antiqua" w:cs="宋体"/>
          <w:color w:val="000000"/>
          <w:kern w:val="0"/>
          <w:szCs w:val="21"/>
        </w:rPr>
        <w:t>: 789859 [PMID: 22570512 DOI: 10.1155/2012/789859]</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7 </w:t>
      </w:r>
      <w:r w:rsidRPr="00D4318D">
        <w:rPr>
          <w:rFonts w:ascii="Book Antiqua" w:hAnsi="Book Antiqua" w:cs="宋体"/>
          <w:b/>
          <w:bCs/>
          <w:color w:val="000000"/>
          <w:kern w:val="0"/>
          <w:szCs w:val="21"/>
        </w:rPr>
        <w:t>TrehanPati N</w:t>
      </w:r>
      <w:r w:rsidRPr="00D4318D">
        <w:rPr>
          <w:rFonts w:ascii="Book Antiqua" w:hAnsi="Book Antiqua" w:cs="宋体"/>
          <w:color w:val="000000"/>
          <w:kern w:val="0"/>
          <w:szCs w:val="21"/>
        </w:rPr>
        <w:t>, Kotillil S, Hissar SS, Shrivastava S, Khanam A, Sukriti S, Mishra SK, Sarin SK. Circulating Tregs correlate with viral load reduction in chronic HBV-treated patients with tenofovir disoproxil fumarate. </w:t>
      </w:r>
      <w:r w:rsidRPr="00D4318D">
        <w:rPr>
          <w:rFonts w:ascii="Book Antiqua" w:hAnsi="Book Antiqua" w:cs="宋体"/>
          <w:i/>
          <w:iCs/>
          <w:color w:val="000000"/>
          <w:kern w:val="0"/>
          <w:szCs w:val="21"/>
        </w:rPr>
        <w:t>J Clin Immunol</w:t>
      </w:r>
      <w:r w:rsidRPr="00D4318D">
        <w:rPr>
          <w:rFonts w:ascii="Book Antiqua" w:hAnsi="Book Antiqua" w:cs="宋体"/>
          <w:color w:val="000000"/>
          <w:kern w:val="0"/>
          <w:szCs w:val="21"/>
        </w:rPr>
        <w:t> 2011; </w:t>
      </w:r>
      <w:r w:rsidRPr="00D4318D">
        <w:rPr>
          <w:rFonts w:ascii="Book Antiqua" w:hAnsi="Book Antiqua" w:cs="宋体"/>
          <w:b/>
          <w:bCs/>
          <w:color w:val="000000"/>
          <w:kern w:val="0"/>
          <w:szCs w:val="21"/>
        </w:rPr>
        <w:t>31</w:t>
      </w:r>
      <w:r w:rsidRPr="00D4318D">
        <w:rPr>
          <w:rFonts w:ascii="Book Antiqua" w:hAnsi="Book Antiqua" w:cs="宋体"/>
          <w:color w:val="000000"/>
          <w:kern w:val="0"/>
          <w:szCs w:val="21"/>
        </w:rPr>
        <w:t>: 509-520 [PMID: 21305387 DOI: 10.1007/s10875-011-9509-7]</w:t>
      </w:r>
    </w:p>
    <w:p w:rsidR="00DB7D1B" w:rsidRPr="00D4318D" w:rsidRDefault="00DB7D1B" w:rsidP="00D617BA">
      <w:pPr>
        <w:widowControl/>
        <w:spacing w:line="360" w:lineRule="auto"/>
        <w:rPr>
          <w:rFonts w:ascii="Book Antiqua" w:hAnsi="Book Antiqua" w:cs="宋体"/>
          <w:color w:val="000000"/>
          <w:kern w:val="0"/>
          <w:szCs w:val="21"/>
        </w:rPr>
      </w:pPr>
      <w:r w:rsidRPr="00D4318D">
        <w:rPr>
          <w:rFonts w:ascii="Book Antiqua" w:hAnsi="Book Antiqua" w:cs="宋体"/>
          <w:color w:val="000000"/>
          <w:kern w:val="0"/>
          <w:szCs w:val="21"/>
        </w:rPr>
        <w:t>28 </w:t>
      </w:r>
      <w:r w:rsidRPr="00D4318D">
        <w:rPr>
          <w:rFonts w:ascii="Book Antiqua" w:hAnsi="Book Antiqua" w:cs="宋体"/>
          <w:b/>
          <w:bCs/>
          <w:color w:val="000000"/>
          <w:kern w:val="0"/>
          <w:szCs w:val="21"/>
        </w:rPr>
        <w:t>Marcellin P</w:t>
      </w:r>
      <w:r w:rsidRPr="00D4318D">
        <w:rPr>
          <w:rFonts w:ascii="Book Antiqua" w:hAnsi="Book Antiqua" w:cs="宋体"/>
          <w:color w:val="000000"/>
          <w:kern w:val="0"/>
          <w:szCs w:val="21"/>
        </w:rPr>
        <w:t>, Chang TT, Lim SG, Tong MJ, Sievert W, Shiffman ML, Jeffers L, Goodman Z, Wulfsohn MS, Xiong S, Fry J, Brosgart CL. Adefovir dipivoxil for the treatment of hepatitis B e antigen-positive chronic hepatitis B. </w:t>
      </w:r>
      <w:r w:rsidRPr="00D4318D">
        <w:rPr>
          <w:rFonts w:ascii="Book Antiqua" w:hAnsi="Book Antiqua" w:cs="宋体"/>
          <w:i/>
          <w:iCs/>
          <w:color w:val="000000"/>
          <w:kern w:val="0"/>
          <w:szCs w:val="21"/>
        </w:rPr>
        <w:t>N Engl J Med</w:t>
      </w:r>
      <w:r w:rsidRPr="00D4318D">
        <w:rPr>
          <w:rFonts w:ascii="Book Antiqua" w:hAnsi="Book Antiqua" w:cs="宋体"/>
          <w:color w:val="000000"/>
          <w:kern w:val="0"/>
          <w:szCs w:val="21"/>
        </w:rPr>
        <w:t> 2003; </w:t>
      </w:r>
      <w:r w:rsidRPr="00D4318D">
        <w:rPr>
          <w:rFonts w:ascii="Book Antiqua" w:hAnsi="Book Antiqua" w:cs="宋体"/>
          <w:b/>
          <w:bCs/>
          <w:color w:val="000000"/>
          <w:kern w:val="0"/>
          <w:szCs w:val="21"/>
        </w:rPr>
        <w:t>348</w:t>
      </w:r>
      <w:r w:rsidRPr="00D4318D">
        <w:rPr>
          <w:rFonts w:ascii="Book Antiqua" w:hAnsi="Book Antiqua" w:cs="宋体"/>
          <w:color w:val="000000"/>
          <w:kern w:val="0"/>
          <w:szCs w:val="21"/>
        </w:rPr>
        <w:t>: 808-816 [PMID: 12606735 DOI: 10.1056/NEJMoa020681]</w:t>
      </w:r>
    </w:p>
    <w:p w:rsidR="00DB7D1B" w:rsidRPr="00D4318D" w:rsidRDefault="00DB7D1B" w:rsidP="00D617BA">
      <w:pPr>
        <w:spacing w:line="360" w:lineRule="auto"/>
        <w:rPr>
          <w:rFonts w:ascii="Book Antiqua" w:hAnsi="Book Antiqua"/>
          <w:szCs w:val="21"/>
        </w:rPr>
      </w:pPr>
    </w:p>
    <w:p w:rsidR="00DB7D1B" w:rsidRPr="00652C0E" w:rsidRDefault="00DB7D1B" w:rsidP="00D617BA">
      <w:pPr>
        <w:spacing w:line="360" w:lineRule="auto"/>
        <w:ind w:left="316" w:hangingChars="150" w:hanging="316"/>
        <w:jc w:val="right"/>
        <w:rPr>
          <w:rFonts w:ascii="Book Antiqua" w:hAnsi="Book Antiqua"/>
        </w:rPr>
      </w:pPr>
      <w:r w:rsidRPr="00652C0E">
        <w:rPr>
          <w:rFonts w:ascii="Book Antiqua" w:hAnsi="Book Antiqua"/>
          <w:b/>
          <w:bCs/>
        </w:rPr>
        <w:t>P-Reviewer</w:t>
      </w:r>
      <w:r>
        <w:rPr>
          <w:rFonts w:ascii="Book Antiqua" w:hAnsi="Book Antiqua"/>
          <w:b/>
          <w:bCs/>
        </w:rPr>
        <w:t>s</w:t>
      </w:r>
      <w:r w:rsidRPr="00652C0E">
        <w:rPr>
          <w:rFonts w:ascii="Book Antiqua" w:hAnsi="Book Antiqua"/>
          <w:b/>
          <w:bCs/>
        </w:rPr>
        <w:t xml:space="preserve">: </w:t>
      </w:r>
      <w:r w:rsidRPr="009F1B0D">
        <w:rPr>
          <w:rFonts w:ascii="Book Antiqua" w:hAnsi="Book Antiqua"/>
          <w:bCs/>
        </w:rPr>
        <w:t xml:space="preserve">Yang YF, Wong GLH </w:t>
      </w:r>
      <w:r w:rsidRPr="00652C0E">
        <w:rPr>
          <w:rFonts w:ascii="Book Antiqua" w:hAnsi="Book Antiqua"/>
          <w:b/>
          <w:bCs/>
        </w:rPr>
        <w:t>S-Editor:</w:t>
      </w:r>
      <w:r w:rsidRPr="00652C0E">
        <w:rPr>
          <w:rFonts w:ascii="Book Antiqua" w:hAnsi="Book Antiqua"/>
        </w:rPr>
        <w:t xml:space="preserve"> </w:t>
      </w:r>
      <w:r>
        <w:rPr>
          <w:rFonts w:ascii="Book Antiqua" w:hAnsi="Book Antiqua"/>
        </w:rPr>
        <w:t>Ma YJ</w:t>
      </w:r>
      <w:r w:rsidRPr="00652C0E">
        <w:rPr>
          <w:rFonts w:ascii="Book Antiqua" w:hAnsi="Book Antiqua"/>
        </w:rPr>
        <w:t xml:space="preserve"> </w:t>
      </w:r>
      <w:r w:rsidRPr="00652C0E">
        <w:rPr>
          <w:rFonts w:ascii="Book Antiqua" w:hAnsi="Book Antiqua"/>
          <w:b/>
          <w:bCs/>
        </w:rPr>
        <w:t>L-Editor:</w:t>
      </w:r>
      <w:r w:rsidRPr="00652C0E">
        <w:rPr>
          <w:rFonts w:ascii="Book Antiqua" w:hAnsi="Book Antiqua"/>
        </w:rPr>
        <w:t xml:space="preserve">  </w:t>
      </w:r>
      <w:r w:rsidRPr="00652C0E">
        <w:rPr>
          <w:rFonts w:ascii="Book Antiqua" w:hAnsi="Book Antiqua"/>
          <w:b/>
          <w:bCs/>
        </w:rPr>
        <w:t>E-Editor:</w:t>
      </w:r>
    </w:p>
    <w:p w:rsidR="00DB7D1B" w:rsidRPr="002075C6" w:rsidRDefault="00DB7D1B" w:rsidP="00D617BA">
      <w:pPr>
        <w:spacing w:line="360" w:lineRule="auto"/>
      </w:pPr>
    </w:p>
    <w:p w:rsidR="00DB7D1B" w:rsidRPr="002075C6" w:rsidRDefault="00DB7D1B" w:rsidP="00D617BA">
      <w:pPr>
        <w:autoSpaceDE w:val="0"/>
        <w:autoSpaceDN w:val="0"/>
        <w:adjustRightInd w:val="0"/>
        <w:spacing w:line="360" w:lineRule="auto"/>
        <w:rPr>
          <w:rFonts w:ascii="Book Antiqua" w:eastAsia="AdvGulliv-R" w:hAnsi="Book Antiqua"/>
          <w:kern w:val="0"/>
          <w:sz w:val="24"/>
          <w:szCs w:val="24"/>
        </w:rPr>
      </w:pPr>
      <w:r>
        <w:rPr>
          <w:rFonts w:ascii="Book Antiqua" w:eastAsia="AdvGulliv-R" w:hAnsi="Book Antiqua"/>
          <w:kern w:val="0"/>
          <w:sz w:val="24"/>
          <w:szCs w:val="24"/>
        </w:rPr>
        <w:br w:type="page"/>
      </w:r>
    </w:p>
    <w:p w:rsidR="00DB7D1B" w:rsidRPr="00127BF0" w:rsidRDefault="00DB7D1B" w:rsidP="00D617BA">
      <w:pPr>
        <w:autoSpaceDE w:val="0"/>
        <w:autoSpaceDN w:val="0"/>
        <w:adjustRightInd w:val="0"/>
        <w:spacing w:line="360" w:lineRule="auto"/>
        <w:rPr>
          <w:rFonts w:ascii="Book Antiqua" w:eastAsia="AdvGulliv-R" w:hAnsi="Book Antiqua"/>
          <w:b/>
          <w:kern w:val="0"/>
          <w:sz w:val="24"/>
          <w:szCs w:val="24"/>
        </w:rPr>
      </w:pPr>
      <w:r w:rsidRPr="00127BF0">
        <w:rPr>
          <w:rFonts w:ascii="Book Antiqua" w:eastAsia="AdvGulliv-R" w:hAnsi="Book Antiqua"/>
          <w:b/>
          <w:kern w:val="0"/>
          <w:sz w:val="24"/>
          <w:szCs w:val="24"/>
        </w:rPr>
        <w:t xml:space="preserve">Table 1 Baseline clinical characteristics of the different therapy groups and healthy controls </w:t>
      </w:r>
    </w:p>
    <w:tbl>
      <w:tblPr>
        <w:tblW w:w="8897" w:type="dxa"/>
        <w:tblBorders>
          <w:top w:val="single" w:sz="8" w:space="0" w:color="000000"/>
          <w:bottom w:val="single" w:sz="8" w:space="0" w:color="000000"/>
        </w:tblBorders>
        <w:tblLayout w:type="fixed"/>
        <w:tblLook w:val="00A0" w:firstRow="1" w:lastRow="0" w:firstColumn="1" w:lastColumn="0" w:noHBand="0" w:noVBand="0"/>
      </w:tblPr>
      <w:tblGrid>
        <w:gridCol w:w="2943"/>
        <w:gridCol w:w="1276"/>
        <w:gridCol w:w="1559"/>
        <w:gridCol w:w="1701"/>
        <w:gridCol w:w="1418"/>
      </w:tblGrid>
      <w:tr w:rsidR="00DB7D1B" w:rsidRPr="000B59E1" w:rsidTr="00CA5CFE">
        <w:tc>
          <w:tcPr>
            <w:tcW w:w="2943" w:type="dxa"/>
            <w:tcBorders>
              <w:top w:val="single" w:sz="8" w:space="0" w:color="000000"/>
              <w:left w:val="nil"/>
              <w:bottom w:val="single" w:sz="8" w:space="0" w:color="000000"/>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p>
        </w:tc>
        <w:tc>
          <w:tcPr>
            <w:tcW w:w="1276" w:type="dxa"/>
            <w:tcBorders>
              <w:top w:val="single" w:sz="8" w:space="0" w:color="000000"/>
              <w:left w:val="nil"/>
              <w:bottom w:val="single" w:sz="8" w:space="0" w:color="000000"/>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HCs</w:t>
            </w:r>
          </w:p>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w:t>
            </w:r>
            <w:r w:rsidRPr="00D21170">
              <w:rPr>
                <w:rFonts w:ascii="Book Antiqua" w:eastAsia="AdvGulliv-R" w:hAnsi="Book Antiqua"/>
                <w:b/>
                <w:bCs/>
                <w:i/>
                <w:color w:val="000000"/>
                <w:kern w:val="0"/>
                <w:sz w:val="24"/>
                <w:szCs w:val="24"/>
              </w:rPr>
              <w:t xml:space="preserve">n = </w:t>
            </w:r>
            <w:r w:rsidRPr="000B59E1">
              <w:rPr>
                <w:rFonts w:ascii="Book Antiqua" w:eastAsia="AdvGulliv-R" w:hAnsi="Book Antiqua"/>
                <w:b/>
                <w:bCs/>
                <w:color w:val="000000"/>
                <w:kern w:val="0"/>
                <w:sz w:val="24"/>
                <w:szCs w:val="24"/>
              </w:rPr>
              <w:t>14)</w:t>
            </w:r>
          </w:p>
        </w:tc>
        <w:tc>
          <w:tcPr>
            <w:tcW w:w="1559" w:type="dxa"/>
            <w:tcBorders>
              <w:top w:val="single" w:sz="8" w:space="0" w:color="000000"/>
              <w:left w:val="nil"/>
              <w:bottom w:val="single" w:sz="8" w:space="0" w:color="000000"/>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LAM</w:t>
            </w:r>
          </w:p>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w:t>
            </w:r>
            <w:r w:rsidRPr="00D21170">
              <w:rPr>
                <w:rFonts w:ascii="Book Antiqua" w:eastAsia="AdvGulliv-R" w:hAnsi="Book Antiqua"/>
                <w:b/>
                <w:bCs/>
                <w:i/>
                <w:color w:val="000000"/>
                <w:kern w:val="0"/>
                <w:sz w:val="24"/>
                <w:szCs w:val="24"/>
              </w:rPr>
              <w:t xml:space="preserve">n = </w:t>
            </w:r>
            <w:r w:rsidRPr="000B59E1">
              <w:rPr>
                <w:rFonts w:ascii="Book Antiqua" w:eastAsia="AdvGulliv-R" w:hAnsi="Book Antiqua"/>
                <w:b/>
                <w:bCs/>
                <w:color w:val="000000"/>
                <w:kern w:val="0"/>
                <w:sz w:val="24"/>
                <w:szCs w:val="24"/>
              </w:rPr>
              <w:t>28)</w:t>
            </w:r>
          </w:p>
        </w:tc>
        <w:tc>
          <w:tcPr>
            <w:tcW w:w="1701" w:type="dxa"/>
            <w:tcBorders>
              <w:top w:val="single" w:sz="8" w:space="0" w:color="000000"/>
              <w:left w:val="nil"/>
              <w:bottom w:val="single" w:sz="8" w:space="0" w:color="000000"/>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LDT</w:t>
            </w:r>
          </w:p>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w:t>
            </w:r>
            <w:r w:rsidRPr="00D21170">
              <w:rPr>
                <w:rFonts w:ascii="Book Antiqua" w:eastAsia="AdvGulliv-R" w:hAnsi="Book Antiqua"/>
                <w:b/>
                <w:bCs/>
                <w:i/>
                <w:color w:val="000000"/>
                <w:kern w:val="0"/>
                <w:sz w:val="24"/>
                <w:szCs w:val="24"/>
              </w:rPr>
              <w:t xml:space="preserve">n = </w:t>
            </w:r>
            <w:r w:rsidRPr="000B59E1">
              <w:rPr>
                <w:rFonts w:ascii="Book Antiqua" w:eastAsia="AdvGulliv-R" w:hAnsi="Book Antiqua"/>
                <w:b/>
                <w:bCs/>
                <w:color w:val="000000"/>
                <w:kern w:val="0"/>
                <w:sz w:val="24"/>
                <w:szCs w:val="24"/>
              </w:rPr>
              <w:t>24)</w:t>
            </w:r>
          </w:p>
        </w:tc>
        <w:tc>
          <w:tcPr>
            <w:tcW w:w="1418" w:type="dxa"/>
            <w:tcBorders>
              <w:top w:val="single" w:sz="8" w:space="0" w:color="000000"/>
              <w:left w:val="nil"/>
              <w:bottom w:val="single" w:sz="8" w:space="0" w:color="000000"/>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i/>
                <w:color w:val="000000"/>
                <w:kern w:val="0"/>
                <w:sz w:val="24"/>
                <w:szCs w:val="24"/>
              </w:rPr>
              <w:t>P</w:t>
            </w:r>
            <w:r w:rsidRPr="000B59E1">
              <w:rPr>
                <w:rFonts w:ascii="Book Antiqua" w:eastAsia="AdvGulliv-R" w:hAnsi="Book Antiqua"/>
                <w:b/>
                <w:bCs/>
                <w:color w:val="000000"/>
                <w:kern w:val="0"/>
                <w:sz w:val="24"/>
                <w:szCs w:val="24"/>
              </w:rPr>
              <w:t xml:space="preserve"> (LAM </w:t>
            </w:r>
            <w:r w:rsidRPr="00A87F42">
              <w:rPr>
                <w:rFonts w:ascii="Book Antiqua" w:eastAsia="AdvGulliv-R" w:hAnsi="Book Antiqua"/>
                <w:b/>
                <w:bCs/>
                <w:i/>
                <w:color w:val="000000"/>
                <w:kern w:val="0"/>
                <w:sz w:val="24"/>
                <w:szCs w:val="24"/>
              </w:rPr>
              <w:t>vs</w:t>
            </w:r>
            <w:r w:rsidRPr="000B59E1">
              <w:rPr>
                <w:rFonts w:ascii="Book Antiqua" w:eastAsia="AdvGulliv-R" w:hAnsi="Book Antiqua"/>
                <w:b/>
                <w:bCs/>
                <w:color w:val="000000"/>
                <w:kern w:val="0"/>
                <w:sz w:val="24"/>
                <w:szCs w:val="24"/>
              </w:rPr>
              <w:t xml:space="preserve"> LDT)</w:t>
            </w:r>
          </w:p>
        </w:tc>
      </w:tr>
      <w:tr w:rsidR="00DB7D1B" w:rsidRPr="000B59E1" w:rsidTr="006F3E2E">
        <w:tc>
          <w:tcPr>
            <w:tcW w:w="2943"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Sex ratio</w:t>
            </w:r>
            <w:r>
              <w:rPr>
                <w:rFonts w:ascii="Book Antiqua" w:eastAsia="AdvGulliv-R" w:hAnsi="Book Antiqua"/>
                <w:b/>
                <w:bCs/>
                <w:color w:val="000000"/>
                <w:kern w:val="0"/>
                <w:sz w:val="24"/>
                <w:szCs w:val="24"/>
              </w:rPr>
              <w:t xml:space="preserve"> </w:t>
            </w:r>
            <w:r w:rsidRPr="000B59E1">
              <w:rPr>
                <w:rFonts w:ascii="Book Antiqua" w:eastAsia="AdvGulliv-R" w:hAnsi="Book Antiqua"/>
                <w:b/>
                <w:bCs/>
                <w:color w:val="000000"/>
                <w:kern w:val="0"/>
                <w:sz w:val="24"/>
                <w:szCs w:val="24"/>
              </w:rPr>
              <w:t>(male/female)</w:t>
            </w:r>
          </w:p>
        </w:tc>
        <w:tc>
          <w:tcPr>
            <w:tcW w:w="1276"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11:3</w:t>
            </w:r>
          </w:p>
        </w:tc>
        <w:tc>
          <w:tcPr>
            <w:tcW w:w="1559"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26:2</w:t>
            </w:r>
          </w:p>
        </w:tc>
        <w:tc>
          <w:tcPr>
            <w:tcW w:w="1701"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18:6</w:t>
            </w:r>
          </w:p>
        </w:tc>
        <w:tc>
          <w:tcPr>
            <w:tcW w:w="1418"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Age (mean ± SD)</w:t>
            </w:r>
          </w:p>
        </w:tc>
        <w:tc>
          <w:tcPr>
            <w:tcW w:w="1276"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40</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11.4</w:t>
            </w:r>
          </w:p>
        </w:tc>
        <w:tc>
          <w:tcPr>
            <w:tcW w:w="1559"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39.86</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10.9</w:t>
            </w:r>
          </w:p>
        </w:tc>
        <w:tc>
          <w:tcPr>
            <w:tcW w:w="1701"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34.71</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8.40</w:t>
            </w:r>
          </w:p>
        </w:tc>
        <w:tc>
          <w:tcPr>
            <w:tcW w:w="1418"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ALT median (U/L, range)</w:t>
            </w:r>
          </w:p>
        </w:tc>
        <w:tc>
          <w:tcPr>
            <w:tcW w:w="1276"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30</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30-34)</w:t>
            </w:r>
          </w:p>
        </w:tc>
        <w:tc>
          <w:tcPr>
            <w:tcW w:w="1559"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145</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60-453)</w:t>
            </w:r>
          </w:p>
        </w:tc>
        <w:tc>
          <w:tcPr>
            <w:tcW w:w="1701"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227</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60-957)</w:t>
            </w:r>
          </w:p>
        </w:tc>
        <w:tc>
          <w:tcPr>
            <w:tcW w:w="1418"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AST median (U/L, range)</w:t>
            </w:r>
          </w:p>
        </w:tc>
        <w:tc>
          <w:tcPr>
            <w:tcW w:w="1276"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23</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17-30)</w:t>
            </w:r>
          </w:p>
        </w:tc>
        <w:tc>
          <w:tcPr>
            <w:tcW w:w="1559"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87.5</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20-274)</w:t>
            </w:r>
          </w:p>
        </w:tc>
        <w:tc>
          <w:tcPr>
            <w:tcW w:w="1701"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129.5</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29-585)</w:t>
            </w:r>
          </w:p>
        </w:tc>
        <w:tc>
          <w:tcPr>
            <w:tcW w:w="1418"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TBil median</w:t>
            </w:r>
            <w:r>
              <w:rPr>
                <w:rFonts w:ascii="Book Antiqua" w:eastAsia="AdvGulliv-R" w:hAnsi="Book Antiqua"/>
                <w:b/>
                <w:bCs/>
                <w:color w:val="000000"/>
                <w:kern w:val="0"/>
                <w:sz w:val="24"/>
                <w:szCs w:val="24"/>
              </w:rPr>
              <w:t xml:space="preserve"> </w:t>
            </w:r>
            <w:r w:rsidRPr="000B59E1">
              <w:rPr>
                <w:rFonts w:ascii="Book Antiqua" w:hAnsi="Book Antiqua"/>
                <w:b/>
                <w:bCs/>
                <w:color w:val="131313"/>
                <w:kern w:val="0"/>
                <w:sz w:val="24"/>
                <w:szCs w:val="24"/>
              </w:rPr>
              <w:t>(</w:t>
            </w:r>
            <w:r w:rsidRPr="000B59E1">
              <w:rPr>
                <w:rFonts w:ascii="Book Antiqua" w:eastAsia="AdvTT2acb703b+03" w:hAnsi="Book Antiqua" w:cs="Noteworthy Light"/>
                <w:b/>
                <w:bCs/>
                <w:color w:val="131313"/>
                <w:kern w:val="0"/>
                <w:sz w:val="24"/>
                <w:szCs w:val="24"/>
              </w:rPr>
              <w:t>μ</w:t>
            </w:r>
            <w:r w:rsidRPr="000B59E1">
              <w:rPr>
                <w:rFonts w:ascii="Book Antiqua" w:hAnsi="Book Antiqua"/>
                <w:b/>
                <w:bCs/>
                <w:color w:val="131313"/>
                <w:kern w:val="0"/>
                <w:sz w:val="24"/>
                <w:szCs w:val="24"/>
              </w:rPr>
              <w:t>mol/L, range)</w:t>
            </w:r>
          </w:p>
        </w:tc>
        <w:tc>
          <w:tcPr>
            <w:tcW w:w="1276"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4.0</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3.0-7.0)</w:t>
            </w:r>
          </w:p>
        </w:tc>
        <w:tc>
          <w:tcPr>
            <w:tcW w:w="1559"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19.25</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7.7-35.6)</w:t>
            </w:r>
          </w:p>
        </w:tc>
        <w:tc>
          <w:tcPr>
            <w:tcW w:w="1701"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37.5</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35-47)</w:t>
            </w:r>
          </w:p>
        </w:tc>
        <w:tc>
          <w:tcPr>
            <w:tcW w:w="1418"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Median albumin</w:t>
            </w:r>
            <w:r>
              <w:rPr>
                <w:rFonts w:ascii="Book Antiqua" w:eastAsia="AdvGulliv-R" w:hAnsi="Book Antiqua"/>
                <w:b/>
                <w:bCs/>
                <w:color w:val="000000"/>
                <w:kern w:val="0"/>
                <w:sz w:val="24"/>
                <w:szCs w:val="24"/>
              </w:rPr>
              <w:t xml:space="preserve"> </w:t>
            </w:r>
            <w:r w:rsidRPr="000B59E1">
              <w:rPr>
                <w:rFonts w:ascii="Book Antiqua" w:eastAsia="AdvGulliv-R" w:hAnsi="Book Antiqua"/>
                <w:b/>
                <w:bCs/>
                <w:color w:val="000000"/>
                <w:kern w:val="0"/>
                <w:sz w:val="24"/>
                <w:szCs w:val="24"/>
              </w:rPr>
              <w:t>(g/d</w:t>
            </w:r>
            <w:r w:rsidRPr="00127BF0">
              <w:rPr>
                <w:rFonts w:ascii="Book Antiqua" w:eastAsia="AdvGulliv-R" w:hAnsi="Book Antiqua"/>
                <w:b/>
                <w:bCs/>
                <w:caps/>
                <w:color w:val="000000"/>
                <w:kern w:val="0"/>
                <w:sz w:val="24"/>
                <w:szCs w:val="24"/>
              </w:rPr>
              <w:t>l</w:t>
            </w:r>
            <w:r w:rsidRPr="000B59E1">
              <w:rPr>
                <w:rFonts w:ascii="Book Antiqua" w:eastAsia="AdvGulliv-R" w:hAnsi="Book Antiqua"/>
                <w:b/>
                <w:bCs/>
                <w:color w:val="000000"/>
                <w:kern w:val="0"/>
                <w:sz w:val="24"/>
                <w:szCs w:val="24"/>
              </w:rPr>
              <w:t>, range)</w:t>
            </w:r>
          </w:p>
        </w:tc>
        <w:tc>
          <w:tcPr>
            <w:tcW w:w="1276"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p>
        </w:tc>
        <w:tc>
          <w:tcPr>
            <w:tcW w:w="1559"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3.6</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2.4-4.4)</w:t>
            </w:r>
          </w:p>
        </w:tc>
        <w:tc>
          <w:tcPr>
            <w:tcW w:w="1701"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3.7</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3.4-4.7)</w:t>
            </w:r>
          </w:p>
        </w:tc>
        <w:tc>
          <w:tcPr>
            <w:tcW w:w="1418" w:type="dxa"/>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HBV DNA</w:t>
            </w:r>
            <w:r>
              <w:rPr>
                <w:rFonts w:ascii="Book Antiqua" w:eastAsia="AdvGulliv-R" w:hAnsi="Book Antiqua"/>
                <w:b/>
                <w:bCs/>
                <w:color w:val="000000"/>
                <w:kern w:val="0"/>
                <w:sz w:val="24"/>
                <w:szCs w:val="24"/>
              </w:rPr>
              <w:t xml:space="preserve"> </w:t>
            </w:r>
            <w:r w:rsidRPr="000B59E1">
              <w:rPr>
                <w:rFonts w:ascii="Book Antiqua" w:eastAsia="AdvGulliv-R" w:hAnsi="Book Antiqua"/>
                <w:b/>
                <w:bCs/>
                <w:color w:val="000000"/>
                <w:kern w:val="0"/>
                <w:sz w:val="24"/>
                <w:szCs w:val="24"/>
              </w:rPr>
              <w:t>(Log</w:t>
            </w:r>
            <w:r w:rsidRPr="000B59E1">
              <w:rPr>
                <w:rFonts w:ascii="Book Antiqua" w:eastAsia="AdvGulliv-R" w:hAnsi="Book Antiqua"/>
                <w:b/>
                <w:bCs/>
                <w:color w:val="000000"/>
                <w:kern w:val="0"/>
                <w:sz w:val="24"/>
                <w:szCs w:val="24"/>
                <w:vertAlign w:val="subscript"/>
              </w:rPr>
              <w:t>10</w:t>
            </w:r>
            <w:r w:rsidRPr="000B59E1">
              <w:rPr>
                <w:rFonts w:ascii="Book Antiqua" w:eastAsia="AdvGulliv-R" w:hAnsi="Book Antiqua"/>
                <w:b/>
                <w:bCs/>
                <w:color w:val="000000"/>
                <w:kern w:val="0"/>
                <w:sz w:val="24"/>
                <w:szCs w:val="24"/>
              </w:rPr>
              <w:t xml:space="preserve"> IU/m</w:t>
            </w:r>
            <w:r w:rsidRPr="00127BF0">
              <w:rPr>
                <w:rFonts w:ascii="Book Antiqua" w:eastAsia="AdvGulliv-R" w:hAnsi="Book Antiqua"/>
                <w:b/>
                <w:bCs/>
                <w:caps/>
                <w:color w:val="000000"/>
                <w:kern w:val="0"/>
                <w:sz w:val="24"/>
                <w:szCs w:val="24"/>
              </w:rPr>
              <w:t>l</w:t>
            </w:r>
            <w:r w:rsidRPr="000B59E1">
              <w:rPr>
                <w:rFonts w:ascii="Book Antiqua" w:eastAsia="AdvGulliv-R" w:hAnsi="Book Antiqua"/>
                <w:b/>
                <w:bCs/>
                <w:color w:val="000000"/>
                <w:kern w:val="0"/>
                <w:sz w:val="24"/>
                <w:szCs w:val="24"/>
              </w:rPr>
              <w:t>)</w:t>
            </w:r>
            <w:r>
              <w:rPr>
                <w:rFonts w:ascii="Book Antiqua" w:eastAsia="AdvGulliv-R" w:hAnsi="Book Antiqua"/>
                <w:b/>
                <w:bCs/>
                <w:color w:val="000000"/>
                <w:kern w:val="0"/>
                <w:sz w:val="24"/>
                <w:szCs w:val="24"/>
              </w:rPr>
              <w:t xml:space="preserve"> </w:t>
            </w:r>
            <w:r w:rsidRPr="000B59E1">
              <w:rPr>
                <w:rFonts w:ascii="Book Antiqua" w:eastAsia="AdvGulliv-R" w:hAnsi="Book Antiqua"/>
                <w:b/>
                <w:bCs/>
                <w:color w:val="000000"/>
                <w:kern w:val="0"/>
                <w:sz w:val="24"/>
                <w:szCs w:val="24"/>
              </w:rPr>
              <w:t>(mean ± SD)</w:t>
            </w:r>
          </w:p>
        </w:tc>
        <w:tc>
          <w:tcPr>
            <w:tcW w:w="1276"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p>
        </w:tc>
        <w:tc>
          <w:tcPr>
            <w:tcW w:w="1559"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6.28</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0.78</w:t>
            </w:r>
          </w:p>
        </w:tc>
        <w:tc>
          <w:tcPr>
            <w:tcW w:w="1701"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5.85</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0.64</w:t>
            </w:r>
          </w:p>
        </w:tc>
        <w:tc>
          <w:tcPr>
            <w:tcW w:w="1418" w:type="dxa"/>
            <w:tcBorders>
              <w:left w:val="nil"/>
              <w:right w:val="nil"/>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r w:rsidR="00DB7D1B" w:rsidRPr="000B59E1" w:rsidTr="006F3E2E">
        <w:tc>
          <w:tcPr>
            <w:tcW w:w="2943" w:type="dxa"/>
            <w:tcBorders>
              <w:bottom w:val="single" w:sz="8" w:space="0" w:color="000000"/>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b/>
                <w:bCs/>
                <w:color w:val="000000"/>
                <w:kern w:val="0"/>
                <w:sz w:val="24"/>
                <w:szCs w:val="24"/>
              </w:rPr>
            </w:pPr>
            <w:r w:rsidRPr="000B59E1">
              <w:rPr>
                <w:rFonts w:ascii="Book Antiqua" w:eastAsia="AdvGulliv-R" w:hAnsi="Book Antiqua"/>
                <w:b/>
                <w:bCs/>
                <w:color w:val="000000"/>
                <w:kern w:val="0"/>
                <w:sz w:val="24"/>
                <w:szCs w:val="24"/>
              </w:rPr>
              <w:t>HBeAg</w:t>
            </w:r>
            <w:r>
              <w:rPr>
                <w:rFonts w:ascii="Book Antiqua" w:eastAsia="AdvGulliv-R" w:hAnsi="Book Antiqua"/>
                <w:b/>
                <w:bCs/>
                <w:color w:val="000000"/>
                <w:kern w:val="0"/>
                <w:sz w:val="24"/>
                <w:szCs w:val="24"/>
              </w:rPr>
              <w:t xml:space="preserve"> </w:t>
            </w:r>
            <w:r w:rsidRPr="000B59E1">
              <w:rPr>
                <w:rFonts w:ascii="Book Antiqua" w:eastAsia="AdvGulliv-R" w:hAnsi="Book Antiqua"/>
                <w:b/>
                <w:bCs/>
                <w:color w:val="000000"/>
                <w:kern w:val="0"/>
                <w:sz w:val="24"/>
                <w:szCs w:val="24"/>
              </w:rPr>
              <w:t>(PEIU/m</w:t>
            </w:r>
            <w:r w:rsidRPr="00127BF0">
              <w:rPr>
                <w:rFonts w:ascii="Book Antiqua" w:eastAsia="AdvGulliv-R" w:hAnsi="Book Antiqua"/>
                <w:b/>
                <w:bCs/>
                <w:caps/>
                <w:color w:val="000000"/>
                <w:kern w:val="0"/>
                <w:sz w:val="24"/>
                <w:szCs w:val="24"/>
              </w:rPr>
              <w:t>l</w:t>
            </w:r>
            <w:r w:rsidRPr="000B59E1">
              <w:rPr>
                <w:rFonts w:ascii="Book Antiqua" w:eastAsia="AdvGulliv-R" w:hAnsi="Book Antiqua"/>
                <w:b/>
                <w:bCs/>
                <w:color w:val="000000"/>
                <w:kern w:val="0"/>
                <w:sz w:val="24"/>
                <w:szCs w:val="24"/>
              </w:rPr>
              <w:t>) (mean ± SD)</w:t>
            </w:r>
          </w:p>
        </w:tc>
        <w:tc>
          <w:tcPr>
            <w:tcW w:w="1276" w:type="dxa"/>
            <w:tcBorders>
              <w:bottom w:val="single" w:sz="8" w:space="0" w:color="000000"/>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p>
        </w:tc>
        <w:tc>
          <w:tcPr>
            <w:tcW w:w="1559" w:type="dxa"/>
            <w:tcBorders>
              <w:bottom w:val="single" w:sz="8" w:space="0" w:color="000000"/>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46.53 ±</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48.63</w:t>
            </w:r>
          </w:p>
        </w:tc>
        <w:tc>
          <w:tcPr>
            <w:tcW w:w="1701" w:type="dxa"/>
            <w:tcBorders>
              <w:bottom w:val="single" w:sz="8" w:space="0" w:color="000000"/>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53.91</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w:t>
            </w:r>
            <w:r>
              <w:rPr>
                <w:rFonts w:ascii="Book Antiqua" w:eastAsia="AdvGulliv-R" w:hAnsi="Book Antiqua"/>
                <w:color w:val="000000"/>
                <w:kern w:val="0"/>
                <w:sz w:val="24"/>
                <w:szCs w:val="24"/>
              </w:rPr>
              <w:t xml:space="preserve"> </w:t>
            </w:r>
            <w:r w:rsidRPr="000B59E1">
              <w:rPr>
                <w:rFonts w:ascii="Book Antiqua" w:eastAsia="AdvGulliv-R" w:hAnsi="Book Antiqua"/>
                <w:color w:val="000000"/>
                <w:kern w:val="0"/>
                <w:sz w:val="24"/>
                <w:szCs w:val="24"/>
              </w:rPr>
              <w:t>83.59</w:t>
            </w:r>
          </w:p>
        </w:tc>
        <w:tc>
          <w:tcPr>
            <w:tcW w:w="1418" w:type="dxa"/>
            <w:tcBorders>
              <w:bottom w:val="single" w:sz="8" w:space="0" w:color="000000"/>
            </w:tcBorders>
            <w:shd w:val="clear" w:color="auto" w:fill="FFFFFF"/>
          </w:tcPr>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color w:val="000000"/>
                <w:kern w:val="0"/>
                <w:sz w:val="24"/>
                <w:szCs w:val="24"/>
              </w:rPr>
            </w:pPr>
            <w:r w:rsidRPr="000B59E1">
              <w:rPr>
                <w:rFonts w:ascii="Book Antiqua" w:eastAsia="AdvGulliv-R" w:hAnsi="Book Antiqua"/>
                <w:color w:val="000000"/>
                <w:kern w:val="0"/>
                <w:sz w:val="24"/>
                <w:szCs w:val="24"/>
              </w:rPr>
              <w:t>NS</w:t>
            </w:r>
          </w:p>
        </w:tc>
      </w:tr>
    </w:tbl>
    <w:p w:rsidR="00DB7D1B" w:rsidRPr="000B59E1" w:rsidRDefault="00DB7D1B" w:rsidP="00D617BA">
      <w:pPr>
        <w:pStyle w:val="-11"/>
        <w:autoSpaceDE w:val="0"/>
        <w:autoSpaceDN w:val="0"/>
        <w:adjustRightInd w:val="0"/>
        <w:spacing w:line="360" w:lineRule="auto"/>
        <w:ind w:firstLineChars="0" w:firstLine="0"/>
        <w:rPr>
          <w:rFonts w:ascii="Book Antiqua" w:hAnsi="Book Antiqua" w:cs="AdvTT2acb703b"/>
          <w:color w:val="131313"/>
          <w:kern w:val="0"/>
          <w:sz w:val="24"/>
          <w:szCs w:val="24"/>
        </w:rPr>
      </w:pPr>
      <w:r w:rsidRPr="000B59E1">
        <w:rPr>
          <w:rFonts w:ascii="Book Antiqua" w:hAnsi="Book Antiqua" w:cs="AdvTT59df095f.I"/>
          <w:color w:val="131313"/>
          <w:kern w:val="0"/>
          <w:sz w:val="24"/>
          <w:szCs w:val="24"/>
        </w:rPr>
        <w:t xml:space="preserve">ALT: </w:t>
      </w:r>
      <w:r w:rsidRPr="000B59E1">
        <w:rPr>
          <w:rFonts w:ascii="Book Antiqua" w:hAnsi="Book Antiqua" w:cs="AdvTT2acb703b"/>
          <w:color w:val="131313"/>
          <w:kern w:val="0"/>
          <w:sz w:val="24"/>
          <w:szCs w:val="24"/>
        </w:rPr>
        <w:t>Alanine aminotransferase; AST: Aspartate amino-transferase; TBil: Total bilirubin; HBV DNA: Hepatitis B virus deoxyribonucleic acid; HBeAg: Hepatitis B virus envelope antigen; HCs: Health controls; LAM: Lamivudine; LDT: Telbivudine; NS: Not significant.</w:t>
      </w:r>
    </w:p>
    <w:p w:rsidR="00DB7D1B" w:rsidRPr="000B59E1" w:rsidRDefault="00DB7D1B" w:rsidP="00D617BA">
      <w:pPr>
        <w:pStyle w:val="-11"/>
        <w:autoSpaceDE w:val="0"/>
        <w:autoSpaceDN w:val="0"/>
        <w:adjustRightInd w:val="0"/>
        <w:spacing w:line="360" w:lineRule="auto"/>
        <w:ind w:firstLineChars="0" w:firstLine="0"/>
        <w:rPr>
          <w:rFonts w:ascii="Book Antiqua" w:eastAsia="AdvGulliv-R" w:hAnsi="Book Antiqua"/>
          <w:kern w:val="0"/>
          <w:sz w:val="24"/>
          <w:szCs w:val="24"/>
        </w:rPr>
      </w:pPr>
    </w:p>
    <w:p w:rsidR="00DB7D1B" w:rsidRPr="000B59E1" w:rsidRDefault="003B4317" w:rsidP="00D617BA">
      <w:pPr>
        <w:pStyle w:val="-11"/>
        <w:autoSpaceDE w:val="0"/>
        <w:autoSpaceDN w:val="0"/>
        <w:adjustRightInd w:val="0"/>
        <w:spacing w:line="360" w:lineRule="auto"/>
        <w:ind w:firstLineChars="0" w:firstLine="0"/>
        <w:rPr>
          <w:rFonts w:ascii="Book Antiqua" w:eastAsia="AdvGulliv-R" w:hAnsi="Book Antiqua"/>
          <w:kern w:val="0"/>
          <w:sz w:val="24"/>
          <w:szCs w:val="24"/>
        </w:rPr>
      </w:pPr>
      <w:r>
        <w:rPr>
          <w:rFonts w:ascii="Book Antiqua" w:eastAsia="AdvGulliv-R" w:hAnsi="Book Antiqua"/>
          <w:noProof/>
          <w:kern w:val="0"/>
          <w:sz w:val="24"/>
          <w:szCs w:val="24"/>
        </w:rPr>
        <w:lastRenderedPageBreak/>
        <w:drawing>
          <wp:inline distT="0" distB="0" distL="0" distR="0">
            <wp:extent cx="5259705" cy="4286885"/>
            <wp:effectExtent l="0" t="0" r="0" b="0"/>
            <wp:docPr id="1" name="图片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9705" cy="4286885"/>
                    </a:xfrm>
                    <a:prstGeom prst="rect">
                      <a:avLst/>
                    </a:prstGeom>
                    <a:noFill/>
                    <a:ln>
                      <a:noFill/>
                    </a:ln>
                  </pic:spPr>
                </pic:pic>
              </a:graphicData>
            </a:graphic>
          </wp:inline>
        </w:drawing>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127BF0">
        <w:rPr>
          <w:rFonts w:ascii="Book Antiqua" w:hAnsi="Book Antiqua"/>
          <w:b/>
          <w:kern w:val="0"/>
          <w:sz w:val="24"/>
          <w:szCs w:val="24"/>
        </w:rPr>
        <w:t>Figure 1</w:t>
      </w:r>
      <w:r w:rsidRPr="00127BF0" w:rsidDel="007906DA">
        <w:rPr>
          <w:rFonts w:ascii="Book Antiqua" w:hAnsi="Book Antiqua"/>
          <w:b/>
          <w:kern w:val="0"/>
          <w:sz w:val="24"/>
          <w:szCs w:val="24"/>
        </w:rPr>
        <w:t xml:space="preserve"> </w:t>
      </w:r>
      <w:r w:rsidRPr="00127BF0">
        <w:rPr>
          <w:rFonts w:ascii="Book Antiqua" w:hAnsi="Book Antiqua"/>
          <w:b/>
          <w:kern w:val="0"/>
          <w:sz w:val="24"/>
          <w:szCs w:val="24"/>
        </w:rPr>
        <w:t xml:space="preserve">Pretreatment cellular phenotype of patients with chronic hepatitis B. </w:t>
      </w:r>
      <w:r w:rsidRPr="000B59E1">
        <w:rPr>
          <w:rFonts w:ascii="Book Antiqua" w:hAnsi="Book Antiqua"/>
          <w:kern w:val="0"/>
          <w:sz w:val="24"/>
          <w:szCs w:val="24"/>
        </w:rPr>
        <w:t>A: Representative dot plots of CD4, CD8, programmed death-1 (PD-1) and FoxP3 staining in chronic hepatitis B (CHB)</w:t>
      </w:r>
      <w:r>
        <w:rPr>
          <w:rFonts w:ascii="Book Antiqua" w:hAnsi="Book Antiqua"/>
          <w:kern w:val="0"/>
          <w:sz w:val="24"/>
          <w:szCs w:val="24"/>
        </w:rPr>
        <w:t xml:space="preserve"> </w:t>
      </w:r>
      <w:r w:rsidRPr="000B59E1">
        <w:rPr>
          <w:rFonts w:ascii="Book Antiqua" w:hAnsi="Book Antiqua"/>
          <w:kern w:val="0"/>
          <w:sz w:val="24"/>
          <w:szCs w:val="24"/>
        </w:rPr>
        <w:t>patients</w:t>
      </w:r>
      <w:r>
        <w:rPr>
          <w:rFonts w:ascii="Book Antiqua" w:hAnsi="Book Antiqua"/>
          <w:kern w:val="0"/>
          <w:sz w:val="24"/>
          <w:szCs w:val="24"/>
        </w:rPr>
        <w:t>;</w:t>
      </w:r>
      <w:r w:rsidRPr="000B59E1">
        <w:rPr>
          <w:rFonts w:ascii="Book Antiqua" w:hAnsi="Book Antiqua"/>
          <w:kern w:val="0"/>
          <w:sz w:val="24"/>
          <w:szCs w:val="24"/>
        </w:rPr>
        <w:t xml:space="preserve"> B: Representative dot plots of CD4, CD8, PD-1 and FoxP3 staining in healthy controls (HCs)</w:t>
      </w:r>
      <w:r>
        <w:rPr>
          <w:rFonts w:ascii="Book Antiqua" w:hAnsi="Book Antiqua"/>
          <w:kern w:val="0"/>
          <w:sz w:val="24"/>
          <w:szCs w:val="24"/>
        </w:rPr>
        <w:t>;</w:t>
      </w:r>
      <w:r w:rsidRPr="000B59E1">
        <w:rPr>
          <w:rFonts w:ascii="Book Antiqua" w:hAnsi="Book Antiqua"/>
          <w:kern w:val="0"/>
          <w:sz w:val="24"/>
          <w:szCs w:val="24"/>
        </w:rPr>
        <w:t xml:space="preserve"> C: Peripheral frequency of CD8+ T cells in the CHB patients and HCs (</w:t>
      </w:r>
      <w:r w:rsidRPr="00A87F42">
        <w:rPr>
          <w:rFonts w:ascii="Book Antiqua" w:hAnsi="Book Antiqua"/>
          <w:i/>
          <w:caps/>
          <w:kern w:val="0"/>
          <w:sz w:val="24"/>
          <w:szCs w:val="24"/>
        </w:rPr>
        <w:t xml:space="preserve">p = </w:t>
      </w:r>
      <w:r w:rsidRPr="000B59E1">
        <w:rPr>
          <w:rFonts w:ascii="Book Antiqua" w:hAnsi="Book Antiqua"/>
          <w:kern w:val="0"/>
          <w:sz w:val="24"/>
          <w:szCs w:val="24"/>
        </w:rPr>
        <w:t>0.03)</w:t>
      </w:r>
      <w:r>
        <w:rPr>
          <w:rFonts w:ascii="Book Antiqua" w:hAnsi="Book Antiqua"/>
          <w:kern w:val="0"/>
          <w:sz w:val="24"/>
          <w:szCs w:val="24"/>
        </w:rPr>
        <w:t>;</w:t>
      </w:r>
      <w:r w:rsidRPr="000B59E1">
        <w:rPr>
          <w:rFonts w:ascii="Book Antiqua" w:hAnsi="Book Antiqua"/>
          <w:kern w:val="0"/>
          <w:sz w:val="24"/>
          <w:szCs w:val="24"/>
        </w:rPr>
        <w:t xml:space="preserve"> D: Peripheral frequency of CD4+ T cells in the CHB patients and HCs (</w:t>
      </w:r>
      <w:r w:rsidRPr="00A87F42">
        <w:rPr>
          <w:rFonts w:ascii="Book Antiqua" w:hAnsi="Book Antiqua"/>
          <w:i/>
          <w:caps/>
          <w:kern w:val="0"/>
          <w:sz w:val="24"/>
          <w:szCs w:val="24"/>
        </w:rPr>
        <w:t xml:space="preserve">p = </w:t>
      </w:r>
      <w:r w:rsidRPr="000B59E1">
        <w:rPr>
          <w:rFonts w:ascii="Book Antiqua" w:hAnsi="Book Antiqua"/>
          <w:kern w:val="0"/>
          <w:sz w:val="24"/>
          <w:szCs w:val="24"/>
        </w:rPr>
        <w:t>0.79)</w:t>
      </w:r>
      <w:r>
        <w:rPr>
          <w:rFonts w:ascii="Book Antiqua" w:hAnsi="Book Antiqua"/>
          <w:kern w:val="0"/>
          <w:sz w:val="24"/>
          <w:szCs w:val="24"/>
        </w:rPr>
        <w:t>;</w:t>
      </w:r>
      <w:r w:rsidRPr="000B59E1">
        <w:rPr>
          <w:rFonts w:ascii="Book Antiqua" w:hAnsi="Book Antiqua"/>
          <w:kern w:val="0"/>
          <w:sz w:val="24"/>
          <w:szCs w:val="24"/>
        </w:rPr>
        <w:t xml:space="preserve"> E: Peripheral frequency of PD-1+ CD8 T cells of the total CD8 T cells in CHB patients and HCs (</w:t>
      </w:r>
      <w:r w:rsidRPr="00A87F42">
        <w:rPr>
          <w:rFonts w:ascii="Book Antiqua" w:hAnsi="Book Antiqua"/>
          <w:i/>
          <w:caps/>
          <w:kern w:val="0"/>
          <w:sz w:val="24"/>
          <w:szCs w:val="24"/>
        </w:rPr>
        <w:t xml:space="preserve">p = </w:t>
      </w:r>
      <w:r w:rsidRPr="000B59E1">
        <w:rPr>
          <w:rFonts w:ascii="Book Antiqua" w:hAnsi="Book Antiqua"/>
          <w:kern w:val="0"/>
          <w:sz w:val="24"/>
          <w:szCs w:val="24"/>
        </w:rPr>
        <w:t>0.0001)</w:t>
      </w:r>
      <w:r>
        <w:rPr>
          <w:rFonts w:ascii="Book Antiqua" w:hAnsi="Book Antiqua"/>
          <w:kern w:val="0"/>
          <w:sz w:val="24"/>
          <w:szCs w:val="24"/>
        </w:rPr>
        <w:t>;</w:t>
      </w:r>
      <w:r w:rsidRPr="000B59E1">
        <w:rPr>
          <w:rFonts w:ascii="Book Antiqua" w:hAnsi="Book Antiqua"/>
          <w:kern w:val="0"/>
          <w:sz w:val="24"/>
          <w:szCs w:val="24"/>
        </w:rPr>
        <w:t xml:space="preserve"> F: Peripheral frequency of PD-1+ CD4 T cells of the total CD4 T cells in CHB patients and HCs (</w:t>
      </w:r>
      <w:r w:rsidRPr="00A87F42">
        <w:rPr>
          <w:rFonts w:ascii="Book Antiqua" w:hAnsi="Book Antiqua"/>
          <w:i/>
          <w:caps/>
          <w:kern w:val="0"/>
          <w:sz w:val="24"/>
          <w:szCs w:val="24"/>
        </w:rPr>
        <w:t xml:space="preserve">p = </w:t>
      </w:r>
      <w:r w:rsidRPr="000B59E1">
        <w:rPr>
          <w:rFonts w:ascii="Book Antiqua" w:hAnsi="Book Antiqua"/>
          <w:kern w:val="0"/>
          <w:sz w:val="24"/>
          <w:szCs w:val="24"/>
        </w:rPr>
        <w:t>0.003)</w:t>
      </w:r>
      <w:r>
        <w:rPr>
          <w:rFonts w:ascii="Book Antiqua" w:hAnsi="Book Antiqua"/>
          <w:kern w:val="0"/>
          <w:sz w:val="24"/>
          <w:szCs w:val="24"/>
        </w:rPr>
        <w:t>;</w:t>
      </w:r>
      <w:r w:rsidRPr="000B59E1">
        <w:rPr>
          <w:rFonts w:ascii="Book Antiqua" w:hAnsi="Book Antiqua"/>
          <w:kern w:val="0"/>
          <w:sz w:val="24"/>
          <w:szCs w:val="24"/>
        </w:rPr>
        <w:t xml:space="preserve"> G: </w:t>
      </w:r>
      <w:r w:rsidRPr="000B59E1">
        <w:rPr>
          <w:rFonts w:ascii="Book Antiqua" w:hAnsi="Book Antiqua"/>
          <w:color w:val="131313"/>
          <w:kern w:val="0"/>
          <w:sz w:val="24"/>
          <w:szCs w:val="24"/>
        </w:rPr>
        <w:t>Frequency of circulating CD4+CD25+FoxP3+ T cells (FoxP3+ Treg) in the CHB patients and HCs (</w:t>
      </w:r>
      <w:r w:rsidRPr="00E76F29">
        <w:rPr>
          <w:rFonts w:ascii="Book Antiqua" w:hAnsi="Book Antiqua"/>
          <w:i/>
          <w:color w:val="131313"/>
          <w:kern w:val="0"/>
          <w:sz w:val="24"/>
          <w:szCs w:val="24"/>
        </w:rPr>
        <w:t xml:space="preserve">P = </w:t>
      </w:r>
      <w:r w:rsidRPr="000B59E1">
        <w:rPr>
          <w:rFonts w:ascii="Book Antiqua" w:hAnsi="Book Antiqua"/>
          <w:color w:val="131313"/>
          <w:kern w:val="0"/>
          <w:sz w:val="24"/>
          <w:szCs w:val="24"/>
        </w:rPr>
        <w:t>0.001).</w:t>
      </w:r>
    </w:p>
    <w:p w:rsidR="00DB7D1B" w:rsidRPr="000B59E1" w:rsidRDefault="003B4317" w:rsidP="00D617BA">
      <w:pPr>
        <w:autoSpaceDE w:val="0"/>
        <w:autoSpaceDN w:val="0"/>
        <w:adjustRightInd w:val="0"/>
        <w:spacing w:line="360" w:lineRule="auto"/>
        <w:rPr>
          <w:rFonts w:ascii="Book Antiqua" w:hAnsi="Book Antiqua" w:cs="AdvPSPH-R"/>
          <w:kern w:val="0"/>
          <w:sz w:val="24"/>
          <w:szCs w:val="24"/>
        </w:rPr>
      </w:pPr>
      <w:r>
        <w:rPr>
          <w:rFonts w:ascii="Book Antiqua" w:hAnsi="Book Antiqua" w:cs="AdvPSPH-R"/>
          <w:noProof/>
          <w:kern w:val="0"/>
          <w:sz w:val="24"/>
          <w:szCs w:val="24"/>
        </w:rPr>
        <w:lastRenderedPageBreak/>
        <w:drawing>
          <wp:inline distT="0" distB="0" distL="0" distR="0">
            <wp:extent cx="5266690" cy="7534910"/>
            <wp:effectExtent l="0" t="0" r="0" b="8890"/>
            <wp:docPr id="2" name="图片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7534910"/>
                    </a:xfrm>
                    <a:prstGeom prst="rect">
                      <a:avLst/>
                    </a:prstGeom>
                    <a:noFill/>
                    <a:ln>
                      <a:noFill/>
                    </a:ln>
                  </pic:spPr>
                </pic:pic>
              </a:graphicData>
            </a:graphic>
          </wp:inline>
        </w:drawing>
      </w: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A84617">
        <w:rPr>
          <w:rFonts w:ascii="Book Antiqua" w:hAnsi="Book Antiqua"/>
          <w:b/>
          <w:kern w:val="0"/>
          <w:sz w:val="24"/>
          <w:szCs w:val="24"/>
        </w:rPr>
        <w:t xml:space="preserve">Figure 2 Suppression of hepatitis B virus </w:t>
      </w:r>
      <w:r w:rsidRPr="00A84617">
        <w:rPr>
          <w:rFonts w:ascii="Book Antiqua" w:hAnsi="Book Antiqua" w:cs="AdvTT2acb703b"/>
          <w:b/>
          <w:color w:val="131313"/>
          <w:kern w:val="0"/>
          <w:sz w:val="24"/>
          <w:szCs w:val="24"/>
        </w:rPr>
        <w:t>deoxyribonucleic acid</w:t>
      </w:r>
      <w:r w:rsidRPr="00A84617">
        <w:rPr>
          <w:rFonts w:ascii="Book Antiqua" w:hAnsi="Book Antiqua"/>
          <w:b/>
          <w:kern w:val="0"/>
          <w:sz w:val="24"/>
          <w:szCs w:val="24"/>
        </w:rPr>
        <w:t xml:space="preserve"> (HBV DNA) and hepatitis B envelope antigen levels and the expansion of programmed death 1 positive CD8 T cells and CD4+</w:t>
      </w:r>
      <w:r>
        <w:rPr>
          <w:rFonts w:ascii="Book Antiqua" w:hAnsi="Book Antiqua"/>
          <w:b/>
          <w:kern w:val="0"/>
          <w:sz w:val="24"/>
          <w:szCs w:val="24"/>
        </w:rPr>
        <w:t xml:space="preserve"> </w:t>
      </w:r>
      <w:r w:rsidRPr="00A84617">
        <w:rPr>
          <w:rFonts w:ascii="Book Antiqua" w:hAnsi="Book Antiqua"/>
          <w:b/>
          <w:kern w:val="0"/>
          <w:sz w:val="24"/>
          <w:szCs w:val="24"/>
        </w:rPr>
        <w:t>CD25+</w:t>
      </w:r>
      <w:r>
        <w:rPr>
          <w:rFonts w:ascii="Book Antiqua" w:hAnsi="Book Antiqua"/>
          <w:b/>
          <w:kern w:val="0"/>
          <w:sz w:val="24"/>
          <w:szCs w:val="24"/>
        </w:rPr>
        <w:t xml:space="preserve"> </w:t>
      </w:r>
      <w:r w:rsidRPr="00A84617">
        <w:rPr>
          <w:rFonts w:ascii="Book Antiqua" w:hAnsi="Book Antiqua"/>
          <w:b/>
          <w:kern w:val="0"/>
          <w:sz w:val="24"/>
          <w:szCs w:val="24"/>
        </w:rPr>
        <w:t>FoxP3+ T regulatory cells.</w:t>
      </w:r>
      <w:r w:rsidRPr="000B59E1">
        <w:rPr>
          <w:rFonts w:ascii="Book Antiqua" w:hAnsi="Book Antiqua"/>
          <w:kern w:val="0"/>
          <w:sz w:val="24"/>
          <w:szCs w:val="24"/>
        </w:rPr>
        <w:t xml:space="preserve"> A, B: In patients treated with either lamivudine (LAM) or telbivudine (LDT), the </w:t>
      </w:r>
      <w:r w:rsidRPr="000B59E1">
        <w:rPr>
          <w:rFonts w:ascii="Book Antiqua" w:hAnsi="Book Antiqua"/>
          <w:kern w:val="0"/>
          <w:sz w:val="24"/>
          <w:szCs w:val="24"/>
        </w:rPr>
        <w:lastRenderedPageBreak/>
        <w:t xml:space="preserve">hepatitis B virus </w:t>
      </w:r>
      <w:r>
        <w:rPr>
          <w:rFonts w:ascii="Book Antiqua" w:hAnsi="Book Antiqua"/>
          <w:kern w:val="0"/>
          <w:sz w:val="24"/>
          <w:szCs w:val="24"/>
        </w:rPr>
        <w:t>(</w:t>
      </w:r>
      <w:r w:rsidRPr="000B59E1">
        <w:rPr>
          <w:rFonts w:ascii="Book Antiqua" w:hAnsi="Book Antiqua"/>
          <w:kern w:val="0"/>
          <w:sz w:val="24"/>
          <w:szCs w:val="24"/>
        </w:rPr>
        <w:t>HBV</w:t>
      </w:r>
      <w:r>
        <w:rPr>
          <w:rFonts w:ascii="Book Antiqua" w:hAnsi="Book Antiqua"/>
          <w:kern w:val="0"/>
          <w:sz w:val="24"/>
          <w:szCs w:val="24"/>
        </w:rPr>
        <w:t>)</w:t>
      </w:r>
      <w:r w:rsidRPr="000B59E1">
        <w:rPr>
          <w:rFonts w:ascii="Book Antiqua" w:hAnsi="Book Antiqua"/>
          <w:kern w:val="0"/>
          <w:sz w:val="24"/>
          <w:szCs w:val="24"/>
        </w:rPr>
        <w:t xml:space="preserve"> DNA and hepatitis B envelope antigen (HBeAg)</w:t>
      </w:r>
      <w:r>
        <w:rPr>
          <w:rFonts w:ascii="Book Antiqua" w:hAnsi="Book Antiqua"/>
          <w:kern w:val="0"/>
          <w:sz w:val="24"/>
          <w:szCs w:val="24"/>
        </w:rPr>
        <w:t xml:space="preserve"> </w:t>
      </w:r>
      <w:r w:rsidRPr="000B59E1">
        <w:rPr>
          <w:rFonts w:ascii="Book Antiqua" w:hAnsi="Book Antiqua"/>
          <w:kern w:val="0"/>
          <w:sz w:val="24"/>
          <w:szCs w:val="24"/>
        </w:rPr>
        <w:t>levels decreased significantly compared to the baseline</w:t>
      </w:r>
      <w:r>
        <w:rPr>
          <w:rFonts w:ascii="Book Antiqua" w:hAnsi="Book Antiqua"/>
          <w:kern w:val="0"/>
          <w:sz w:val="24"/>
          <w:szCs w:val="24"/>
        </w:rPr>
        <w:t>;</w:t>
      </w:r>
      <w:r w:rsidRPr="000B59E1">
        <w:rPr>
          <w:rFonts w:ascii="Book Antiqua" w:hAnsi="Book Antiqua"/>
          <w:kern w:val="0"/>
          <w:sz w:val="24"/>
          <w:szCs w:val="24"/>
        </w:rPr>
        <w:t xml:space="preserve"> C: In the LAM group, a significant decrease in the peripheral frequency of programmed death 1 positive CD8 T (PD-1+</w:t>
      </w:r>
      <w:r>
        <w:rPr>
          <w:rFonts w:ascii="Book Antiqua" w:hAnsi="Book Antiqua"/>
          <w:kern w:val="0"/>
          <w:sz w:val="24"/>
          <w:szCs w:val="24"/>
        </w:rPr>
        <w:t xml:space="preserve"> </w:t>
      </w:r>
      <w:r w:rsidRPr="000B59E1">
        <w:rPr>
          <w:rFonts w:ascii="Book Antiqua" w:hAnsi="Book Antiqua"/>
          <w:kern w:val="0"/>
          <w:sz w:val="24"/>
          <w:szCs w:val="24"/>
        </w:rPr>
        <w:t>CD8 T) cells was observed at treatment week 12</w:t>
      </w:r>
      <w:r>
        <w:rPr>
          <w:rFonts w:ascii="Book Antiqua" w:hAnsi="Book Antiqua"/>
          <w:kern w:val="0"/>
          <w:sz w:val="24"/>
          <w:szCs w:val="24"/>
        </w:rPr>
        <w:t>;</w:t>
      </w:r>
      <w:r w:rsidRPr="000B59E1">
        <w:rPr>
          <w:rFonts w:ascii="Book Antiqua" w:hAnsi="Book Antiqua"/>
          <w:kern w:val="0"/>
          <w:sz w:val="24"/>
          <w:szCs w:val="24"/>
        </w:rPr>
        <w:t xml:space="preserve"> D: In the LDT group, the frequency of PD-1+ CD8 T cells significantly decreased at both week 4 and week 12 compared to the baseline. E and F: In both the LAM group (E) and the LDT group (F), a significant decrease in the frequency of T regulatory cells cells was observed at weeks 12 and 24 compared to the baseline.</w:t>
      </w:r>
    </w:p>
    <w:p w:rsidR="00DB7D1B" w:rsidRPr="000B59E1" w:rsidRDefault="003B4317" w:rsidP="00D617BA">
      <w:pPr>
        <w:autoSpaceDE w:val="0"/>
        <w:autoSpaceDN w:val="0"/>
        <w:adjustRightInd w:val="0"/>
        <w:spacing w:line="360" w:lineRule="auto"/>
        <w:rPr>
          <w:rFonts w:ascii="Book Antiqua" w:hAnsi="Book Antiqua"/>
          <w:kern w:val="0"/>
          <w:sz w:val="24"/>
          <w:szCs w:val="24"/>
        </w:rPr>
      </w:pPr>
      <w:r>
        <w:rPr>
          <w:rFonts w:ascii="Book Antiqua" w:hAnsi="Book Antiqua"/>
          <w:noProof/>
          <w:kern w:val="0"/>
          <w:sz w:val="24"/>
          <w:szCs w:val="24"/>
        </w:rPr>
        <w:lastRenderedPageBreak/>
        <w:drawing>
          <wp:inline distT="0" distB="0" distL="0" distR="0">
            <wp:extent cx="5266690" cy="6774180"/>
            <wp:effectExtent l="0" t="0" r="0" b="7620"/>
            <wp:docPr id="3" name="图片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690" cy="6774180"/>
                    </a:xfrm>
                    <a:prstGeom prst="rect">
                      <a:avLst/>
                    </a:prstGeom>
                    <a:noFill/>
                    <a:ln>
                      <a:noFill/>
                    </a:ln>
                  </pic:spPr>
                </pic:pic>
              </a:graphicData>
            </a:graphic>
          </wp:inline>
        </w:drawing>
      </w:r>
    </w:p>
    <w:p w:rsidR="00DB7D1B" w:rsidRDefault="00DB7D1B" w:rsidP="00D617BA">
      <w:pPr>
        <w:autoSpaceDE w:val="0"/>
        <w:autoSpaceDN w:val="0"/>
        <w:adjustRightInd w:val="0"/>
        <w:spacing w:line="360" w:lineRule="auto"/>
        <w:rPr>
          <w:rFonts w:ascii="Book Antiqua" w:hAnsi="Book Antiqua"/>
          <w:kern w:val="0"/>
          <w:sz w:val="24"/>
          <w:szCs w:val="24"/>
        </w:rPr>
      </w:pPr>
      <w:r w:rsidRPr="00A84617">
        <w:rPr>
          <w:rFonts w:ascii="Book Antiqua" w:hAnsi="Book Antiqua"/>
          <w:b/>
          <w:kern w:val="0"/>
          <w:sz w:val="24"/>
          <w:szCs w:val="24"/>
        </w:rPr>
        <w:t xml:space="preserve">Figure 3 The relationship between the peripheral frequency of CD4+CD25+FoxP3+ T </w:t>
      </w:r>
      <w:r>
        <w:rPr>
          <w:rFonts w:ascii="Book Antiqua" w:hAnsi="Book Antiqua"/>
          <w:b/>
          <w:kern w:val="0"/>
          <w:sz w:val="24"/>
          <w:szCs w:val="24"/>
        </w:rPr>
        <w:t>regulatory cells</w:t>
      </w:r>
      <w:r w:rsidRPr="00A84617">
        <w:rPr>
          <w:rFonts w:ascii="Book Antiqua" w:hAnsi="Book Antiqua"/>
          <w:b/>
          <w:kern w:val="0"/>
          <w:sz w:val="24"/>
          <w:szCs w:val="24"/>
        </w:rPr>
        <w:t xml:space="preserve"> or programmed death 1 positive CD8 T cells and hepatitis B virus DNA or hepatitis B envelope antigen at different time points during therapy.</w:t>
      </w:r>
      <w:r w:rsidRPr="000B59E1">
        <w:rPr>
          <w:rFonts w:ascii="Book Antiqua" w:hAnsi="Book Antiqua"/>
          <w:kern w:val="0"/>
          <w:sz w:val="24"/>
          <w:szCs w:val="24"/>
        </w:rPr>
        <w:t xml:space="preserve"> A: Peripheral frequency of programmed death 1 positive CD8 T cells (PD-1+ CD8 T) cells in all chronic hepatitis B (CHB)</w:t>
      </w:r>
      <w:r>
        <w:rPr>
          <w:rFonts w:ascii="Book Antiqua" w:hAnsi="Book Antiqua"/>
          <w:kern w:val="0"/>
          <w:sz w:val="24"/>
          <w:szCs w:val="24"/>
        </w:rPr>
        <w:t xml:space="preserve"> </w:t>
      </w:r>
      <w:r w:rsidRPr="000B59E1">
        <w:rPr>
          <w:rFonts w:ascii="Book Antiqua" w:hAnsi="Book Antiqua"/>
          <w:kern w:val="0"/>
          <w:sz w:val="24"/>
          <w:szCs w:val="24"/>
        </w:rPr>
        <w:t>patients at different points during therapy</w:t>
      </w:r>
      <w:r>
        <w:rPr>
          <w:rFonts w:ascii="Book Antiqua" w:hAnsi="Book Antiqua"/>
          <w:kern w:val="0"/>
          <w:sz w:val="24"/>
          <w:szCs w:val="24"/>
        </w:rPr>
        <w:t>;</w:t>
      </w:r>
      <w:r w:rsidRPr="000B59E1">
        <w:rPr>
          <w:rFonts w:ascii="Book Antiqua" w:hAnsi="Book Antiqua"/>
          <w:kern w:val="0"/>
          <w:sz w:val="24"/>
          <w:szCs w:val="24"/>
        </w:rPr>
        <w:t xml:space="preserve"> B: Peripheral </w:t>
      </w:r>
      <w:r w:rsidRPr="000B59E1">
        <w:rPr>
          <w:rFonts w:ascii="Book Antiqua" w:hAnsi="Book Antiqua"/>
          <w:kern w:val="0"/>
          <w:sz w:val="24"/>
          <w:szCs w:val="24"/>
        </w:rPr>
        <w:lastRenderedPageBreak/>
        <w:t xml:space="preserve">frequency of T </w:t>
      </w:r>
      <w:r>
        <w:rPr>
          <w:rFonts w:ascii="Book Antiqua" w:hAnsi="Book Antiqua"/>
          <w:kern w:val="0"/>
          <w:sz w:val="24"/>
          <w:szCs w:val="24"/>
        </w:rPr>
        <w:t>regulatory cell</w:t>
      </w:r>
      <w:r w:rsidRPr="000B59E1">
        <w:rPr>
          <w:rFonts w:ascii="Book Antiqua" w:hAnsi="Book Antiqua"/>
          <w:kern w:val="0"/>
          <w:sz w:val="24"/>
          <w:szCs w:val="24"/>
        </w:rPr>
        <w:t xml:space="preserve"> (</w:t>
      </w:r>
      <w:r>
        <w:rPr>
          <w:rFonts w:ascii="Book Antiqua" w:hAnsi="Book Antiqua"/>
          <w:kern w:val="0"/>
          <w:sz w:val="24"/>
          <w:szCs w:val="24"/>
        </w:rPr>
        <w:t>Treg</w:t>
      </w:r>
      <w:r w:rsidRPr="000B59E1">
        <w:rPr>
          <w:rFonts w:ascii="Book Antiqua" w:hAnsi="Book Antiqua"/>
          <w:kern w:val="0"/>
          <w:sz w:val="24"/>
          <w:szCs w:val="24"/>
        </w:rPr>
        <w:t>)</w:t>
      </w:r>
      <w:r>
        <w:rPr>
          <w:rFonts w:ascii="Book Antiqua" w:hAnsi="Book Antiqua"/>
          <w:kern w:val="0"/>
          <w:sz w:val="24"/>
          <w:szCs w:val="24"/>
        </w:rPr>
        <w:t xml:space="preserve"> </w:t>
      </w:r>
      <w:r w:rsidRPr="000B59E1">
        <w:rPr>
          <w:rFonts w:ascii="Book Antiqua" w:hAnsi="Book Antiqua"/>
          <w:kern w:val="0"/>
          <w:sz w:val="24"/>
          <w:szCs w:val="24"/>
        </w:rPr>
        <w:t>in all CHB patients at different points during therapy</w:t>
      </w:r>
      <w:r>
        <w:rPr>
          <w:rFonts w:ascii="Book Antiqua" w:hAnsi="Book Antiqua"/>
          <w:kern w:val="0"/>
          <w:sz w:val="24"/>
          <w:szCs w:val="24"/>
        </w:rPr>
        <w:t>;</w:t>
      </w:r>
      <w:r w:rsidRPr="000B59E1">
        <w:rPr>
          <w:rFonts w:ascii="Book Antiqua" w:hAnsi="Book Antiqua"/>
          <w:kern w:val="0"/>
          <w:sz w:val="24"/>
          <w:szCs w:val="24"/>
        </w:rPr>
        <w:t xml:space="preserve"> C: Relationship between the HBeAg level and the peripheral frequency of Treg cells in all CHB patients during therapy</w:t>
      </w:r>
      <w:r>
        <w:rPr>
          <w:rFonts w:ascii="Book Antiqua" w:hAnsi="Book Antiqua"/>
          <w:kern w:val="0"/>
          <w:sz w:val="24"/>
          <w:szCs w:val="24"/>
        </w:rPr>
        <w:t>;</w:t>
      </w:r>
      <w:r w:rsidRPr="000B59E1">
        <w:rPr>
          <w:rFonts w:ascii="Book Antiqua" w:hAnsi="Book Antiqua"/>
          <w:kern w:val="0"/>
          <w:sz w:val="24"/>
          <w:szCs w:val="24"/>
        </w:rPr>
        <w:t xml:space="preserve"> D: Relationship between the HBeAg level and the peripheral frequency of PD-1+ CD8 T cells in all CHB patients during therapy</w:t>
      </w:r>
      <w:r>
        <w:rPr>
          <w:rFonts w:ascii="Book Antiqua" w:hAnsi="Book Antiqua"/>
          <w:kern w:val="0"/>
          <w:sz w:val="24"/>
          <w:szCs w:val="24"/>
        </w:rPr>
        <w:t>;</w:t>
      </w:r>
      <w:r w:rsidRPr="000B59E1">
        <w:rPr>
          <w:rFonts w:ascii="Book Antiqua" w:hAnsi="Book Antiqua"/>
          <w:kern w:val="0"/>
          <w:sz w:val="24"/>
          <w:szCs w:val="24"/>
        </w:rPr>
        <w:t xml:space="preserve"> E: Relationship between the hepatitis B virus </w:t>
      </w:r>
      <w:r>
        <w:rPr>
          <w:rFonts w:ascii="Book Antiqua" w:hAnsi="Book Antiqua"/>
          <w:kern w:val="0"/>
          <w:sz w:val="24"/>
          <w:szCs w:val="24"/>
        </w:rPr>
        <w:t>(</w:t>
      </w:r>
      <w:r w:rsidRPr="000B59E1">
        <w:rPr>
          <w:rFonts w:ascii="Book Antiqua" w:hAnsi="Book Antiqua"/>
          <w:kern w:val="0"/>
          <w:sz w:val="24"/>
          <w:szCs w:val="24"/>
        </w:rPr>
        <w:t>HBV</w:t>
      </w:r>
      <w:r>
        <w:rPr>
          <w:rFonts w:ascii="Book Antiqua" w:hAnsi="Book Antiqua"/>
          <w:kern w:val="0"/>
          <w:sz w:val="24"/>
          <w:szCs w:val="24"/>
        </w:rPr>
        <w:t>)</w:t>
      </w:r>
      <w:r w:rsidRPr="000B59E1">
        <w:rPr>
          <w:rFonts w:ascii="Book Antiqua" w:hAnsi="Book Antiqua"/>
          <w:kern w:val="0"/>
          <w:sz w:val="24"/>
          <w:szCs w:val="24"/>
        </w:rPr>
        <w:t xml:space="preserve"> DNA level and the peripheral frequency of PD-1+ CD8 T cells in all CHB patients during therapy</w:t>
      </w:r>
      <w:r>
        <w:rPr>
          <w:rFonts w:ascii="Book Antiqua" w:hAnsi="Book Antiqua"/>
          <w:kern w:val="0"/>
          <w:sz w:val="24"/>
          <w:szCs w:val="24"/>
        </w:rPr>
        <w:t>;</w:t>
      </w:r>
      <w:r w:rsidRPr="000B59E1">
        <w:rPr>
          <w:rFonts w:ascii="Book Antiqua" w:hAnsi="Book Antiqua"/>
          <w:kern w:val="0"/>
          <w:sz w:val="24"/>
          <w:szCs w:val="24"/>
        </w:rPr>
        <w:t xml:space="preserve"> F: Relationship between the HBV DNA level and the peripheral frequency of Treg cells in all CHB patients during therapy. The X-axis shows the different time points during treatment, the left Y-axis shows the HBV DNA or HBeAg levels, and the right Y-axis shows the frequency of Treg cells or PD-1+ CD8 T cells. In the CHB patients, the HBeAg and HBV DNA levels start declining after treatment week 4, along with a decline in FoxP3+ </w:t>
      </w:r>
      <w:r>
        <w:rPr>
          <w:rFonts w:ascii="Book Antiqua" w:hAnsi="Book Antiqua"/>
          <w:kern w:val="0"/>
          <w:sz w:val="24"/>
          <w:szCs w:val="24"/>
        </w:rPr>
        <w:t>Treg</w:t>
      </w:r>
      <w:r w:rsidRPr="000B59E1">
        <w:rPr>
          <w:rFonts w:ascii="Book Antiqua" w:hAnsi="Book Antiqua"/>
          <w:kern w:val="0"/>
          <w:sz w:val="24"/>
          <w:szCs w:val="24"/>
        </w:rPr>
        <w:t xml:space="preserve"> and PD-1+ CD8 T cells.</w:t>
      </w:r>
    </w:p>
    <w:p w:rsidR="00DB7D1B" w:rsidRDefault="00DB7D1B" w:rsidP="00D617BA">
      <w:pPr>
        <w:autoSpaceDE w:val="0"/>
        <w:autoSpaceDN w:val="0"/>
        <w:adjustRightInd w:val="0"/>
        <w:spacing w:line="360" w:lineRule="auto"/>
        <w:rPr>
          <w:rFonts w:ascii="Book Antiqua" w:hAnsi="Book Antiqua"/>
          <w:kern w:val="0"/>
          <w:sz w:val="24"/>
          <w:szCs w:val="24"/>
        </w:rPr>
      </w:pPr>
      <w:r>
        <w:rPr>
          <w:rFonts w:ascii="Book Antiqua" w:hAnsi="Book Antiqua"/>
          <w:kern w:val="0"/>
          <w:sz w:val="24"/>
          <w:szCs w:val="24"/>
        </w:rPr>
        <w:br w:type="page"/>
      </w:r>
    </w:p>
    <w:p w:rsidR="00DB7D1B" w:rsidRPr="000B59E1" w:rsidRDefault="00DB7D1B" w:rsidP="00D617BA">
      <w:pPr>
        <w:autoSpaceDE w:val="0"/>
        <w:autoSpaceDN w:val="0"/>
        <w:adjustRightInd w:val="0"/>
        <w:spacing w:line="360" w:lineRule="auto"/>
        <w:rPr>
          <w:rFonts w:ascii="Book Antiqua" w:hAnsi="Book Antiqua"/>
          <w:kern w:val="0"/>
          <w:sz w:val="24"/>
          <w:szCs w:val="24"/>
        </w:rPr>
      </w:pPr>
    </w:p>
    <w:p w:rsidR="00DB7D1B" w:rsidRPr="000B59E1" w:rsidRDefault="003B4317" w:rsidP="00D617BA">
      <w:pPr>
        <w:autoSpaceDE w:val="0"/>
        <w:autoSpaceDN w:val="0"/>
        <w:adjustRightInd w:val="0"/>
        <w:spacing w:line="360" w:lineRule="auto"/>
        <w:rPr>
          <w:rFonts w:ascii="Book Antiqua" w:hAnsi="Book Antiqua"/>
          <w:kern w:val="0"/>
          <w:sz w:val="24"/>
          <w:szCs w:val="24"/>
        </w:rPr>
      </w:pPr>
      <w:r>
        <w:rPr>
          <w:rFonts w:ascii="Book Antiqua" w:hAnsi="Book Antiqua"/>
          <w:noProof/>
          <w:kern w:val="0"/>
          <w:sz w:val="24"/>
          <w:szCs w:val="24"/>
        </w:rPr>
        <w:drawing>
          <wp:inline distT="0" distB="0" distL="0" distR="0">
            <wp:extent cx="5259705" cy="4542790"/>
            <wp:effectExtent l="0" t="0" r="0" b="0"/>
            <wp:docPr id="4" name="图片 4"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ig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9705" cy="4542790"/>
                    </a:xfrm>
                    <a:prstGeom prst="rect">
                      <a:avLst/>
                    </a:prstGeom>
                    <a:noFill/>
                    <a:ln>
                      <a:noFill/>
                    </a:ln>
                  </pic:spPr>
                </pic:pic>
              </a:graphicData>
            </a:graphic>
          </wp:inline>
        </w:drawing>
      </w:r>
    </w:p>
    <w:p w:rsidR="00DB7D1B" w:rsidRPr="000B59E1" w:rsidRDefault="00DB7D1B" w:rsidP="00D617BA">
      <w:pPr>
        <w:autoSpaceDE w:val="0"/>
        <w:autoSpaceDN w:val="0"/>
        <w:adjustRightInd w:val="0"/>
        <w:spacing w:line="360" w:lineRule="auto"/>
        <w:rPr>
          <w:rFonts w:ascii="Book Antiqua" w:hAnsi="Book Antiqua"/>
          <w:kern w:val="0"/>
          <w:sz w:val="24"/>
          <w:szCs w:val="24"/>
        </w:rPr>
      </w:pPr>
    </w:p>
    <w:p w:rsidR="00DB7D1B" w:rsidRPr="000B59E1" w:rsidRDefault="00DB7D1B" w:rsidP="00D617BA">
      <w:pPr>
        <w:autoSpaceDE w:val="0"/>
        <w:autoSpaceDN w:val="0"/>
        <w:adjustRightInd w:val="0"/>
        <w:spacing w:line="360" w:lineRule="auto"/>
        <w:rPr>
          <w:rFonts w:ascii="Book Antiqua" w:hAnsi="Book Antiqua"/>
          <w:kern w:val="0"/>
          <w:sz w:val="24"/>
          <w:szCs w:val="24"/>
        </w:rPr>
      </w:pPr>
      <w:r w:rsidRPr="00A84617">
        <w:rPr>
          <w:rFonts w:ascii="Book Antiqua" w:hAnsi="Book Antiqua"/>
          <w:b/>
          <w:kern w:val="0"/>
          <w:sz w:val="24"/>
          <w:szCs w:val="24"/>
        </w:rPr>
        <w:t>Figure 4 Correlations between viral infection parameters and the frequency of pro-inflammatory cytokine-secreting T cells in chronic hepatitis B</w:t>
      </w:r>
      <w:r>
        <w:rPr>
          <w:rFonts w:ascii="Book Antiqua" w:hAnsi="Book Antiqua"/>
          <w:b/>
          <w:kern w:val="0"/>
          <w:sz w:val="24"/>
          <w:szCs w:val="24"/>
        </w:rPr>
        <w:t xml:space="preserve"> </w:t>
      </w:r>
      <w:r w:rsidRPr="00A84617">
        <w:rPr>
          <w:rFonts w:ascii="Book Antiqua" w:hAnsi="Book Antiqua"/>
          <w:b/>
          <w:kern w:val="0"/>
          <w:sz w:val="24"/>
          <w:szCs w:val="24"/>
        </w:rPr>
        <w:t xml:space="preserve">patients on </w:t>
      </w:r>
      <w:r w:rsidRPr="00A84617">
        <w:rPr>
          <w:rFonts w:ascii="Book Antiqua" w:hAnsi="Book Antiqua"/>
          <w:b/>
          <w:color w:val="131313"/>
          <w:kern w:val="0"/>
          <w:sz w:val="24"/>
          <w:szCs w:val="24"/>
        </w:rPr>
        <w:t>nucleoside analogue</w:t>
      </w:r>
      <w:r w:rsidRPr="00A84617">
        <w:rPr>
          <w:rFonts w:ascii="Book Antiqua" w:hAnsi="Book Antiqua"/>
          <w:b/>
          <w:kern w:val="0"/>
          <w:sz w:val="24"/>
          <w:szCs w:val="24"/>
        </w:rPr>
        <w:t xml:space="preserve"> therapy. The frequency of pro-inflammatory cytokine-secreting T cells increased significantly at treatment weeks 12 and 24. </w:t>
      </w:r>
      <w:r w:rsidRPr="000B59E1">
        <w:rPr>
          <w:rFonts w:ascii="Book Antiqua" w:hAnsi="Book Antiqua"/>
          <w:kern w:val="0"/>
          <w:sz w:val="24"/>
          <w:szCs w:val="24"/>
        </w:rPr>
        <w:t>A: Frequency of interleukin-2 positive CD8 T cells (IL-2+ CD8 T)</w:t>
      </w:r>
      <w:r>
        <w:rPr>
          <w:rFonts w:ascii="Book Antiqua" w:hAnsi="Book Antiqua"/>
          <w:kern w:val="0"/>
          <w:sz w:val="24"/>
          <w:szCs w:val="24"/>
        </w:rPr>
        <w:t>;</w:t>
      </w:r>
      <w:r w:rsidRPr="000B59E1">
        <w:rPr>
          <w:rFonts w:ascii="Book Antiqua" w:hAnsi="Book Antiqua"/>
          <w:kern w:val="0"/>
          <w:sz w:val="24"/>
          <w:szCs w:val="24"/>
        </w:rPr>
        <w:t xml:space="preserve"> B: Frequency of interferon-gamma positive CD8 T cells (IFN-</w:t>
      </w:r>
      <w:r w:rsidRPr="000B59E1">
        <w:rPr>
          <w:rFonts w:ascii="Book Antiqua" w:hAnsi="Book Antiqua" w:cs="Noteworthy Light"/>
          <w:kern w:val="0"/>
          <w:sz w:val="24"/>
          <w:szCs w:val="24"/>
        </w:rPr>
        <w:t>γ</w:t>
      </w:r>
      <w:r w:rsidRPr="000B59E1">
        <w:rPr>
          <w:rFonts w:ascii="Book Antiqua" w:hAnsi="Book Antiqua"/>
          <w:kern w:val="0"/>
          <w:sz w:val="24"/>
          <w:szCs w:val="24"/>
        </w:rPr>
        <w:t>+ CD8 T)</w:t>
      </w:r>
      <w:r>
        <w:rPr>
          <w:rFonts w:ascii="Book Antiqua" w:hAnsi="Book Antiqua"/>
          <w:kern w:val="0"/>
          <w:sz w:val="24"/>
          <w:szCs w:val="24"/>
        </w:rPr>
        <w:t>;</w:t>
      </w:r>
      <w:r w:rsidRPr="000B59E1">
        <w:rPr>
          <w:rFonts w:ascii="Book Antiqua" w:hAnsi="Book Antiqua"/>
          <w:kern w:val="0"/>
          <w:sz w:val="24"/>
          <w:szCs w:val="24"/>
        </w:rPr>
        <w:t xml:space="preserve"> C: Frequency of interleukin-17A positive CD4 T cells (IL-17A+ CD4 T)</w:t>
      </w:r>
      <w:r>
        <w:rPr>
          <w:rFonts w:ascii="Book Antiqua" w:hAnsi="Book Antiqua"/>
          <w:kern w:val="0"/>
          <w:sz w:val="24"/>
          <w:szCs w:val="24"/>
        </w:rPr>
        <w:t>;</w:t>
      </w:r>
      <w:r w:rsidRPr="000B59E1">
        <w:rPr>
          <w:rFonts w:ascii="Book Antiqua" w:hAnsi="Book Antiqua"/>
          <w:kern w:val="0"/>
          <w:sz w:val="24"/>
          <w:szCs w:val="24"/>
        </w:rPr>
        <w:t xml:space="preserve"> D: Correlation between the hepatitis B envelope antigen (HBeAg) level and the frequency of IL-2+ CD8 T cells</w:t>
      </w:r>
      <w:r>
        <w:rPr>
          <w:rFonts w:ascii="Book Antiqua" w:hAnsi="Book Antiqua"/>
          <w:kern w:val="0"/>
          <w:sz w:val="24"/>
          <w:szCs w:val="24"/>
        </w:rPr>
        <w:t>;</w:t>
      </w:r>
      <w:r w:rsidRPr="000B59E1">
        <w:rPr>
          <w:rFonts w:ascii="Book Antiqua" w:hAnsi="Book Antiqua"/>
          <w:kern w:val="0"/>
          <w:sz w:val="24"/>
          <w:szCs w:val="24"/>
        </w:rPr>
        <w:t xml:space="preserve"> E: Correlation between the HBeAg level and the frequency of IFN-</w:t>
      </w:r>
      <w:r w:rsidRPr="000B59E1">
        <w:rPr>
          <w:rFonts w:ascii="Book Antiqua" w:hAnsi="Book Antiqua" w:cs="Noteworthy Light"/>
          <w:kern w:val="0"/>
          <w:sz w:val="24"/>
          <w:szCs w:val="24"/>
        </w:rPr>
        <w:t>γ</w:t>
      </w:r>
      <w:r w:rsidRPr="000B59E1">
        <w:rPr>
          <w:rFonts w:ascii="Book Antiqua" w:hAnsi="Book Antiqua"/>
          <w:kern w:val="0"/>
          <w:sz w:val="24"/>
          <w:szCs w:val="24"/>
        </w:rPr>
        <w:t>+ CD8 T cells</w:t>
      </w:r>
      <w:r>
        <w:rPr>
          <w:rFonts w:ascii="Book Antiqua" w:hAnsi="Book Antiqua"/>
          <w:kern w:val="0"/>
          <w:sz w:val="24"/>
          <w:szCs w:val="24"/>
        </w:rPr>
        <w:t>;</w:t>
      </w:r>
      <w:r w:rsidRPr="000B59E1">
        <w:rPr>
          <w:rFonts w:ascii="Book Antiqua" w:hAnsi="Book Antiqua"/>
          <w:kern w:val="0"/>
          <w:sz w:val="24"/>
          <w:szCs w:val="24"/>
        </w:rPr>
        <w:t xml:space="preserve"> F: Correlation between the HBeAg level and the frequency of IL-17A+ CD4 T cells</w:t>
      </w:r>
      <w:r>
        <w:rPr>
          <w:rFonts w:ascii="Book Antiqua" w:hAnsi="Book Antiqua"/>
          <w:kern w:val="0"/>
          <w:sz w:val="24"/>
          <w:szCs w:val="24"/>
        </w:rPr>
        <w:t>;</w:t>
      </w:r>
      <w:r w:rsidRPr="000B59E1">
        <w:rPr>
          <w:rFonts w:ascii="Book Antiqua" w:hAnsi="Book Antiqua"/>
          <w:kern w:val="0"/>
          <w:sz w:val="24"/>
          <w:szCs w:val="24"/>
        </w:rPr>
        <w:t xml:space="preserve"> G: </w:t>
      </w:r>
      <w:r w:rsidRPr="000B59E1">
        <w:rPr>
          <w:rFonts w:ascii="Book Antiqua" w:hAnsi="Book Antiqua"/>
          <w:kern w:val="0"/>
          <w:sz w:val="24"/>
          <w:szCs w:val="24"/>
        </w:rPr>
        <w:lastRenderedPageBreak/>
        <w:t>Correlation between the HBV DNA level and the frequency of IL-2+ CD8 T cells</w:t>
      </w:r>
      <w:r>
        <w:rPr>
          <w:rFonts w:ascii="Book Antiqua" w:hAnsi="Book Antiqua"/>
          <w:kern w:val="0"/>
          <w:sz w:val="24"/>
          <w:szCs w:val="24"/>
        </w:rPr>
        <w:t>;</w:t>
      </w:r>
      <w:r w:rsidRPr="000B59E1">
        <w:rPr>
          <w:rFonts w:ascii="Book Antiqua" w:hAnsi="Book Antiqua"/>
          <w:kern w:val="0"/>
          <w:sz w:val="24"/>
          <w:szCs w:val="24"/>
        </w:rPr>
        <w:t xml:space="preserve"> H: Correlation between the HBV DNA level and the frequency of IFN-</w:t>
      </w:r>
      <w:r w:rsidRPr="000B59E1">
        <w:rPr>
          <w:rFonts w:ascii="Book Antiqua" w:hAnsi="Book Antiqua" w:cs="Noteworthy Light"/>
          <w:kern w:val="0"/>
          <w:sz w:val="24"/>
          <w:szCs w:val="24"/>
        </w:rPr>
        <w:t>γ</w:t>
      </w:r>
      <w:r w:rsidRPr="000B59E1">
        <w:rPr>
          <w:rFonts w:ascii="Book Antiqua" w:hAnsi="Book Antiqua"/>
          <w:kern w:val="0"/>
          <w:sz w:val="24"/>
          <w:szCs w:val="24"/>
        </w:rPr>
        <w:t>+CD8 T cells; I: Correlation between the HBV DNA level and the frequency of IL-17A+ CD4 T cells.</w:t>
      </w:r>
    </w:p>
    <w:p w:rsidR="00DB7D1B" w:rsidRPr="000B59E1" w:rsidRDefault="00DB7D1B" w:rsidP="00D617BA">
      <w:pPr>
        <w:autoSpaceDE w:val="0"/>
        <w:autoSpaceDN w:val="0"/>
        <w:adjustRightInd w:val="0"/>
        <w:spacing w:line="360" w:lineRule="auto"/>
        <w:rPr>
          <w:rFonts w:ascii="Book Antiqua" w:hAnsi="Book Antiqua"/>
          <w:kern w:val="0"/>
          <w:sz w:val="24"/>
          <w:szCs w:val="24"/>
        </w:rPr>
      </w:pPr>
    </w:p>
    <w:sectPr w:rsidR="00DB7D1B" w:rsidRPr="000B59E1" w:rsidSect="0043451B">
      <w:footerReference w:type="default" r:id="rId12"/>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BC4" w:rsidRDefault="00D15BC4" w:rsidP="008E7307">
      <w:r>
        <w:separator/>
      </w:r>
    </w:p>
  </w:endnote>
  <w:endnote w:type="continuationSeparator" w:id="0">
    <w:p w:rsidR="00D15BC4" w:rsidRDefault="00D15BC4" w:rsidP="008E7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Gulliv-R">
    <w:altName w:val="Arial Unicode MS"/>
    <w:panose1 w:val="00000000000000000000"/>
    <w:charset w:val="86"/>
    <w:family w:val="auto"/>
    <w:notTrueType/>
    <w:pitch w:val="default"/>
    <w:sig w:usb0="00000001" w:usb1="080E0000" w:usb2="00000010" w:usb3="00000000" w:csb0="00040000" w:csb1="00000000"/>
  </w:font>
  <w:font w:name="AdvEPSTIM">
    <w:altName w:val="Arial Unicode MS"/>
    <w:panose1 w:val="00000000000000000000"/>
    <w:charset w:val="88"/>
    <w:family w:val="auto"/>
    <w:notTrueType/>
    <w:pitch w:val="default"/>
    <w:sig w:usb0="00000001" w:usb1="08080000" w:usb2="00000010" w:usb3="00000000" w:csb0="00100000" w:csb1="00000000"/>
  </w:font>
  <w:font w:name="AdvTT2acb703b">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Noteworthy Light">
    <w:altName w:val="Arial Unicode MS"/>
    <w:panose1 w:val="00000000000000000000"/>
    <w:charset w:val="00"/>
    <w:family w:val="auto"/>
    <w:notTrueType/>
    <w:pitch w:val="variable"/>
    <w:sig w:usb0="00000003" w:usb1="00000000" w:usb2="00000000" w:usb3="00000000" w:csb0="00000001" w:csb1="00000000"/>
  </w:font>
  <w:font w:name="MS Reference Sans Serif">
    <w:panose1 w:val="020B0604030504040204"/>
    <w:charset w:val="00"/>
    <w:family w:val="swiss"/>
    <w:pitch w:val="variable"/>
    <w:sig w:usb0="20000287" w:usb1="00000000" w:usb2="00000000" w:usb3="00000000" w:csb0="0000019F" w:csb1="00000000"/>
  </w:font>
  <w:font w:name="楷体_GB2312">
    <w:altName w:val="楷体"/>
    <w:charset w:val="86"/>
    <w:family w:val="modern"/>
    <w:pitch w:val="fixed"/>
    <w:sig w:usb0="00000001" w:usb1="080E0000" w:usb2="00000010" w:usb3="00000000" w:csb0="00040000" w:csb1="00000000"/>
  </w:font>
  <w:font w:name="SymbolPS">
    <w:altName w:val="Symbol"/>
    <w:panose1 w:val="00000000000000000000"/>
    <w:charset w:val="02"/>
    <w:family w:val="roman"/>
    <w:notTrueType/>
    <w:pitch w:val="variable"/>
  </w:font>
  <w:font w:name="Cambria Math">
    <w:panose1 w:val="02040503050406030204"/>
    <w:charset w:val="00"/>
    <w:family w:val="roman"/>
    <w:pitch w:val="variable"/>
    <w:sig w:usb0="E00002FF" w:usb1="420024FF" w:usb2="00000000" w:usb3="00000000" w:csb0="0000019F" w:csb1="00000000"/>
  </w:font>
  <w:font w:name="AdvTT2acb703b+03">
    <w:altName w:val="Arial Unicode MS"/>
    <w:panose1 w:val="00000000000000000000"/>
    <w:charset w:val="86"/>
    <w:family w:val="auto"/>
    <w:notTrueType/>
    <w:pitch w:val="default"/>
    <w:sig w:usb0="00000001" w:usb1="080E0000" w:usb2="00000010" w:usb3="00000000" w:csb0="00040000" w:csb1="00000000"/>
  </w:font>
  <w:font w:name="AdvTT59df095f.I">
    <w:altName w:val="Times New Roman"/>
    <w:panose1 w:val="00000000000000000000"/>
    <w:charset w:val="00"/>
    <w:family w:val="roman"/>
    <w:notTrueType/>
    <w:pitch w:val="default"/>
    <w:sig w:usb0="00000003" w:usb1="00000000" w:usb2="00000000" w:usb3="00000000" w:csb0="00000001" w:csb1="00000000"/>
  </w:font>
  <w:font w:name="AdvPSPH-R">
    <w:altName w:val="Cambria"/>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7D1B" w:rsidRDefault="00D15BC4">
    <w:pPr>
      <w:pStyle w:val="a4"/>
      <w:jc w:val="center"/>
    </w:pPr>
    <w:r>
      <w:fldChar w:fldCharType="begin"/>
    </w:r>
    <w:r>
      <w:instrText xml:space="preserve"> PAGE   \* MERGEFORMAT </w:instrText>
    </w:r>
    <w:r>
      <w:fldChar w:fldCharType="separate"/>
    </w:r>
    <w:r w:rsidR="003B4317" w:rsidRPr="003B4317">
      <w:rPr>
        <w:noProof/>
        <w:lang w:val="zh-CN"/>
      </w:rPr>
      <w:t>2</w:t>
    </w:r>
    <w:r>
      <w:rPr>
        <w:noProof/>
        <w:lang w:val="zh-CN"/>
      </w:rPr>
      <w:fldChar w:fldCharType="end"/>
    </w:r>
  </w:p>
  <w:p w:rsidR="00DB7D1B" w:rsidRDefault="00DB7D1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BC4" w:rsidRDefault="00D15BC4" w:rsidP="008E7307">
      <w:r>
        <w:separator/>
      </w:r>
    </w:p>
  </w:footnote>
  <w:footnote w:type="continuationSeparator" w:id="0">
    <w:p w:rsidR="00D15BC4" w:rsidRDefault="00D15BC4" w:rsidP="008E73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2C795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07406F"/>
    <w:multiLevelType w:val="hybridMultilevel"/>
    <w:tmpl w:val="464098C8"/>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
    <w:nsid w:val="1BDB4CAE"/>
    <w:multiLevelType w:val="hybridMultilevel"/>
    <w:tmpl w:val="C83C4376"/>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nsid w:val="28B01520"/>
    <w:multiLevelType w:val="hybridMultilevel"/>
    <w:tmpl w:val="4790BFC2"/>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
    <w:nsid w:val="2E193DF3"/>
    <w:multiLevelType w:val="hybridMultilevel"/>
    <w:tmpl w:val="CB5E487C"/>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5">
    <w:nsid w:val="4CBA4BAF"/>
    <w:multiLevelType w:val="hybridMultilevel"/>
    <w:tmpl w:val="EFD8FACC"/>
    <w:lvl w:ilvl="0" w:tplc="E9F2974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6">
    <w:nsid w:val="65D15490"/>
    <w:multiLevelType w:val="hybridMultilevel"/>
    <w:tmpl w:val="D8167712"/>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5"/>
  </w:num>
  <w:num w:numId="2">
    <w:abstractNumId w:val="6"/>
  </w:num>
  <w:num w:numId="3">
    <w:abstractNumId w:val="1"/>
  </w:num>
  <w:num w:numId="4">
    <w:abstractNumId w:val="3"/>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wv02rv00xp27ettanpav5h20dxeavzpssf&quot;&gt;HBV&lt;record-ids&gt;&lt;item&gt;101&lt;/item&gt;&lt;item&gt;105&lt;/item&gt;&lt;item&gt;109&lt;/item&gt;&lt;item&gt;110&lt;/item&gt;&lt;item&gt;112&lt;/item&gt;&lt;item&gt;114&lt;/item&gt;&lt;item&gt;115&lt;/item&gt;&lt;item&gt;116&lt;/item&gt;&lt;item&gt;117&lt;/item&gt;&lt;item&gt;118&lt;/item&gt;&lt;item&gt;120&lt;/item&gt;&lt;item&gt;122&lt;/item&gt;&lt;item&gt;123&lt;/item&gt;&lt;item&gt;124&lt;/item&gt;&lt;item&gt;125&lt;/item&gt;&lt;item&gt;126&lt;/item&gt;&lt;item&gt;127&lt;/item&gt;&lt;item&gt;129&lt;/item&gt;&lt;item&gt;130&lt;/item&gt;&lt;item&gt;131&lt;/item&gt;&lt;item&gt;133&lt;/item&gt;&lt;item&gt;134&lt;/item&gt;&lt;item&gt;135&lt;/item&gt;&lt;item&gt;136&lt;/item&gt;&lt;item&gt;137&lt;/item&gt;&lt;item&gt;139&lt;/item&gt;&lt;item&gt;142&lt;/item&gt;&lt;/record-ids&gt;&lt;/item&gt;&lt;/Libraries&gt;"/>
  </w:docVars>
  <w:rsids>
    <w:rsidRoot w:val="008E7307"/>
    <w:rsid w:val="00006926"/>
    <w:rsid w:val="00007E69"/>
    <w:rsid w:val="0001128C"/>
    <w:rsid w:val="000129BB"/>
    <w:rsid w:val="000163DA"/>
    <w:rsid w:val="00016C91"/>
    <w:rsid w:val="000210D6"/>
    <w:rsid w:val="000232B5"/>
    <w:rsid w:val="00023308"/>
    <w:rsid w:val="00024EB8"/>
    <w:rsid w:val="00025C0C"/>
    <w:rsid w:val="00027B05"/>
    <w:rsid w:val="00031975"/>
    <w:rsid w:val="00032628"/>
    <w:rsid w:val="00036163"/>
    <w:rsid w:val="00036570"/>
    <w:rsid w:val="000368B5"/>
    <w:rsid w:val="0004047C"/>
    <w:rsid w:val="00041CC2"/>
    <w:rsid w:val="0004226C"/>
    <w:rsid w:val="000434B2"/>
    <w:rsid w:val="00044344"/>
    <w:rsid w:val="00046E80"/>
    <w:rsid w:val="0005091B"/>
    <w:rsid w:val="000528BC"/>
    <w:rsid w:val="00054742"/>
    <w:rsid w:val="00055FEF"/>
    <w:rsid w:val="00056963"/>
    <w:rsid w:val="00062EAB"/>
    <w:rsid w:val="0007027A"/>
    <w:rsid w:val="00070C12"/>
    <w:rsid w:val="00073B0B"/>
    <w:rsid w:val="000754C3"/>
    <w:rsid w:val="000764EA"/>
    <w:rsid w:val="00076C3F"/>
    <w:rsid w:val="00077BD6"/>
    <w:rsid w:val="00080277"/>
    <w:rsid w:val="000844B8"/>
    <w:rsid w:val="0008757A"/>
    <w:rsid w:val="00090F0E"/>
    <w:rsid w:val="00091202"/>
    <w:rsid w:val="0009156B"/>
    <w:rsid w:val="00093DCF"/>
    <w:rsid w:val="00094AB0"/>
    <w:rsid w:val="000A0517"/>
    <w:rsid w:val="000A1BD8"/>
    <w:rsid w:val="000A33D8"/>
    <w:rsid w:val="000A3437"/>
    <w:rsid w:val="000A357D"/>
    <w:rsid w:val="000A52DE"/>
    <w:rsid w:val="000A659B"/>
    <w:rsid w:val="000A69A0"/>
    <w:rsid w:val="000B0D0C"/>
    <w:rsid w:val="000B31C3"/>
    <w:rsid w:val="000B4FA7"/>
    <w:rsid w:val="000B55DE"/>
    <w:rsid w:val="000B59E1"/>
    <w:rsid w:val="000B5FF7"/>
    <w:rsid w:val="000C3467"/>
    <w:rsid w:val="000C37D2"/>
    <w:rsid w:val="000D06AE"/>
    <w:rsid w:val="000D3561"/>
    <w:rsid w:val="000D5133"/>
    <w:rsid w:val="000D6F4D"/>
    <w:rsid w:val="000D7870"/>
    <w:rsid w:val="000E2FE0"/>
    <w:rsid w:val="000E4D6B"/>
    <w:rsid w:val="000E5E6F"/>
    <w:rsid w:val="000F1921"/>
    <w:rsid w:val="000F1E42"/>
    <w:rsid w:val="000F4939"/>
    <w:rsid w:val="000F5D01"/>
    <w:rsid w:val="000F64EF"/>
    <w:rsid w:val="0010105A"/>
    <w:rsid w:val="001019F5"/>
    <w:rsid w:val="00101A55"/>
    <w:rsid w:val="001143A3"/>
    <w:rsid w:val="00115724"/>
    <w:rsid w:val="00115C34"/>
    <w:rsid w:val="0011625D"/>
    <w:rsid w:val="00116B83"/>
    <w:rsid w:val="00120C77"/>
    <w:rsid w:val="00122BD0"/>
    <w:rsid w:val="001230C9"/>
    <w:rsid w:val="001235EA"/>
    <w:rsid w:val="00127725"/>
    <w:rsid w:val="00127BF0"/>
    <w:rsid w:val="00130EBA"/>
    <w:rsid w:val="001333F8"/>
    <w:rsid w:val="001360BF"/>
    <w:rsid w:val="00136211"/>
    <w:rsid w:val="0013699A"/>
    <w:rsid w:val="00141F2C"/>
    <w:rsid w:val="001423DC"/>
    <w:rsid w:val="0014525D"/>
    <w:rsid w:val="00146363"/>
    <w:rsid w:val="00146A29"/>
    <w:rsid w:val="001506FF"/>
    <w:rsid w:val="001514F5"/>
    <w:rsid w:val="00151D18"/>
    <w:rsid w:val="001543C2"/>
    <w:rsid w:val="001611D2"/>
    <w:rsid w:val="00162195"/>
    <w:rsid w:val="00167102"/>
    <w:rsid w:val="001677E9"/>
    <w:rsid w:val="0016784D"/>
    <w:rsid w:val="0017167E"/>
    <w:rsid w:val="001769B5"/>
    <w:rsid w:val="001904D7"/>
    <w:rsid w:val="001904ED"/>
    <w:rsid w:val="00192470"/>
    <w:rsid w:val="00192530"/>
    <w:rsid w:val="00192C7E"/>
    <w:rsid w:val="00193AEC"/>
    <w:rsid w:val="00195B8F"/>
    <w:rsid w:val="0019641B"/>
    <w:rsid w:val="001974CE"/>
    <w:rsid w:val="001977D0"/>
    <w:rsid w:val="001A029E"/>
    <w:rsid w:val="001A0F37"/>
    <w:rsid w:val="001A216F"/>
    <w:rsid w:val="001A227D"/>
    <w:rsid w:val="001A43E3"/>
    <w:rsid w:val="001A619F"/>
    <w:rsid w:val="001B0AB6"/>
    <w:rsid w:val="001B107C"/>
    <w:rsid w:val="001B128F"/>
    <w:rsid w:val="001B1CBC"/>
    <w:rsid w:val="001B3A0A"/>
    <w:rsid w:val="001B3B6C"/>
    <w:rsid w:val="001B58BD"/>
    <w:rsid w:val="001C110B"/>
    <w:rsid w:val="001C2FC6"/>
    <w:rsid w:val="001C5287"/>
    <w:rsid w:val="001C5B5C"/>
    <w:rsid w:val="001C6AEE"/>
    <w:rsid w:val="001D138C"/>
    <w:rsid w:val="001D16C5"/>
    <w:rsid w:val="001D2BC0"/>
    <w:rsid w:val="001D3500"/>
    <w:rsid w:val="001D5CAB"/>
    <w:rsid w:val="001D6D88"/>
    <w:rsid w:val="001E1616"/>
    <w:rsid w:val="001E37FF"/>
    <w:rsid w:val="001E47CA"/>
    <w:rsid w:val="001E6397"/>
    <w:rsid w:val="001F0D63"/>
    <w:rsid w:val="001F1B32"/>
    <w:rsid w:val="001F2E4C"/>
    <w:rsid w:val="001F426A"/>
    <w:rsid w:val="001F5DA4"/>
    <w:rsid w:val="0020023F"/>
    <w:rsid w:val="00202764"/>
    <w:rsid w:val="00204118"/>
    <w:rsid w:val="002044C3"/>
    <w:rsid w:val="0020472E"/>
    <w:rsid w:val="002065E4"/>
    <w:rsid w:val="002075C6"/>
    <w:rsid w:val="00210865"/>
    <w:rsid w:val="002110DA"/>
    <w:rsid w:val="002126BB"/>
    <w:rsid w:val="00213304"/>
    <w:rsid w:val="0021342C"/>
    <w:rsid w:val="00213870"/>
    <w:rsid w:val="002248C8"/>
    <w:rsid w:val="00225D32"/>
    <w:rsid w:val="00227113"/>
    <w:rsid w:val="002271F7"/>
    <w:rsid w:val="00231AA9"/>
    <w:rsid w:val="00232D5D"/>
    <w:rsid w:val="00234216"/>
    <w:rsid w:val="0023433C"/>
    <w:rsid w:val="002400E3"/>
    <w:rsid w:val="0024045F"/>
    <w:rsid w:val="00240B8E"/>
    <w:rsid w:val="00241173"/>
    <w:rsid w:val="002411D6"/>
    <w:rsid w:val="00241BAB"/>
    <w:rsid w:val="00242442"/>
    <w:rsid w:val="00244137"/>
    <w:rsid w:val="0024464F"/>
    <w:rsid w:val="00247D7C"/>
    <w:rsid w:val="00247FE5"/>
    <w:rsid w:val="00250D1C"/>
    <w:rsid w:val="002521A4"/>
    <w:rsid w:val="00254BFC"/>
    <w:rsid w:val="00255759"/>
    <w:rsid w:val="00262765"/>
    <w:rsid w:val="002648D6"/>
    <w:rsid w:val="002744F0"/>
    <w:rsid w:val="00275B74"/>
    <w:rsid w:val="002760BD"/>
    <w:rsid w:val="002779FE"/>
    <w:rsid w:val="002826FB"/>
    <w:rsid w:val="00282A7C"/>
    <w:rsid w:val="002832D8"/>
    <w:rsid w:val="002853B1"/>
    <w:rsid w:val="00290FC6"/>
    <w:rsid w:val="002949FA"/>
    <w:rsid w:val="002A167C"/>
    <w:rsid w:val="002A169E"/>
    <w:rsid w:val="002A234A"/>
    <w:rsid w:val="002A6D0A"/>
    <w:rsid w:val="002B271C"/>
    <w:rsid w:val="002B2ACB"/>
    <w:rsid w:val="002B3559"/>
    <w:rsid w:val="002B4E26"/>
    <w:rsid w:val="002B5862"/>
    <w:rsid w:val="002B67BB"/>
    <w:rsid w:val="002C013E"/>
    <w:rsid w:val="002C650C"/>
    <w:rsid w:val="002D0FA6"/>
    <w:rsid w:val="002D6F05"/>
    <w:rsid w:val="002D7F2E"/>
    <w:rsid w:val="002E0B00"/>
    <w:rsid w:val="002E11FC"/>
    <w:rsid w:val="002E2BDF"/>
    <w:rsid w:val="002E38CC"/>
    <w:rsid w:val="002E6F23"/>
    <w:rsid w:val="002F0DC7"/>
    <w:rsid w:val="002F21E0"/>
    <w:rsid w:val="002F4741"/>
    <w:rsid w:val="002F5711"/>
    <w:rsid w:val="002F64BA"/>
    <w:rsid w:val="003008E0"/>
    <w:rsid w:val="003027E0"/>
    <w:rsid w:val="00307715"/>
    <w:rsid w:val="003106B9"/>
    <w:rsid w:val="00310A0D"/>
    <w:rsid w:val="00311E74"/>
    <w:rsid w:val="0031678C"/>
    <w:rsid w:val="0031688A"/>
    <w:rsid w:val="00317335"/>
    <w:rsid w:val="00326129"/>
    <w:rsid w:val="00327231"/>
    <w:rsid w:val="003310B1"/>
    <w:rsid w:val="0033184D"/>
    <w:rsid w:val="00336E0D"/>
    <w:rsid w:val="00337722"/>
    <w:rsid w:val="00340B08"/>
    <w:rsid w:val="00343034"/>
    <w:rsid w:val="003441B7"/>
    <w:rsid w:val="00346DE1"/>
    <w:rsid w:val="003503F2"/>
    <w:rsid w:val="00353178"/>
    <w:rsid w:val="00354166"/>
    <w:rsid w:val="00354492"/>
    <w:rsid w:val="00355FA1"/>
    <w:rsid w:val="0036102B"/>
    <w:rsid w:val="0036237C"/>
    <w:rsid w:val="003662EC"/>
    <w:rsid w:val="00367021"/>
    <w:rsid w:val="00367C64"/>
    <w:rsid w:val="003735F2"/>
    <w:rsid w:val="00374B46"/>
    <w:rsid w:val="003752E1"/>
    <w:rsid w:val="0037530C"/>
    <w:rsid w:val="003802C3"/>
    <w:rsid w:val="00381760"/>
    <w:rsid w:val="00381C42"/>
    <w:rsid w:val="0038217D"/>
    <w:rsid w:val="00384C20"/>
    <w:rsid w:val="003862BF"/>
    <w:rsid w:val="00395C49"/>
    <w:rsid w:val="00397095"/>
    <w:rsid w:val="0039746C"/>
    <w:rsid w:val="003A050C"/>
    <w:rsid w:val="003A1648"/>
    <w:rsid w:val="003A2435"/>
    <w:rsid w:val="003A4366"/>
    <w:rsid w:val="003A60F9"/>
    <w:rsid w:val="003A6336"/>
    <w:rsid w:val="003B2F7E"/>
    <w:rsid w:val="003B3993"/>
    <w:rsid w:val="003B3D20"/>
    <w:rsid w:val="003B4317"/>
    <w:rsid w:val="003B7954"/>
    <w:rsid w:val="003B7BF8"/>
    <w:rsid w:val="003C032F"/>
    <w:rsid w:val="003C089F"/>
    <w:rsid w:val="003C3AED"/>
    <w:rsid w:val="003C729B"/>
    <w:rsid w:val="003C7408"/>
    <w:rsid w:val="003C78D7"/>
    <w:rsid w:val="003D4B0F"/>
    <w:rsid w:val="003D4FAE"/>
    <w:rsid w:val="003D6C25"/>
    <w:rsid w:val="003D7338"/>
    <w:rsid w:val="003E3FB3"/>
    <w:rsid w:val="003E61DD"/>
    <w:rsid w:val="003F2727"/>
    <w:rsid w:val="003F2AED"/>
    <w:rsid w:val="003F4086"/>
    <w:rsid w:val="003F4778"/>
    <w:rsid w:val="003F491D"/>
    <w:rsid w:val="003F58BD"/>
    <w:rsid w:val="003F5CA4"/>
    <w:rsid w:val="00400A1F"/>
    <w:rsid w:val="0040539D"/>
    <w:rsid w:val="0040749A"/>
    <w:rsid w:val="004103B7"/>
    <w:rsid w:val="00410DAA"/>
    <w:rsid w:val="00411209"/>
    <w:rsid w:val="00412A34"/>
    <w:rsid w:val="00413780"/>
    <w:rsid w:val="00413F79"/>
    <w:rsid w:val="00420A07"/>
    <w:rsid w:val="00421826"/>
    <w:rsid w:val="00424956"/>
    <w:rsid w:val="004304F5"/>
    <w:rsid w:val="004314C9"/>
    <w:rsid w:val="00431985"/>
    <w:rsid w:val="0043451B"/>
    <w:rsid w:val="0044137C"/>
    <w:rsid w:val="00441D0E"/>
    <w:rsid w:val="004426EE"/>
    <w:rsid w:val="00444515"/>
    <w:rsid w:val="0044668E"/>
    <w:rsid w:val="00450852"/>
    <w:rsid w:val="004508AD"/>
    <w:rsid w:val="00452AD4"/>
    <w:rsid w:val="00452BD9"/>
    <w:rsid w:val="00456C28"/>
    <w:rsid w:val="00456F44"/>
    <w:rsid w:val="00461695"/>
    <w:rsid w:val="00462C12"/>
    <w:rsid w:val="00464122"/>
    <w:rsid w:val="00471A88"/>
    <w:rsid w:val="004723EA"/>
    <w:rsid w:val="00473A80"/>
    <w:rsid w:val="00474C36"/>
    <w:rsid w:val="00475335"/>
    <w:rsid w:val="004753DF"/>
    <w:rsid w:val="004759CD"/>
    <w:rsid w:val="004778C2"/>
    <w:rsid w:val="00480668"/>
    <w:rsid w:val="00483E00"/>
    <w:rsid w:val="00485F86"/>
    <w:rsid w:val="00490AD4"/>
    <w:rsid w:val="00490DAC"/>
    <w:rsid w:val="00494151"/>
    <w:rsid w:val="004953C2"/>
    <w:rsid w:val="00496F7C"/>
    <w:rsid w:val="0049756E"/>
    <w:rsid w:val="00497848"/>
    <w:rsid w:val="004A19EF"/>
    <w:rsid w:val="004A26CF"/>
    <w:rsid w:val="004A3B53"/>
    <w:rsid w:val="004A521B"/>
    <w:rsid w:val="004B0CA9"/>
    <w:rsid w:val="004B30A4"/>
    <w:rsid w:val="004B377C"/>
    <w:rsid w:val="004B5250"/>
    <w:rsid w:val="004B5265"/>
    <w:rsid w:val="004B676A"/>
    <w:rsid w:val="004B7455"/>
    <w:rsid w:val="004C0749"/>
    <w:rsid w:val="004C18D9"/>
    <w:rsid w:val="004C3A02"/>
    <w:rsid w:val="004C4040"/>
    <w:rsid w:val="004C5729"/>
    <w:rsid w:val="004C70FF"/>
    <w:rsid w:val="004D029B"/>
    <w:rsid w:val="004D1088"/>
    <w:rsid w:val="004D1D9D"/>
    <w:rsid w:val="004D227F"/>
    <w:rsid w:val="004D3969"/>
    <w:rsid w:val="004D3D4E"/>
    <w:rsid w:val="004D4F08"/>
    <w:rsid w:val="004D61BB"/>
    <w:rsid w:val="004E0318"/>
    <w:rsid w:val="004E05D1"/>
    <w:rsid w:val="004E0671"/>
    <w:rsid w:val="004E205C"/>
    <w:rsid w:val="004E25F1"/>
    <w:rsid w:val="004F05BB"/>
    <w:rsid w:val="004F0D71"/>
    <w:rsid w:val="004F35CA"/>
    <w:rsid w:val="004F5F7E"/>
    <w:rsid w:val="004F7F2F"/>
    <w:rsid w:val="005015FB"/>
    <w:rsid w:val="005041D0"/>
    <w:rsid w:val="005067B5"/>
    <w:rsid w:val="00507F5F"/>
    <w:rsid w:val="00513730"/>
    <w:rsid w:val="005150DD"/>
    <w:rsid w:val="00516D35"/>
    <w:rsid w:val="00516DC5"/>
    <w:rsid w:val="00520A5A"/>
    <w:rsid w:val="0052219E"/>
    <w:rsid w:val="005273E5"/>
    <w:rsid w:val="00530EEC"/>
    <w:rsid w:val="0053129A"/>
    <w:rsid w:val="00531861"/>
    <w:rsid w:val="005376A1"/>
    <w:rsid w:val="00537F29"/>
    <w:rsid w:val="00540528"/>
    <w:rsid w:val="00541AF7"/>
    <w:rsid w:val="00542A89"/>
    <w:rsid w:val="00544231"/>
    <w:rsid w:val="00546909"/>
    <w:rsid w:val="00546976"/>
    <w:rsid w:val="00551D60"/>
    <w:rsid w:val="0055563A"/>
    <w:rsid w:val="00561DFD"/>
    <w:rsid w:val="00561EFB"/>
    <w:rsid w:val="00561F14"/>
    <w:rsid w:val="00563449"/>
    <w:rsid w:val="00565490"/>
    <w:rsid w:val="00570A1F"/>
    <w:rsid w:val="00570D48"/>
    <w:rsid w:val="00576542"/>
    <w:rsid w:val="0057748D"/>
    <w:rsid w:val="00581652"/>
    <w:rsid w:val="00581756"/>
    <w:rsid w:val="00584D96"/>
    <w:rsid w:val="005857BF"/>
    <w:rsid w:val="0059192C"/>
    <w:rsid w:val="00593444"/>
    <w:rsid w:val="0059715F"/>
    <w:rsid w:val="005A01AC"/>
    <w:rsid w:val="005A28B8"/>
    <w:rsid w:val="005A367C"/>
    <w:rsid w:val="005B28CF"/>
    <w:rsid w:val="005B4474"/>
    <w:rsid w:val="005B4BF5"/>
    <w:rsid w:val="005B5124"/>
    <w:rsid w:val="005B6BDA"/>
    <w:rsid w:val="005C214C"/>
    <w:rsid w:val="005C223C"/>
    <w:rsid w:val="005C6A76"/>
    <w:rsid w:val="005D0471"/>
    <w:rsid w:val="005D0684"/>
    <w:rsid w:val="005D2086"/>
    <w:rsid w:val="005D2BBD"/>
    <w:rsid w:val="005D334A"/>
    <w:rsid w:val="005D4F57"/>
    <w:rsid w:val="005D5356"/>
    <w:rsid w:val="005E1AEF"/>
    <w:rsid w:val="005E1CDD"/>
    <w:rsid w:val="005E2425"/>
    <w:rsid w:val="005E24A0"/>
    <w:rsid w:val="005E6FD8"/>
    <w:rsid w:val="005E7206"/>
    <w:rsid w:val="005F08A3"/>
    <w:rsid w:val="005F0A43"/>
    <w:rsid w:val="005F17F4"/>
    <w:rsid w:val="005F1FF1"/>
    <w:rsid w:val="005F72E3"/>
    <w:rsid w:val="0060323E"/>
    <w:rsid w:val="00604655"/>
    <w:rsid w:val="00604B22"/>
    <w:rsid w:val="0060761A"/>
    <w:rsid w:val="00607CCF"/>
    <w:rsid w:val="00612394"/>
    <w:rsid w:val="006150BE"/>
    <w:rsid w:val="00620903"/>
    <w:rsid w:val="00620FD0"/>
    <w:rsid w:val="006228B8"/>
    <w:rsid w:val="006245B9"/>
    <w:rsid w:val="00625FB8"/>
    <w:rsid w:val="006268EE"/>
    <w:rsid w:val="00627846"/>
    <w:rsid w:val="00630796"/>
    <w:rsid w:val="0063131E"/>
    <w:rsid w:val="006319BF"/>
    <w:rsid w:val="00635450"/>
    <w:rsid w:val="00636FA8"/>
    <w:rsid w:val="00637991"/>
    <w:rsid w:val="00640DCC"/>
    <w:rsid w:val="0064176C"/>
    <w:rsid w:val="0064351E"/>
    <w:rsid w:val="00644EC9"/>
    <w:rsid w:val="00646695"/>
    <w:rsid w:val="006501B3"/>
    <w:rsid w:val="00651D67"/>
    <w:rsid w:val="00652C0E"/>
    <w:rsid w:val="0065367F"/>
    <w:rsid w:val="006538AA"/>
    <w:rsid w:val="00653DB3"/>
    <w:rsid w:val="00653FEA"/>
    <w:rsid w:val="00654135"/>
    <w:rsid w:val="006572D5"/>
    <w:rsid w:val="006605FB"/>
    <w:rsid w:val="0066186B"/>
    <w:rsid w:val="0066345B"/>
    <w:rsid w:val="00666EAB"/>
    <w:rsid w:val="0066777E"/>
    <w:rsid w:val="00667B93"/>
    <w:rsid w:val="00667C1D"/>
    <w:rsid w:val="006733E0"/>
    <w:rsid w:val="00680E71"/>
    <w:rsid w:val="00682A7A"/>
    <w:rsid w:val="00685C87"/>
    <w:rsid w:val="00686800"/>
    <w:rsid w:val="00687FDA"/>
    <w:rsid w:val="00687FFC"/>
    <w:rsid w:val="00690D05"/>
    <w:rsid w:val="00691514"/>
    <w:rsid w:val="00695FBA"/>
    <w:rsid w:val="00696DCD"/>
    <w:rsid w:val="006974B8"/>
    <w:rsid w:val="006A0D97"/>
    <w:rsid w:val="006A11FB"/>
    <w:rsid w:val="006A129D"/>
    <w:rsid w:val="006A1CC9"/>
    <w:rsid w:val="006A1D84"/>
    <w:rsid w:val="006A2FD4"/>
    <w:rsid w:val="006A6DC1"/>
    <w:rsid w:val="006A6E13"/>
    <w:rsid w:val="006B13FE"/>
    <w:rsid w:val="006B3575"/>
    <w:rsid w:val="006B3E33"/>
    <w:rsid w:val="006B705E"/>
    <w:rsid w:val="006C002D"/>
    <w:rsid w:val="006C14E7"/>
    <w:rsid w:val="006C1898"/>
    <w:rsid w:val="006C249A"/>
    <w:rsid w:val="006C3788"/>
    <w:rsid w:val="006C40B3"/>
    <w:rsid w:val="006D22B4"/>
    <w:rsid w:val="006D34E2"/>
    <w:rsid w:val="006D372A"/>
    <w:rsid w:val="006D3FFB"/>
    <w:rsid w:val="006D4BD6"/>
    <w:rsid w:val="006E3B44"/>
    <w:rsid w:val="006E6C0F"/>
    <w:rsid w:val="006F0443"/>
    <w:rsid w:val="006F3E2E"/>
    <w:rsid w:val="006F440F"/>
    <w:rsid w:val="006F5F66"/>
    <w:rsid w:val="00704BB9"/>
    <w:rsid w:val="00705AB3"/>
    <w:rsid w:val="00705AE6"/>
    <w:rsid w:val="00711567"/>
    <w:rsid w:val="007130F3"/>
    <w:rsid w:val="007168FE"/>
    <w:rsid w:val="007208AD"/>
    <w:rsid w:val="007230DF"/>
    <w:rsid w:val="0072478B"/>
    <w:rsid w:val="00730EC1"/>
    <w:rsid w:val="00731ED2"/>
    <w:rsid w:val="00733002"/>
    <w:rsid w:val="00734BEA"/>
    <w:rsid w:val="0073595D"/>
    <w:rsid w:val="00735B84"/>
    <w:rsid w:val="00742525"/>
    <w:rsid w:val="00743C37"/>
    <w:rsid w:val="0075264B"/>
    <w:rsid w:val="00752CAE"/>
    <w:rsid w:val="00757CF3"/>
    <w:rsid w:val="007617F0"/>
    <w:rsid w:val="00761EAB"/>
    <w:rsid w:val="00767D52"/>
    <w:rsid w:val="0077262D"/>
    <w:rsid w:val="00783050"/>
    <w:rsid w:val="007844D0"/>
    <w:rsid w:val="007847A5"/>
    <w:rsid w:val="00784DDC"/>
    <w:rsid w:val="00786B49"/>
    <w:rsid w:val="00787192"/>
    <w:rsid w:val="00787E17"/>
    <w:rsid w:val="007902AD"/>
    <w:rsid w:val="007906DA"/>
    <w:rsid w:val="0079454E"/>
    <w:rsid w:val="00796E7E"/>
    <w:rsid w:val="007975E4"/>
    <w:rsid w:val="007A0B13"/>
    <w:rsid w:val="007A2327"/>
    <w:rsid w:val="007A6545"/>
    <w:rsid w:val="007A7400"/>
    <w:rsid w:val="007B14A8"/>
    <w:rsid w:val="007B16B7"/>
    <w:rsid w:val="007B41ED"/>
    <w:rsid w:val="007C18D1"/>
    <w:rsid w:val="007C1E0F"/>
    <w:rsid w:val="007C594E"/>
    <w:rsid w:val="007C7AC0"/>
    <w:rsid w:val="007D4131"/>
    <w:rsid w:val="007D7D8A"/>
    <w:rsid w:val="007D7F6D"/>
    <w:rsid w:val="007E33C2"/>
    <w:rsid w:val="007E44E7"/>
    <w:rsid w:val="007E488E"/>
    <w:rsid w:val="007E4EDA"/>
    <w:rsid w:val="007E5217"/>
    <w:rsid w:val="007E6BEB"/>
    <w:rsid w:val="007E7053"/>
    <w:rsid w:val="007F3C92"/>
    <w:rsid w:val="007F3D45"/>
    <w:rsid w:val="007F512A"/>
    <w:rsid w:val="00804247"/>
    <w:rsid w:val="00807C4F"/>
    <w:rsid w:val="0081072B"/>
    <w:rsid w:val="0081110D"/>
    <w:rsid w:val="008122B5"/>
    <w:rsid w:val="00814584"/>
    <w:rsid w:val="00814C0D"/>
    <w:rsid w:val="00817B27"/>
    <w:rsid w:val="00817BA3"/>
    <w:rsid w:val="00822D08"/>
    <w:rsid w:val="00824C49"/>
    <w:rsid w:val="00826213"/>
    <w:rsid w:val="0082621A"/>
    <w:rsid w:val="008264C2"/>
    <w:rsid w:val="008270B4"/>
    <w:rsid w:val="00833FDC"/>
    <w:rsid w:val="00834F4E"/>
    <w:rsid w:val="0084046C"/>
    <w:rsid w:val="008414DC"/>
    <w:rsid w:val="00842855"/>
    <w:rsid w:val="00850DF9"/>
    <w:rsid w:val="00852039"/>
    <w:rsid w:val="008524BA"/>
    <w:rsid w:val="008531AC"/>
    <w:rsid w:val="008534C6"/>
    <w:rsid w:val="00855A4E"/>
    <w:rsid w:val="00855A9C"/>
    <w:rsid w:val="008602B7"/>
    <w:rsid w:val="0086217E"/>
    <w:rsid w:val="008633AC"/>
    <w:rsid w:val="00864B15"/>
    <w:rsid w:val="0087234D"/>
    <w:rsid w:val="00872C02"/>
    <w:rsid w:val="00873E1B"/>
    <w:rsid w:val="00874C29"/>
    <w:rsid w:val="00876E6E"/>
    <w:rsid w:val="0087706E"/>
    <w:rsid w:val="0087796B"/>
    <w:rsid w:val="00881CF0"/>
    <w:rsid w:val="00882390"/>
    <w:rsid w:val="00884131"/>
    <w:rsid w:val="00884BC4"/>
    <w:rsid w:val="008851BB"/>
    <w:rsid w:val="00887F01"/>
    <w:rsid w:val="00896F92"/>
    <w:rsid w:val="008A37EB"/>
    <w:rsid w:val="008A4268"/>
    <w:rsid w:val="008A64FF"/>
    <w:rsid w:val="008A7F2E"/>
    <w:rsid w:val="008A7FD0"/>
    <w:rsid w:val="008B047E"/>
    <w:rsid w:val="008B3CD9"/>
    <w:rsid w:val="008C0769"/>
    <w:rsid w:val="008C0B51"/>
    <w:rsid w:val="008C1C11"/>
    <w:rsid w:val="008C1D9F"/>
    <w:rsid w:val="008C1FC9"/>
    <w:rsid w:val="008C227C"/>
    <w:rsid w:val="008C2346"/>
    <w:rsid w:val="008C34B4"/>
    <w:rsid w:val="008C646E"/>
    <w:rsid w:val="008D0BD2"/>
    <w:rsid w:val="008D10E2"/>
    <w:rsid w:val="008D1610"/>
    <w:rsid w:val="008D1733"/>
    <w:rsid w:val="008D39E0"/>
    <w:rsid w:val="008D5F7E"/>
    <w:rsid w:val="008D69F5"/>
    <w:rsid w:val="008E0C16"/>
    <w:rsid w:val="008E2304"/>
    <w:rsid w:val="008E3590"/>
    <w:rsid w:val="008E38AF"/>
    <w:rsid w:val="008E3C86"/>
    <w:rsid w:val="008E3DA7"/>
    <w:rsid w:val="008E7307"/>
    <w:rsid w:val="008F06C2"/>
    <w:rsid w:val="008F2DFB"/>
    <w:rsid w:val="008F4173"/>
    <w:rsid w:val="008F6E08"/>
    <w:rsid w:val="008F7949"/>
    <w:rsid w:val="00900D3C"/>
    <w:rsid w:val="00900DC1"/>
    <w:rsid w:val="009027BE"/>
    <w:rsid w:val="00905DFE"/>
    <w:rsid w:val="009066CD"/>
    <w:rsid w:val="00907101"/>
    <w:rsid w:val="009104EC"/>
    <w:rsid w:val="00914E16"/>
    <w:rsid w:val="00914E1E"/>
    <w:rsid w:val="009176ED"/>
    <w:rsid w:val="00920DF4"/>
    <w:rsid w:val="0092285D"/>
    <w:rsid w:val="00924CB5"/>
    <w:rsid w:val="0092702A"/>
    <w:rsid w:val="009305B3"/>
    <w:rsid w:val="00932925"/>
    <w:rsid w:val="00932B7C"/>
    <w:rsid w:val="00937D18"/>
    <w:rsid w:val="0094009C"/>
    <w:rsid w:val="009453B7"/>
    <w:rsid w:val="009500DE"/>
    <w:rsid w:val="00950259"/>
    <w:rsid w:val="009508EB"/>
    <w:rsid w:val="009515E5"/>
    <w:rsid w:val="00955E37"/>
    <w:rsid w:val="0096442B"/>
    <w:rsid w:val="009644D0"/>
    <w:rsid w:val="009669AC"/>
    <w:rsid w:val="00967A44"/>
    <w:rsid w:val="009718B8"/>
    <w:rsid w:val="009727BA"/>
    <w:rsid w:val="00972831"/>
    <w:rsid w:val="00972E23"/>
    <w:rsid w:val="0097381F"/>
    <w:rsid w:val="00974B6D"/>
    <w:rsid w:val="00976AE2"/>
    <w:rsid w:val="00976C70"/>
    <w:rsid w:val="0098210F"/>
    <w:rsid w:val="00982E43"/>
    <w:rsid w:val="00987D8F"/>
    <w:rsid w:val="009A015E"/>
    <w:rsid w:val="009A117A"/>
    <w:rsid w:val="009A3356"/>
    <w:rsid w:val="009A3A5B"/>
    <w:rsid w:val="009A3C74"/>
    <w:rsid w:val="009B06CC"/>
    <w:rsid w:val="009B18C2"/>
    <w:rsid w:val="009B238F"/>
    <w:rsid w:val="009B2BB9"/>
    <w:rsid w:val="009B4EC7"/>
    <w:rsid w:val="009B6B17"/>
    <w:rsid w:val="009C391F"/>
    <w:rsid w:val="009C3F51"/>
    <w:rsid w:val="009C7934"/>
    <w:rsid w:val="009C7C14"/>
    <w:rsid w:val="009D046B"/>
    <w:rsid w:val="009D08F9"/>
    <w:rsid w:val="009D5370"/>
    <w:rsid w:val="009D5624"/>
    <w:rsid w:val="009D5D2B"/>
    <w:rsid w:val="009D6434"/>
    <w:rsid w:val="009D6F15"/>
    <w:rsid w:val="009D798D"/>
    <w:rsid w:val="009E35B4"/>
    <w:rsid w:val="009F1B0D"/>
    <w:rsid w:val="009F1BC9"/>
    <w:rsid w:val="009F25DF"/>
    <w:rsid w:val="009F2E98"/>
    <w:rsid w:val="009F5A8C"/>
    <w:rsid w:val="00A04268"/>
    <w:rsid w:val="00A0505D"/>
    <w:rsid w:val="00A051DD"/>
    <w:rsid w:val="00A05505"/>
    <w:rsid w:val="00A05B78"/>
    <w:rsid w:val="00A11863"/>
    <w:rsid w:val="00A118AE"/>
    <w:rsid w:val="00A11C75"/>
    <w:rsid w:val="00A13DE4"/>
    <w:rsid w:val="00A1405B"/>
    <w:rsid w:val="00A14CB0"/>
    <w:rsid w:val="00A17AB3"/>
    <w:rsid w:val="00A20572"/>
    <w:rsid w:val="00A21F00"/>
    <w:rsid w:val="00A32BAB"/>
    <w:rsid w:val="00A345A7"/>
    <w:rsid w:val="00A375B3"/>
    <w:rsid w:val="00A47196"/>
    <w:rsid w:val="00A62145"/>
    <w:rsid w:val="00A627F0"/>
    <w:rsid w:val="00A6392F"/>
    <w:rsid w:val="00A63DE4"/>
    <w:rsid w:val="00A6446D"/>
    <w:rsid w:val="00A656F7"/>
    <w:rsid w:val="00A659DF"/>
    <w:rsid w:val="00A74343"/>
    <w:rsid w:val="00A77187"/>
    <w:rsid w:val="00A82BB4"/>
    <w:rsid w:val="00A83A5A"/>
    <w:rsid w:val="00A84617"/>
    <w:rsid w:val="00A85630"/>
    <w:rsid w:val="00A8651E"/>
    <w:rsid w:val="00A86948"/>
    <w:rsid w:val="00A87CA2"/>
    <w:rsid w:val="00A87F42"/>
    <w:rsid w:val="00A900EC"/>
    <w:rsid w:val="00A938B7"/>
    <w:rsid w:val="00A93A78"/>
    <w:rsid w:val="00A93CC5"/>
    <w:rsid w:val="00A9497C"/>
    <w:rsid w:val="00A94D43"/>
    <w:rsid w:val="00A96399"/>
    <w:rsid w:val="00A96F90"/>
    <w:rsid w:val="00AA075C"/>
    <w:rsid w:val="00AA4349"/>
    <w:rsid w:val="00AB0E3D"/>
    <w:rsid w:val="00AB4AEE"/>
    <w:rsid w:val="00AB4D30"/>
    <w:rsid w:val="00AB69DE"/>
    <w:rsid w:val="00AB7803"/>
    <w:rsid w:val="00AC0466"/>
    <w:rsid w:val="00AC16E6"/>
    <w:rsid w:val="00AC6327"/>
    <w:rsid w:val="00AD1DE7"/>
    <w:rsid w:val="00AD1FDD"/>
    <w:rsid w:val="00AD5C78"/>
    <w:rsid w:val="00AD6833"/>
    <w:rsid w:val="00AE1596"/>
    <w:rsid w:val="00AE197D"/>
    <w:rsid w:val="00AE360F"/>
    <w:rsid w:val="00AE3AB5"/>
    <w:rsid w:val="00AE56C1"/>
    <w:rsid w:val="00AE65D7"/>
    <w:rsid w:val="00AE6E93"/>
    <w:rsid w:val="00AF1806"/>
    <w:rsid w:val="00AF261F"/>
    <w:rsid w:val="00B00210"/>
    <w:rsid w:val="00B00627"/>
    <w:rsid w:val="00B011A4"/>
    <w:rsid w:val="00B056B7"/>
    <w:rsid w:val="00B100F4"/>
    <w:rsid w:val="00B177D6"/>
    <w:rsid w:val="00B17CCD"/>
    <w:rsid w:val="00B20688"/>
    <w:rsid w:val="00B20E94"/>
    <w:rsid w:val="00B24F1D"/>
    <w:rsid w:val="00B27891"/>
    <w:rsid w:val="00B32365"/>
    <w:rsid w:val="00B3356A"/>
    <w:rsid w:val="00B34A3F"/>
    <w:rsid w:val="00B357B2"/>
    <w:rsid w:val="00B409CB"/>
    <w:rsid w:val="00B446D1"/>
    <w:rsid w:val="00B530ED"/>
    <w:rsid w:val="00B6198C"/>
    <w:rsid w:val="00B623B6"/>
    <w:rsid w:val="00B62DF5"/>
    <w:rsid w:val="00B679E8"/>
    <w:rsid w:val="00B71155"/>
    <w:rsid w:val="00B71666"/>
    <w:rsid w:val="00B74F75"/>
    <w:rsid w:val="00B75EFF"/>
    <w:rsid w:val="00B824DF"/>
    <w:rsid w:val="00B84E47"/>
    <w:rsid w:val="00B862A9"/>
    <w:rsid w:val="00B87110"/>
    <w:rsid w:val="00B939FB"/>
    <w:rsid w:val="00B93D14"/>
    <w:rsid w:val="00B941D0"/>
    <w:rsid w:val="00B9724F"/>
    <w:rsid w:val="00B979A8"/>
    <w:rsid w:val="00BA1547"/>
    <w:rsid w:val="00BA7373"/>
    <w:rsid w:val="00BA7415"/>
    <w:rsid w:val="00BB5075"/>
    <w:rsid w:val="00BB5106"/>
    <w:rsid w:val="00BB581A"/>
    <w:rsid w:val="00BC04A6"/>
    <w:rsid w:val="00BC0F8E"/>
    <w:rsid w:val="00BC3C04"/>
    <w:rsid w:val="00BC3E5F"/>
    <w:rsid w:val="00BC5348"/>
    <w:rsid w:val="00BC6E27"/>
    <w:rsid w:val="00BC72AB"/>
    <w:rsid w:val="00BD0CA9"/>
    <w:rsid w:val="00BD1158"/>
    <w:rsid w:val="00BD12FA"/>
    <w:rsid w:val="00BD1A5B"/>
    <w:rsid w:val="00BD3B87"/>
    <w:rsid w:val="00BD3EAC"/>
    <w:rsid w:val="00BD7014"/>
    <w:rsid w:val="00BE033A"/>
    <w:rsid w:val="00BE5176"/>
    <w:rsid w:val="00BE5F62"/>
    <w:rsid w:val="00BE5FE0"/>
    <w:rsid w:val="00BE6D0B"/>
    <w:rsid w:val="00BE7BC7"/>
    <w:rsid w:val="00BF07ED"/>
    <w:rsid w:val="00BF494B"/>
    <w:rsid w:val="00BF635F"/>
    <w:rsid w:val="00BF7359"/>
    <w:rsid w:val="00BF76B7"/>
    <w:rsid w:val="00C0077D"/>
    <w:rsid w:val="00C00799"/>
    <w:rsid w:val="00C028B0"/>
    <w:rsid w:val="00C06E81"/>
    <w:rsid w:val="00C078CD"/>
    <w:rsid w:val="00C07998"/>
    <w:rsid w:val="00C119EC"/>
    <w:rsid w:val="00C11C82"/>
    <w:rsid w:val="00C13DB8"/>
    <w:rsid w:val="00C14CEC"/>
    <w:rsid w:val="00C206C8"/>
    <w:rsid w:val="00C24175"/>
    <w:rsid w:val="00C244D9"/>
    <w:rsid w:val="00C25A41"/>
    <w:rsid w:val="00C26840"/>
    <w:rsid w:val="00C27FA4"/>
    <w:rsid w:val="00C325C8"/>
    <w:rsid w:val="00C33F61"/>
    <w:rsid w:val="00C360B9"/>
    <w:rsid w:val="00C363DE"/>
    <w:rsid w:val="00C4008E"/>
    <w:rsid w:val="00C4315E"/>
    <w:rsid w:val="00C436FB"/>
    <w:rsid w:val="00C440A4"/>
    <w:rsid w:val="00C456DC"/>
    <w:rsid w:val="00C471D1"/>
    <w:rsid w:val="00C51E11"/>
    <w:rsid w:val="00C53F8A"/>
    <w:rsid w:val="00C546C3"/>
    <w:rsid w:val="00C608D5"/>
    <w:rsid w:val="00C62DCD"/>
    <w:rsid w:val="00C63FDA"/>
    <w:rsid w:val="00C6640C"/>
    <w:rsid w:val="00C677B7"/>
    <w:rsid w:val="00C70B2E"/>
    <w:rsid w:val="00C715ED"/>
    <w:rsid w:val="00C80384"/>
    <w:rsid w:val="00C838FA"/>
    <w:rsid w:val="00C83CCB"/>
    <w:rsid w:val="00C84173"/>
    <w:rsid w:val="00C841A6"/>
    <w:rsid w:val="00C84E15"/>
    <w:rsid w:val="00C8598D"/>
    <w:rsid w:val="00C86185"/>
    <w:rsid w:val="00C875E4"/>
    <w:rsid w:val="00C93ACE"/>
    <w:rsid w:val="00C9659D"/>
    <w:rsid w:val="00C965AA"/>
    <w:rsid w:val="00CA4BA4"/>
    <w:rsid w:val="00CA4E53"/>
    <w:rsid w:val="00CA5CFE"/>
    <w:rsid w:val="00CB1FA0"/>
    <w:rsid w:val="00CB2416"/>
    <w:rsid w:val="00CB30CD"/>
    <w:rsid w:val="00CB6BD1"/>
    <w:rsid w:val="00CB73FF"/>
    <w:rsid w:val="00CC1261"/>
    <w:rsid w:val="00CC1404"/>
    <w:rsid w:val="00CC1792"/>
    <w:rsid w:val="00CC3B99"/>
    <w:rsid w:val="00CD0E96"/>
    <w:rsid w:val="00CD4643"/>
    <w:rsid w:val="00CD474E"/>
    <w:rsid w:val="00CD59A9"/>
    <w:rsid w:val="00CD6A50"/>
    <w:rsid w:val="00CD7F9E"/>
    <w:rsid w:val="00CE13A3"/>
    <w:rsid w:val="00CE22BE"/>
    <w:rsid w:val="00CE3A74"/>
    <w:rsid w:val="00CE5DCD"/>
    <w:rsid w:val="00CF0891"/>
    <w:rsid w:val="00CF0DCC"/>
    <w:rsid w:val="00CF4026"/>
    <w:rsid w:val="00CF585D"/>
    <w:rsid w:val="00D04F30"/>
    <w:rsid w:val="00D15BC4"/>
    <w:rsid w:val="00D20232"/>
    <w:rsid w:val="00D21170"/>
    <w:rsid w:val="00D2128F"/>
    <w:rsid w:val="00D2268A"/>
    <w:rsid w:val="00D237A4"/>
    <w:rsid w:val="00D26338"/>
    <w:rsid w:val="00D2678A"/>
    <w:rsid w:val="00D31F23"/>
    <w:rsid w:val="00D3217F"/>
    <w:rsid w:val="00D32C75"/>
    <w:rsid w:val="00D41FC1"/>
    <w:rsid w:val="00D4318D"/>
    <w:rsid w:val="00D44D6B"/>
    <w:rsid w:val="00D5077F"/>
    <w:rsid w:val="00D51F3B"/>
    <w:rsid w:val="00D54680"/>
    <w:rsid w:val="00D601D0"/>
    <w:rsid w:val="00D617BA"/>
    <w:rsid w:val="00D61C94"/>
    <w:rsid w:val="00D62F6E"/>
    <w:rsid w:val="00D66D9A"/>
    <w:rsid w:val="00D6771C"/>
    <w:rsid w:val="00D7116B"/>
    <w:rsid w:val="00D74358"/>
    <w:rsid w:val="00D74D28"/>
    <w:rsid w:val="00D75170"/>
    <w:rsid w:val="00D75760"/>
    <w:rsid w:val="00D75AF1"/>
    <w:rsid w:val="00D769CA"/>
    <w:rsid w:val="00D776F2"/>
    <w:rsid w:val="00D804FB"/>
    <w:rsid w:val="00D8541C"/>
    <w:rsid w:val="00D857BA"/>
    <w:rsid w:val="00D91E34"/>
    <w:rsid w:val="00D921AD"/>
    <w:rsid w:val="00D97C78"/>
    <w:rsid w:val="00DA0CCB"/>
    <w:rsid w:val="00DA1911"/>
    <w:rsid w:val="00DA3BAB"/>
    <w:rsid w:val="00DA6EA6"/>
    <w:rsid w:val="00DB4150"/>
    <w:rsid w:val="00DB554F"/>
    <w:rsid w:val="00DB7D1B"/>
    <w:rsid w:val="00DC0465"/>
    <w:rsid w:val="00DC1277"/>
    <w:rsid w:val="00DC1CE3"/>
    <w:rsid w:val="00DC3453"/>
    <w:rsid w:val="00DC4B4B"/>
    <w:rsid w:val="00DC4E93"/>
    <w:rsid w:val="00DD05AE"/>
    <w:rsid w:val="00DD1B45"/>
    <w:rsid w:val="00DD3B6F"/>
    <w:rsid w:val="00DD3C66"/>
    <w:rsid w:val="00DD6F63"/>
    <w:rsid w:val="00DE268C"/>
    <w:rsid w:val="00DE3B00"/>
    <w:rsid w:val="00DE432C"/>
    <w:rsid w:val="00DE60EE"/>
    <w:rsid w:val="00DE65ED"/>
    <w:rsid w:val="00DE727D"/>
    <w:rsid w:val="00DE7F3F"/>
    <w:rsid w:val="00DF339E"/>
    <w:rsid w:val="00DF5BEE"/>
    <w:rsid w:val="00DF6D00"/>
    <w:rsid w:val="00DF6EAE"/>
    <w:rsid w:val="00E00922"/>
    <w:rsid w:val="00E0705B"/>
    <w:rsid w:val="00E10C11"/>
    <w:rsid w:val="00E15C14"/>
    <w:rsid w:val="00E23546"/>
    <w:rsid w:val="00E248B0"/>
    <w:rsid w:val="00E2608E"/>
    <w:rsid w:val="00E267A0"/>
    <w:rsid w:val="00E27C5C"/>
    <w:rsid w:val="00E31197"/>
    <w:rsid w:val="00E315E6"/>
    <w:rsid w:val="00E3258A"/>
    <w:rsid w:val="00E33CE2"/>
    <w:rsid w:val="00E348C9"/>
    <w:rsid w:val="00E34DC3"/>
    <w:rsid w:val="00E42206"/>
    <w:rsid w:val="00E42E45"/>
    <w:rsid w:val="00E44CD4"/>
    <w:rsid w:val="00E45E1D"/>
    <w:rsid w:val="00E4796A"/>
    <w:rsid w:val="00E500C1"/>
    <w:rsid w:val="00E542A3"/>
    <w:rsid w:val="00E5496B"/>
    <w:rsid w:val="00E55DE1"/>
    <w:rsid w:val="00E6022D"/>
    <w:rsid w:val="00E6050D"/>
    <w:rsid w:val="00E60C4A"/>
    <w:rsid w:val="00E611D0"/>
    <w:rsid w:val="00E622BB"/>
    <w:rsid w:val="00E627EB"/>
    <w:rsid w:val="00E633E3"/>
    <w:rsid w:val="00E63909"/>
    <w:rsid w:val="00E65D72"/>
    <w:rsid w:val="00E66321"/>
    <w:rsid w:val="00E667C9"/>
    <w:rsid w:val="00E67157"/>
    <w:rsid w:val="00E7301E"/>
    <w:rsid w:val="00E75277"/>
    <w:rsid w:val="00E75434"/>
    <w:rsid w:val="00E76F29"/>
    <w:rsid w:val="00E8004B"/>
    <w:rsid w:val="00E86F2E"/>
    <w:rsid w:val="00E907B6"/>
    <w:rsid w:val="00E971AF"/>
    <w:rsid w:val="00E972B6"/>
    <w:rsid w:val="00EA14E7"/>
    <w:rsid w:val="00EA29B5"/>
    <w:rsid w:val="00EA6C66"/>
    <w:rsid w:val="00EB1BDB"/>
    <w:rsid w:val="00EB1FB4"/>
    <w:rsid w:val="00EB3712"/>
    <w:rsid w:val="00EC0053"/>
    <w:rsid w:val="00EC1DEA"/>
    <w:rsid w:val="00EC6D43"/>
    <w:rsid w:val="00EC7313"/>
    <w:rsid w:val="00ED0B16"/>
    <w:rsid w:val="00ED39DE"/>
    <w:rsid w:val="00ED4753"/>
    <w:rsid w:val="00ED5D31"/>
    <w:rsid w:val="00ED7F27"/>
    <w:rsid w:val="00EE087C"/>
    <w:rsid w:val="00EE0BE3"/>
    <w:rsid w:val="00EE1A00"/>
    <w:rsid w:val="00EE7117"/>
    <w:rsid w:val="00EF1CC7"/>
    <w:rsid w:val="00EF20EC"/>
    <w:rsid w:val="00EF30E0"/>
    <w:rsid w:val="00EF40EB"/>
    <w:rsid w:val="00EF4538"/>
    <w:rsid w:val="00F0488E"/>
    <w:rsid w:val="00F05191"/>
    <w:rsid w:val="00F065FE"/>
    <w:rsid w:val="00F10E99"/>
    <w:rsid w:val="00F11AF6"/>
    <w:rsid w:val="00F15FB9"/>
    <w:rsid w:val="00F16A0F"/>
    <w:rsid w:val="00F17A23"/>
    <w:rsid w:val="00F22766"/>
    <w:rsid w:val="00F23247"/>
    <w:rsid w:val="00F24E69"/>
    <w:rsid w:val="00F2575F"/>
    <w:rsid w:val="00F2793F"/>
    <w:rsid w:val="00F30286"/>
    <w:rsid w:val="00F30ABE"/>
    <w:rsid w:val="00F3422F"/>
    <w:rsid w:val="00F414D0"/>
    <w:rsid w:val="00F42994"/>
    <w:rsid w:val="00F54B7A"/>
    <w:rsid w:val="00F55C99"/>
    <w:rsid w:val="00F60B0F"/>
    <w:rsid w:val="00F619CA"/>
    <w:rsid w:val="00F63F1F"/>
    <w:rsid w:val="00F65F64"/>
    <w:rsid w:val="00F66041"/>
    <w:rsid w:val="00F67B29"/>
    <w:rsid w:val="00F712BE"/>
    <w:rsid w:val="00F73AA6"/>
    <w:rsid w:val="00F77238"/>
    <w:rsid w:val="00F80F05"/>
    <w:rsid w:val="00F8108B"/>
    <w:rsid w:val="00F8121D"/>
    <w:rsid w:val="00F828A7"/>
    <w:rsid w:val="00F82AE2"/>
    <w:rsid w:val="00F82E6B"/>
    <w:rsid w:val="00F838D3"/>
    <w:rsid w:val="00F8492B"/>
    <w:rsid w:val="00F854D4"/>
    <w:rsid w:val="00F86043"/>
    <w:rsid w:val="00F861C7"/>
    <w:rsid w:val="00F90E81"/>
    <w:rsid w:val="00F915A8"/>
    <w:rsid w:val="00F917F6"/>
    <w:rsid w:val="00F9184B"/>
    <w:rsid w:val="00F95A85"/>
    <w:rsid w:val="00FA0F99"/>
    <w:rsid w:val="00FA2243"/>
    <w:rsid w:val="00FA22A1"/>
    <w:rsid w:val="00FA39D8"/>
    <w:rsid w:val="00FA4197"/>
    <w:rsid w:val="00FA64C2"/>
    <w:rsid w:val="00FA6B93"/>
    <w:rsid w:val="00FA7B1C"/>
    <w:rsid w:val="00FB1532"/>
    <w:rsid w:val="00FB1949"/>
    <w:rsid w:val="00FB1B44"/>
    <w:rsid w:val="00FB4B9F"/>
    <w:rsid w:val="00FB6EC0"/>
    <w:rsid w:val="00FC0E8D"/>
    <w:rsid w:val="00FC6A08"/>
    <w:rsid w:val="00FC73CF"/>
    <w:rsid w:val="00FD02C0"/>
    <w:rsid w:val="00FD05D6"/>
    <w:rsid w:val="00FD180D"/>
    <w:rsid w:val="00FD79B6"/>
    <w:rsid w:val="00FE0230"/>
    <w:rsid w:val="00FE1C81"/>
    <w:rsid w:val="00FE2227"/>
    <w:rsid w:val="00FE2B5F"/>
    <w:rsid w:val="00FE3DCC"/>
    <w:rsid w:val="00FE510B"/>
    <w:rsid w:val="00FE59D5"/>
    <w:rsid w:val="00FE69D5"/>
    <w:rsid w:val="00FE709B"/>
    <w:rsid w:val="00FF0135"/>
    <w:rsid w:val="00FF2442"/>
    <w:rsid w:val="00FF3087"/>
    <w:rsid w:val="00FF3B68"/>
    <w:rsid w:val="00FF6D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BD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8E7307"/>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locked/>
    <w:rsid w:val="008E7307"/>
    <w:rPr>
      <w:sz w:val="18"/>
    </w:rPr>
  </w:style>
  <w:style w:type="paragraph" w:styleId="a4">
    <w:name w:val="footer"/>
    <w:basedOn w:val="a"/>
    <w:link w:val="Char0"/>
    <w:uiPriority w:val="99"/>
    <w:rsid w:val="008E7307"/>
    <w:pPr>
      <w:tabs>
        <w:tab w:val="center" w:pos="4153"/>
        <w:tab w:val="right" w:pos="8306"/>
      </w:tabs>
      <w:snapToGrid w:val="0"/>
      <w:jc w:val="left"/>
    </w:pPr>
    <w:rPr>
      <w:kern w:val="0"/>
      <w:sz w:val="18"/>
      <w:szCs w:val="18"/>
    </w:rPr>
  </w:style>
  <w:style w:type="character" w:customStyle="1" w:styleId="Char0">
    <w:name w:val="页脚 Char"/>
    <w:basedOn w:val="a0"/>
    <w:link w:val="a4"/>
    <w:uiPriority w:val="99"/>
    <w:locked/>
    <w:rsid w:val="008E7307"/>
    <w:rPr>
      <w:sz w:val="18"/>
    </w:rPr>
  </w:style>
  <w:style w:type="paragraph" w:customStyle="1" w:styleId="-11">
    <w:name w:val="彩色列表 - 强调文字颜色 11"/>
    <w:basedOn w:val="a"/>
    <w:uiPriority w:val="99"/>
    <w:rsid w:val="005D0684"/>
    <w:pPr>
      <w:ind w:firstLineChars="200" w:firstLine="420"/>
    </w:pPr>
  </w:style>
  <w:style w:type="paragraph" w:styleId="a5">
    <w:name w:val="Balloon Text"/>
    <w:basedOn w:val="a"/>
    <w:link w:val="Char1"/>
    <w:uiPriority w:val="99"/>
    <w:semiHidden/>
    <w:rsid w:val="001A619F"/>
    <w:pPr>
      <w:jc w:val="left"/>
    </w:pPr>
    <w:rPr>
      <w:rFonts w:ascii="Tahoma" w:hAnsi="Tahoma"/>
      <w:kern w:val="0"/>
      <w:sz w:val="16"/>
      <w:szCs w:val="18"/>
    </w:rPr>
  </w:style>
  <w:style w:type="character" w:customStyle="1" w:styleId="Char1">
    <w:name w:val="批注框文本 Char"/>
    <w:basedOn w:val="a0"/>
    <w:link w:val="a5"/>
    <w:uiPriority w:val="99"/>
    <w:semiHidden/>
    <w:locked/>
    <w:rsid w:val="001A619F"/>
    <w:rPr>
      <w:rFonts w:ascii="Tahoma" w:hAnsi="Tahoma"/>
      <w:sz w:val="18"/>
    </w:rPr>
  </w:style>
  <w:style w:type="character" w:styleId="a6">
    <w:name w:val="line number"/>
    <w:basedOn w:val="a0"/>
    <w:uiPriority w:val="99"/>
    <w:semiHidden/>
    <w:rsid w:val="00F15FB9"/>
    <w:rPr>
      <w:rFonts w:cs="Times New Roman"/>
    </w:rPr>
  </w:style>
  <w:style w:type="table" w:styleId="a7">
    <w:name w:val="Table Grid"/>
    <w:basedOn w:val="a1"/>
    <w:uiPriority w:val="99"/>
    <w:rsid w:val="00937D1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4">
    <w:name w:val="Light Shading Accent 4"/>
    <w:basedOn w:val="a1"/>
    <w:uiPriority w:val="99"/>
    <w:rsid w:val="004A3B53"/>
    <w:rPr>
      <w:color w:val="000000"/>
      <w:kern w:val="0"/>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Times New Roman" w:eastAsia="Times New Roman" w:hAnsi="Times New Roman" w:cs="Times New Roman"/>
      </w:rPr>
      <w:tblPr/>
      <w:tcPr>
        <w:tcBorders>
          <w:top w:val="nil"/>
          <w:bottom w:val="single" w:sz="8" w:space="0" w:color="9BBB59"/>
        </w:tcBorders>
      </w:tcPr>
    </w:tblStylePr>
    <w:tblStylePr w:type="lastRow">
      <w:rPr>
        <w:rFonts w:cs="Times New Roman"/>
        <w:b/>
        <w:bCs/>
        <w:color w:val="1F497D"/>
      </w:rPr>
      <w:tblPr/>
      <w:tcPr>
        <w:tcBorders>
          <w:top w:val="single" w:sz="8" w:space="0" w:color="9BBB59"/>
          <w:bottom w:val="single" w:sz="8" w:space="0" w:color="9BBB59"/>
        </w:tcBorders>
      </w:tcPr>
    </w:tblStylePr>
    <w:tblStylePr w:type="firstCol">
      <w:rPr>
        <w:rFonts w:cs="Times New Roman"/>
        <w:b/>
        <w:bCs/>
      </w:rPr>
    </w:tblStylePr>
    <w:tblStylePr w:type="lastCol">
      <w:rPr>
        <w:rFonts w:cs="Times New Roman"/>
        <w:b/>
        <w:bCs/>
      </w:rPr>
      <w:tblPr/>
      <w:tcPr>
        <w:tcBorders>
          <w:top w:val="single" w:sz="8" w:space="0" w:color="9BBB59"/>
          <w:bottom w:val="single" w:sz="8" w:space="0" w:color="9BBB59"/>
        </w:tcBorders>
      </w:tcPr>
    </w:tblStylePr>
    <w:tblStylePr w:type="band1Vert">
      <w:rPr>
        <w:rFonts w:cs="Times New Roman"/>
      </w:rPr>
      <w:tblPr/>
      <w:tcPr>
        <w:shd w:val="clear" w:color="auto" w:fill="E6EED5"/>
      </w:tcPr>
    </w:tblStylePr>
    <w:tblStylePr w:type="band1Horz">
      <w:rPr>
        <w:rFonts w:cs="Times New Roman"/>
      </w:rPr>
      <w:tblPr/>
      <w:tcPr>
        <w:shd w:val="clear" w:color="auto" w:fill="E6EED5"/>
      </w:tcPr>
    </w:tblStylePr>
  </w:style>
  <w:style w:type="table" w:customStyle="1" w:styleId="1">
    <w:name w:val="浅色底纹1"/>
    <w:uiPriority w:val="99"/>
    <w:rsid w:val="004A3B53"/>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uthor">
    <w:name w:val="author"/>
    <w:basedOn w:val="a0"/>
    <w:uiPriority w:val="99"/>
    <w:rsid w:val="00C86185"/>
    <w:rPr>
      <w:rFonts w:cs="Times New Roman"/>
    </w:rPr>
  </w:style>
  <w:style w:type="character" w:customStyle="1" w:styleId="nlmsource">
    <w:name w:val="nlm_source"/>
    <w:basedOn w:val="a0"/>
    <w:uiPriority w:val="99"/>
    <w:rsid w:val="00F2793F"/>
    <w:rPr>
      <w:rFonts w:cs="Times New Roman"/>
    </w:rPr>
  </w:style>
  <w:style w:type="character" w:styleId="a8">
    <w:name w:val="Hyperlink"/>
    <w:basedOn w:val="a0"/>
    <w:uiPriority w:val="99"/>
    <w:rsid w:val="003A050C"/>
    <w:rPr>
      <w:rFonts w:cs="Times New Roman"/>
      <w:color w:val="0000FF"/>
      <w:u w:val="single"/>
    </w:rPr>
  </w:style>
  <w:style w:type="paragraph" w:styleId="a9">
    <w:name w:val="Normal (Web)"/>
    <w:basedOn w:val="a"/>
    <w:uiPriority w:val="99"/>
    <w:rsid w:val="00F17A23"/>
    <w:pPr>
      <w:widowControl/>
      <w:spacing w:before="100" w:beforeAutospacing="1" w:after="100" w:afterAutospacing="1"/>
      <w:jc w:val="left"/>
    </w:pPr>
    <w:rPr>
      <w:rFonts w:ascii="Times New Roman" w:hAnsi="Times New Roman"/>
      <w:kern w:val="0"/>
      <w:sz w:val="24"/>
      <w:szCs w:val="24"/>
      <w:lang w:eastAsia="en-US"/>
    </w:rPr>
  </w:style>
  <w:style w:type="paragraph" w:styleId="HTML">
    <w:name w:val="HTML Preformatted"/>
    <w:basedOn w:val="a"/>
    <w:link w:val="HTMLChar"/>
    <w:uiPriority w:val="99"/>
    <w:semiHidden/>
    <w:rsid w:val="00F828A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kern w:val="0"/>
      <w:sz w:val="24"/>
      <w:szCs w:val="24"/>
    </w:rPr>
  </w:style>
  <w:style w:type="character" w:customStyle="1" w:styleId="HTMLChar">
    <w:name w:val="HTML 预设格式 Char"/>
    <w:basedOn w:val="a0"/>
    <w:link w:val="HTML"/>
    <w:uiPriority w:val="99"/>
    <w:semiHidden/>
    <w:locked/>
    <w:rsid w:val="00F828A7"/>
    <w:rPr>
      <w:rFonts w:ascii="宋体" w:eastAsia="宋体" w:hAnsi="宋体"/>
      <w:kern w:val="0"/>
      <w:sz w:val="24"/>
    </w:rPr>
  </w:style>
  <w:style w:type="character" w:styleId="aa">
    <w:name w:val="annotation reference"/>
    <w:basedOn w:val="a0"/>
    <w:uiPriority w:val="99"/>
    <w:semiHidden/>
    <w:rsid w:val="00247FE5"/>
    <w:rPr>
      <w:rFonts w:cs="Times New Roman"/>
      <w:sz w:val="21"/>
    </w:rPr>
  </w:style>
  <w:style w:type="paragraph" w:styleId="ab">
    <w:name w:val="annotation text"/>
    <w:basedOn w:val="a"/>
    <w:link w:val="Char2"/>
    <w:uiPriority w:val="99"/>
    <w:rsid w:val="00247FE5"/>
    <w:pPr>
      <w:jc w:val="left"/>
    </w:pPr>
  </w:style>
  <w:style w:type="character" w:customStyle="1" w:styleId="Char2">
    <w:name w:val="批注文字 Char"/>
    <w:basedOn w:val="a0"/>
    <w:link w:val="ab"/>
    <w:uiPriority w:val="99"/>
    <w:locked/>
    <w:rsid w:val="00247FE5"/>
    <w:rPr>
      <w:kern w:val="2"/>
      <w:sz w:val="22"/>
    </w:rPr>
  </w:style>
  <w:style w:type="paragraph" w:styleId="ac">
    <w:name w:val="annotation subject"/>
    <w:basedOn w:val="ab"/>
    <w:next w:val="ab"/>
    <w:link w:val="Char3"/>
    <w:uiPriority w:val="99"/>
    <w:semiHidden/>
    <w:rsid w:val="00247FE5"/>
    <w:rPr>
      <w:b/>
      <w:bCs/>
    </w:rPr>
  </w:style>
  <w:style w:type="character" w:customStyle="1" w:styleId="Char3">
    <w:name w:val="批注主题 Char"/>
    <w:basedOn w:val="Char2"/>
    <w:link w:val="ac"/>
    <w:uiPriority w:val="99"/>
    <w:semiHidden/>
    <w:locked/>
    <w:rsid w:val="00247FE5"/>
    <w:rPr>
      <w:b/>
      <w:kern w:val="2"/>
      <w:sz w:val="22"/>
    </w:rPr>
  </w:style>
  <w:style w:type="character" w:styleId="ad">
    <w:name w:val="FollowedHyperlink"/>
    <w:basedOn w:val="a0"/>
    <w:uiPriority w:val="99"/>
    <w:semiHidden/>
    <w:rsid w:val="008F2DFB"/>
    <w:rPr>
      <w:rFonts w:cs="Times New Roman"/>
      <w:color w:val="800080"/>
      <w:u w:val="single"/>
    </w:rPr>
  </w:style>
  <w:style w:type="paragraph" w:customStyle="1" w:styleId="-110">
    <w:name w:val="彩色底纹 - 强调文字颜色 11"/>
    <w:hidden/>
    <w:uiPriority w:val="99"/>
    <w:semiHidden/>
    <w:rsid w:val="00AF1806"/>
  </w:style>
  <w:style w:type="character" w:customStyle="1" w:styleId="doi2">
    <w:name w:val="doi2"/>
    <w:uiPriority w:val="99"/>
    <w:rsid w:val="00DC4E93"/>
    <w:rPr>
      <w:color w:val="666666"/>
    </w:rPr>
  </w:style>
  <w:style w:type="paragraph" w:customStyle="1" w:styleId="citationline5">
    <w:name w:val="citationline5"/>
    <w:basedOn w:val="a"/>
    <w:uiPriority w:val="99"/>
    <w:rsid w:val="00DC4E93"/>
    <w:pPr>
      <w:widowControl/>
      <w:spacing w:after="121" w:line="360" w:lineRule="atLeast"/>
      <w:jc w:val="left"/>
    </w:pPr>
    <w:rPr>
      <w:rFonts w:ascii="宋体" w:hAnsi="宋体" w:cs="宋体"/>
      <w:color w:val="666666"/>
      <w:kern w:val="0"/>
      <w:sz w:val="17"/>
      <w:szCs w:val="17"/>
    </w:rPr>
  </w:style>
  <w:style w:type="character" w:customStyle="1" w:styleId="shorttext">
    <w:name w:val="short_text"/>
    <w:basedOn w:val="a0"/>
    <w:uiPriority w:val="99"/>
    <w:rsid w:val="00F80F05"/>
    <w:rPr>
      <w:rFonts w:cs="Times New Roman"/>
    </w:rPr>
  </w:style>
  <w:style w:type="character" w:customStyle="1" w:styleId="hps">
    <w:name w:val="hps"/>
    <w:basedOn w:val="a0"/>
    <w:uiPriority w:val="99"/>
    <w:rsid w:val="00F80F05"/>
    <w:rPr>
      <w:rFonts w:cs="Times New Roman"/>
    </w:rPr>
  </w:style>
  <w:style w:type="paragraph" w:styleId="ae">
    <w:name w:val="Revision"/>
    <w:hidden/>
    <w:uiPriority w:val="99"/>
    <w:semiHidden/>
    <w:rsid w:val="003027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BD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8E7307"/>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locked/>
    <w:rsid w:val="008E7307"/>
    <w:rPr>
      <w:sz w:val="18"/>
    </w:rPr>
  </w:style>
  <w:style w:type="paragraph" w:styleId="a4">
    <w:name w:val="footer"/>
    <w:basedOn w:val="a"/>
    <w:link w:val="Char0"/>
    <w:uiPriority w:val="99"/>
    <w:rsid w:val="008E7307"/>
    <w:pPr>
      <w:tabs>
        <w:tab w:val="center" w:pos="4153"/>
        <w:tab w:val="right" w:pos="8306"/>
      </w:tabs>
      <w:snapToGrid w:val="0"/>
      <w:jc w:val="left"/>
    </w:pPr>
    <w:rPr>
      <w:kern w:val="0"/>
      <w:sz w:val="18"/>
      <w:szCs w:val="18"/>
    </w:rPr>
  </w:style>
  <w:style w:type="character" w:customStyle="1" w:styleId="Char0">
    <w:name w:val="页脚 Char"/>
    <w:basedOn w:val="a0"/>
    <w:link w:val="a4"/>
    <w:uiPriority w:val="99"/>
    <w:locked/>
    <w:rsid w:val="008E7307"/>
    <w:rPr>
      <w:sz w:val="18"/>
    </w:rPr>
  </w:style>
  <w:style w:type="paragraph" w:customStyle="1" w:styleId="-11">
    <w:name w:val="彩色列表 - 强调文字颜色 11"/>
    <w:basedOn w:val="a"/>
    <w:uiPriority w:val="99"/>
    <w:rsid w:val="005D0684"/>
    <w:pPr>
      <w:ind w:firstLineChars="200" w:firstLine="420"/>
    </w:pPr>
  </w:style>
  <w:style w:type="paragraph" w:styleId="a5">
    <w:name w:val="Balloon Text"/>
    <w:basedOn w:val="a"/>
    <w:link w:val="Char1"/>
    <w:uiPriority w:val="99"/>
    <w:semiHidden/>
    <w:rsid w:val="001A619F"/>
    <w:pPr>
      <w:jc w:val="left"/>
    </w:pPr>
    <w:rPr>
      <w:rFonts w:ascii="Tahoma" w:hAnsi="Tahoma"/>
      <w:kern w:val="0"/>
      <w:sz w:val="16"/>
      <w:szCs w:val="18"/>
    </w:rPr>
  </w:style>
  <w:style w:type="character" w:customStyle="1" w:styleId="Char1">
    <w:name w:val="批注框文本 Char"/>
    <w:basedOn w:val="a0"/>
    <w:link w:val="a5"/>
    <w:uiPriority w:val="99"/>
    <w:semiHidden/>
    <w:locked/>
    <w:rsid w:val="001A619F"/>
    <w:rPr>
      <w:rFonts w:ascii="Tahoma" w:hAnsi="Tahoma"/>
      <w:sz w:val="18"/>
    </w:rPr>
  </w:style>
  <w:style w:type="character" w:styleId="a6">
    <w:name w:val="line number"/>
    <w:basedOn w:val="a0"/>
    <w:uiPriority w:val="99"/>
    <w:semiHidden/>
    <w:rsid w:val="00F15FB9"/>
    <w:rPr>
      <w:rFonts w:cs="Times New Roman"/>
    </w:rPr>
  </w:style>
  <w:style w:type="table" w:styleId="a7">
    <w:name w:val="Table Grid"/>
    <w:basedOn w:val="a1"/>
    <w:uiPriority w:val="99"/>
    <w:rsid w:val="00937D1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4">
    <w:name w:val="Light Shading Accent 4"/>
    <w:basedOn w:val="a1"/>
    <w:uiPriority w:val="99"/>
    <w:rsid w:val="004A3B53"/>
    <w:rPr>
      <w:color w:val="000000"/>
      <w:kern w:val="0"/>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rPr>
        <w:rFonts w:ascii="Times New Roman" w:eastAsia="Times New Roman" w:hAnsi="Times New Roman" w:cs="Times New Roman"/>
      </w:rPr>
      <w:tblPr/>
      <w:tcPr>
        <w:tcBorders>
          <w:top w:val="nil"/>
          <w:bottom w:val="single" w:sz="8" w:space="0" w:color="9BBB59"/>
        </w:tcBorders>
      </w:tcPr>
    </w:tblStylePr>
    <w:tblStylePr w:type="lastRow">
      <w:rPr>
        <w:rFonts w:cs="Times New Roman"/>
        <w:b/>
        <w:bCs/>
        <w:color w:val="1F497D"/>
      </w:rPr>
      <w:tblPr/>
      <w:tcPr>
        <w:tcBorders>
          <w:top w:val="single" w:sz="8" w:space="0" w:color="9BBB59"/>
          <w:bottom w:val="single" w:sz="8" w:space="0" w:color="9BBB59"/>
        </w:tcBorders>
      </w:tcPr>
    </w:tblStylePr>
    <w:tblStylePr w:type="firstCol">
      <w:rPr>
        <w:rFonts w:cs="Times New Roman"/>
        <w:b/>
        <w:bCs/>
      </w:rPr>
    </w:tblStylePr>
    <w:tblStylePr w:type="lastCol">
      <w:rPr>
        <w:rFonts w:cs="Times New Roman"/>
        <w:b/>
        <w:bCs/>
      </w:rPr>
      <w:tblPr/>
      <w:tcPr>
        <w:tcBorders>
          <w:top w:val="single" w:sz="8" w:space="0" w:color="9BBB59"/>
          <w:bottom w:val="single" w:sz="8" w:space="0" w:color="9BBB59"/>
        </w:tcBorders>
      </w:tcPr>
    </w:tblStylePr>
    <w:tblStylePr w:type="band1Vert">
      <w:rPr>
        <w:rFonts w:cs="Times New Roman"/>
      </w:rPr>
      <w:tblPr/>
      <w:tcPr>
        <w:shd w:val="clear" w:color="auto" w:fill="E6EED5"/>
      </w:tcPr>
    </w:tblStylePr>
    <w:tblStylePr w:type="band1Horz">
      <w:rPr>
        <w:rFonts w:cs="Times New Roman"/>
      </w:rPr>
      <w:tblPr/>
      <w:tcPr>
        <w:shd w:val="clear" w:color="auto" w:fill="E6EED5"/>
      </w:tcPr>
    </w:tblStylePr>
  </w:style>
  <w:style w:type="table" w:customStyle="1" w:styleId="1">
    <w:name w:val="浅色底纹1"/>
    <w:uiPriority w:val="99"/>
    <w:rsid w:val="004A3B53"/>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uthor">
    <w:name w:val="author"/>
    <w:basedOn w:val="a0"/>
    <w:uiPriority w:val="99"/>
    <w:rsid w:val="00C86185"/>
    <w:rPr>
      <w:rFonts w:cs="Times New Roman"/>
    </w:rPr>
  </w:style>
  <w:style w:type="character" w:customStyle="1" w:styleId="nlmsource">
    <w:name w:val="nlm_source"/>
    <w:basedOn w:val="a0"/>
    <w:uiPriority w:val="99"/>
    <w:rsid w:val="00F2793F"/>
    <w:rPr>
      <w:rFonts w:cs="Times New Roman"/>
    </w:rPr>
  </w:style>
  <w:style w:type="character" w:styleId="a8">
    <w:name w:val="Hyperlink"/>
    <w:basedOn w:val="a0"/>
    <w:uiPriority w:val="99"/>
    <w:rsid w:val="003A050C"/>
    <w:rPr>
      <w:rFonts w:cs="Times New Roman"/>
      <w:color w:val="0000FF"/>
      <w:u w:val="single"/>
    </w:rPr>
  </w:style>
  <w:style w:type="paragraph" w:styleId="a9">
    <w:name w:val="Normal (Web)"/>
    <w:basedOn w:val="a"/>
    <w:uiPriority w:val="99"/>
    <w:rsid w:val="00F17A23"/>
    <w:pPr>
      <w:widowControl/>
      <w:spacing w:before="100" w:beforeAutospacing="1" w:after="100" w:afterAutospacing="1"/>
      <w:jc w:val="left"/>
    </w:pPr>
    <w:rPr>
      <w:rFonts w:ascii="Times New Roman" w:hAnsi="Times New Roman"/>
      <w:kern w:val="0"/>
      <w:sz w:val="24"/>
      <w:szCs w:val="24"/>
      <w:lang w:eastAsia="en-US"/>
    </w:rPr>
  </w:style>
  <w:style w:type="paragraph" w:styleId="HTML">
    <w:name w:val="HTML Preformatted"/>
    <w:basedOn w:val="a"/>
    <w:link w:val="HTMLChar"/>
    <w:uiPriority w:val="99"/>
    <w:semiHidden/>
    <w:rsid w:val="00F828A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kern w:val="0"/>
      <w:sz w:val="24"/>
      <w:szCs w:val="24"/>
    </w:rPr>
  </w:style>
  <w:style w:type="character" w:customStyle="1" w:styleId="HTMLChar">
    <w:name w:val="HTML 预设格式 Char"/>
    <w:basedOn w:val="a0"/>
    <w:link w:val="HTML"/>
    <w:uiPriority w:val="99"/>
    <w:semiHidden/>
    <w:locked/>
    <w:rsid w:val="00F828A7"/>
    <w:rPr>
      <w:rFonts w:ascii="宋体" w:eastAsia="宋体" w:hAnsi="宋体"/>
      <w:kern w:val="0"/>
      <w:sz w:val="24"/>
    </w:rPr>
  </w:style>
  <w:style w:type="character" w:styleId="aa">
    <w:name w:val="annotation reference"/>
    <w:basedOn w:val="a0"/>
    <w:uiPriority w:val="99"/>
    <w:semiHidden/>
    <w:rsid w:val="00247FE5"/>
    <w:rPr>
      <w:rFonts w:cs="Times New Roman"/>
      <w:sz w:val="21"/>
    </w:rPr>
  </w:style>
  <w:style w:type="paragraph" w:styleId="ab">
    <w:name w:val="annotation text"/>
    <w:basedOn w:val="a"/>
    <w:link w:val="Char2"/>
    <w:uiPriority w:val="99"/>
    <w:rsid w:val="00247FE5"/>
    <w:pPr>
      <w:jc w:val="left"/>
    </w:pPr>
  </w:style>
  <w:style w:type="character" w:customStyle="1" w:styleId="Char2">
    <w:name w:val="批注文字 Char"/>
    <w:basedOn w:val="a0"/>
    <w:link w:val="ab"/>
    <w:uiPriority w:val="99"/>
    <w:locked/>
    <w:rsid w:val="00247FE5"/>
    <w:rPr>
      <w:kern w:val="2"/>
      <w:sz w:val="22"/>
    </w:rPr>
  </w:style>
  <w:style w:type="paragraph" w:styleId="ac">
    <w:name w:val="annotation subject"/>
    <w:basedOn w:val="ab"/>
    <w:next w:val="ab"/>
    <w:link w:val="Char3"/>
    <w:uiPriority w:val="99"/>
    <w:semiHidden/>
    <w:rsid w:val="00247FE5"/>
    <w:rPr>
      <w:b/>
      <w:bCs/>
    </w:rPr>
  </w:style>
  <w:style w:type="character" w:customStyle="1" w:styleId="Char3">
    <w:name w:val="批注主题 Char"/>
    <w:basedOn w:val="Char2"/>
    <w:link w:val="ac"/>
    <w:uiPriority w:val="99"/>
    <w:semiHidden/>
    <w:locked/>
    <w:rsid w:val="00247FE5"/>
    <w:rPr>
      <w:b/>
      <w:kern w:val="2"/>
      <w:sz w:val="22"/>
    </w:rPr>
  </w:style>
  <w:style w:type="character" w:styleId="ad">
    <w:name w:val="FollowedHyperlink"/>
    <w:basedOn w:val="a0"/>
    <w:uiPriority w:val="99"/>
    <w:semiHidden/>
    <w:rsid w:val="008F2DFB"/>
    <w:rPr>
      <w:rFonts w:cs="Times New Roman"/>
      <w:color w:val="800080"/>
      <w:u w:val="single"/>
    </w:rPr>
  </w:style>
  <w:style w:type="paragraph" w:customStyle="1" w:styleId="-110">
    <w:name w:val="彩色底纹 - 强调文字颜色 11"/>
    <w:hidden/>
    <w:uiPriority w:val="99"/>
    <w:semiHidden/>
    <w:rsid w:val="00AF1806"/>
  </w:style>
  <w:style w:type="character" w:customStyle="1" w:styleId="doi2">
    <w:name w:val="doi2"/>
    <w:uiPriority w:val="99"/>
    <w:rsid w:val="00DC4E93"/>
    <w:rPr>
      <w:color w:val="666666"/>
    </w:rPr>
  </w:style>
  <w:style w:type="paragraph" w:customStyle="1" w:styleId="citationline5">
    <w:name w:val="citationline5"/>
    <w:basedOn w:val="a"/>
    <w:uiPriority w:val="99"/>
    <w:rsid w:val="00DC4E93"/>
    <w:pPr>
      <w:widowControl/>
      <w:spacing w:after="121" w:line="360" w:lineRule="atLeast"/>
      <w:jc w:val="left"/>
    </w:pPr>
    <w:rPr>
      <w:rFonts w:ascii="宋体" w:hAnsi="宋体" w:cs="宋体"/>
      <w:color w:val="666666"/>
      <w:kern w:val="0"/>
      <w:sz w:val="17"/>
      <w:szCs w:val="17"/>
    </w:rPr>
  </w:style>
  <w:style w:type="character" w:customStyle="1" w:styleId="shorttext">
    <w:name w:val="short_text"/>
    <w:basedOn w:val="a0"/>
    <w:uiPriority w:val="99"/>
    <w:rsid w:val="00F80F05"/>
    <w:rPr>
      <w:rFonts w:cs="Times New Roman"/>
    </w:rPr>
  </w:style>
  <w:style w:type="character" w:customStyle="1" w:styleId="hps">
    <w:name w:val="hps"/>
    <w:basedOn w:val="a0"/>
    <w:uiPriority w:val="99"/>
    <w:rsid w:val="00F80F05"/>
    <w:rPr>
      <w:rFonts w:cs="Times New Roman"/>
    </w:rPr>
  </w:style>
  <w:style w:type="paragraph" w:styleId="ae">
    <w:name w:val="Revision"/>
    <w:hidden/>
    <w:uiPriority w:val="99"/>
    <w:semiHidden/>
    <w:rsid w:val="003027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160974">
      <w:marLeft w:val="0"/>
      <w:marRight w:val="0"/>
      <w:marTop w:val="0"/>
      <w:marBottom w:val="0"/>
      <w:divBdr>
        <w:top w:val="none" w:sz="0" w:space="0" w:color="auto"/>
        <w:left w:val="none" w:sz="0" w:space="0" w:color="auto"/>
        <w:bottom w:val="none" w:sz="0" w:space="0" w:color="auto"/>
        <w:right w:val="none" w:sz="0" w:space="0" w:color="auto"/>
      </w:divBdr>
      <w:divsChild>
        <w:div w:id="694160976">
          <w:marLeft w:val="0"/>
          <w:marRight w:val="0"/>
          <w:marTop w:val="0"/>
          <w:marBottom w:val="0"/>
          <w:divBdr>
            <w:top w:val="single" w:sz="2" w:space="0" w:color="CCCCCC"/>
            <w:left w:val="single" w:sz="4" w:space="9" w:color="CCCCCC"/>
            <w:bottom w:val="single" w:sz="4" w:space="0" w:color="CCCCCC"/>
            <w:right w:val="single" w:sz="4" w:space="9" w:color="CCCCCC"/>
          </w:divBdr>
          <w:divsChild>
            <w:div w:id="694160982">
              <w:marLeft w:val="0"/>
              <w:marRight w:val="0"/>
              <w:marTop w:val="0"/>
              <w:marBottom w:val="0"/>
              <w:divBdr>
                <w:top w:val="none" w:sz="0" w:space="0" w:color="auto"/>
                <w:left w:val="none" w:sz="0" w:space="0" w:color="auto"/>
                <w:bottom w:val="none" w:sz="0" w:space="0" w:color="auto"/>
                <w:right w:val="single" w:sz="4" w:space="0" w:color="CCCCCC"/>
              </w:divBdr>
            </w:div>
          </w:divsChild>
        </w:div>
      </w:divsChild>
    </w:div>
    <w:div w:id="694160977">
      <w:marLeft w:val="0"/>
      <w:marRight w:val="0"/>
      <w:marTop w:val="0"/>
      <w:marBottom w:val="0"/>
      <w:divBdr>
        <w:top w:val="none" w:sz="0" w:space="0" w:color="auto"/>
        <w:left w:val="none" w:sz="0" w:space="0" w:color="auto"/>
        <w:bottom w:val="none" w:sz="0" w:space="0" w:color="auto"/>
        <w:right w:val="none" w:sz="0" w:space="0" w:color="auto"/>
      </w:divBdr>
      <w:divsChild>
        <w:div w:id="694160988">
          <w:marLeft w:val="0"/>
          <w:marRight w:val="0"/>
          <w:marTop w:val="0"/>
          <w:marBottom w:val="0"/>
          <w:divBdr>
            <w:top w:val="single" w:sz="2" w:space="0" w:color="CCCCCC"/>
            <w:left w:val="single" w:sz="4" w:space="9" w:color="CCCCCC"/>
            <w:bottom w:val="single" w:sz="4" w:space="0" w:color="CCCCCC"/>
            <w:right w:val="single" w:sz="4" w:space="9" w:color="CCCCCC"/>
          </w:divBdr>
          <w:divsChild>
            <w:div w:id="694160979">
              <w:marLeft w:val="0"/>
              <w:marRight w:val="0"/>
              <w:marTop w:val="0"/>
              <w:marBottom w:val="0"/>
              <w:divBdr>
                <w:top w:val="none" w:sz="0" w:space="0" w:color="auto"/>
                <w:left w:val="none" w:sz="0" w:space="0" w:color="auto"/>
                <w:bottom w:val="none" w:sz="0" w:space="0" w:color="auto"/>
                <w:right w:val="single" w:sz="4" w:space="0" w:color="CCCCCC"/>
              </w:divBdr>
            </w:div>
          </w:divsChild>
        </w:div>
      </w:divsChild>
    </w:div>
    <w:div w:id="694160978">
      <w:marLeft w:val="0"/>
      <w:marRight w:val="0"/>
      <w:marTop w:val="0"/>
      <w:marBottom w:val="0"/>
      <w:divBdr>
        <w:top w:val="none" w:sz="0" w:space="0" w:color="auto"/>
        <w:left w:val="none" w:sz="0" w:space="0" w:color="auto"/>
        <w:bottom w:val="none" w:sz="0" w:space="0" w:color="auto"/>
        <w:right w:val="none" w:sz="0" w:space="0" w:color="auto"/>
      </w:divBdr>
    </w:div>
    <w:div w:id="694160980">
      <w:marLeft w:val="0"/>
      <w:marRight w:val="0"/>
      <w:marTop w:val="0"/>
      <w:marBottom w:val="0"/>
      <w:divBdr>
        <w:top w:val="none" w:sz="0" w:space="0" w:color="auto"/>
        <w:left w:val="none" w:sz="0" w:space="0" w:color="auto"/>
        <w:bottom w:val="none" w:sz="0" w:space="0" w:color="auto"/>
        <w:right w:val="none" w:sz="0" w:space="0" w:color="auto"/>
      </w:divBdr>
    </w:div>
    <w:div w:id="694160987">
      <w:marLeft w:val="0"/>
      <w:marRight w:val="0"/>
      <w:marTop w:val="0"/>
      <w:marBottom w:val="0"/>
      <w:divBdr>
        <w:top w:val="none" w:sz="0" w:space="0" w:color="auto"/>
        <w:left w:val="none" w:sz="0" w:space="0" w:color="auto"/>
        <w:bottom w:val="none" w:sz="0" w:space="0" w:color="auto"/>
        <w:right w:val="none" w:sz="0" w:space="0" w:color="auto"/>
      </w:divBdr>
      <w:divsChild>
        <w:div w:id="694160989">
          <w:marLeft w:val="0"/>
          <w:marRight w:val="1"/>
          <w:marTop w:val="0"/>
          <w:marBottom w:val="0"/>
          <w:divBdr>
            <w:top w:val="none" w:sz="0" w:space="0" w:color="auto"/>
            <w:left w:val="none" w:sz="0" w:space="0" w:color="auto"/>
            <w:bottom w:val="none" w:sz="0" w:space="0" w:color="auto"/>
            <w:right w:val="none" w:sz="0" w:space="0" w:color="auto"/>
          </w:divBdr>
          <w:divsChild>
            <w:div w:id="694160985">
              <w:marLeft w:val="0"/>
              <w:marRight w:val="0"/>
              <w:marTop w:val="0"/>
              <w:marBottom w:val="0"/>
              <w:divBdr>
                <w:top w:val="none" w:sz="0" w:space="0" w:color="auto"/>
                <w:left w:val="none" w:sz="0" w:space="0" w:color="auto"/>
                <w:bottom w:val="none" w:sz="0" w:space="0" w:color="auto"/>
                <w:right w:val="none" w:sz="0" w:space="0" w:color="auto"/>
              </w:divBdr>
              <w:divsChild>
                <w:div w:id="694160981">
                  <w:marLeft w:val="0"/>
                  <w:marRight w:val="1"/>
                  <w:marTop w:val="0"/>
                  <w:marBottom w:val="0"/>
                  <w:divBdr>
                    <w:top w:val="none" w:sz="0" w:space="0" w:color="auto"/>
                    <w:left w:val="none" w:sz="0" w:space="0" w:color="auto"/>
                    <w:bottom w:val="none" w:sz="0" w:space="0" w:color="auto"/>
                    <w:right w:val="none" w:sz="0" w:space="0" w:color="auto"/>
                  </w:divBdr>
                  <w:divsChild>
                    <w:div w:id="694160990">
                      <w:marLeft w:val="0"/>
                      <w:marRight w:val="0"/>
                      <w:marTop w:val="0"/>
                      <w:marBottom w:val="0"/>
                      <w:divBdr>
                        <w:top w:val="none" w:sz="0" w:space="0" w:color="auto"/>
                        <w:left w:val="none" w:sz="0" w:space="0" w:color="auto"/>
                        <w:bottom w:val="none" w:sz="0" w:space="0" w:color="auto"/>
                        <w:right w:val="none" w:sz="0" w:space="0" w:color="auto"/>
                      </w:divBdr>
                      <w:divsChild>
                        <w:div w:id="694160984">
                          <w:marLeft w:val="0"/>
                          <w:marRight w:val="0"/>
                          <w:marTop w:val="0"/>
                          <w:marBottom w:val="0"/>
                          <w:divBdr>
                            <w:top w:val="none" w:sz="0" w:space="0" w:color="auto"/>
                            <w:left w:val="none" w:sz="0" w:space="0" w:color="auto"/>
                            <w:bottom w:val="none" w:sz="0" w:space="0" w:color="auto"/>
                            <w:right w:val="none" w:sz="0" w:space="0" w:color="auto"/>
                          </w:divBdr>
                          <w:divsChild>
                            <w:div w:id="694160975">
                              <w:marLeft w:val="0"/>
                              <w:marRight w:val="0"/>
                              <w:marTop w:val="120"/>
                              <w:marBottom w:val="360"/>
                              <w:divBdr>
                                <w:top w:val="none" w:sz="0" w:space="0" w:color="auto"/>
                                <w:left w:val="none" w:sz="0" w:space="0" w:color="auto"/>
                                <w:bottom w:val="none" w:sz="0" w:space="0" w:color="auto"/>
                                <w:right w:val="none" w:sz="0" w:space="0" w:color="auto"/>
                              </w:divBdr>
                              <w:divsChild>
                                <w:div w:id="694160983">
                                  <w:marLeft w:val="0"/>
                                  <w:marRight w:val="0"/>
                                  <w:marTop w:val="0"/>
                                  <w:marBottom w:val="0"/>
                                  <w:divBdr>
                                    <w:top w:val="none" w:sz="0" w:space="0" w:color="auto"/>
                                    <w:left w:val="none" w:sz="0" w:space="0" w:color="auto"/>
                                    <w:bottom w:val="none" w:sz="0" w:space="0" w:color="auto"/>
                                    <w:right w:val="none" w:sz="0" w:space="0" w:color="auto"/>
                                  </w:divBdr>
                                  <w:divsChild>
                                    <w:div w:id="6941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7752</Words>
  <Characters>44188</Characters>
  <Application>Microsoft Office Word</Application>
  <DocSecurity>0</DocSecurity>
  <Lines>368</Lines>
  <Paragraphs>103</Paragraphs>
  <ScaleCrop>false</ScaleCrop>
  <Company>Hewlett-Packard Company</Company>
  <LinksUpToDate>false</LinksUpToDate>
  <CharactersWithSpaces>51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S Ma</cp:lastModifiedBy>
  <cp:revision>2</cp:revision>
  <dcterms:created xsi:type="dcterms:W3CDTF">2014-04-01T01:40:00Z</dcterms:created>
  <dcterms:modified xsi:type="dcterms:W3CDTF">2014-04-01T01:40:00Z</dcterms:modified>
</cp:coreProperties>
</file>